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A20372" w14:textId="2F82B047" w:rsidR="00A45C22" w:rsidRDefault="00A45C22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</w:rPr>
      </w:pPr>
    </w:p>
    <w:p w14:paraId="43B160AB" w14:textId="77777777" w:rsidR="004F094C" w:rsidRDefault="004F094C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</w:rPr>
      </w:pPr>
    </w:p>
    <w:p w14:paraId="6F96C0DA" w14:textId="17339711" w:rsidR="003E4372" w:rsidRPr="003E4372" w:rsidRDefault="00CA1784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ssociation of Preterm Birth/Low Birth Weight with </w:t>
      </w:r>
      <w:r w:rsidR="00721C17">
        <w:rPr>
          <w:rFonts w:ascii="Times New Roman" w:hAnsi="Times New Roman" w:cs="Times New Roman"/>
          <w:b/>
          <w:sz w:val="24"/>
          <w:szCs w:val="24"/>
        </w:rPr>
        <w:t xml:space="preserve">Romantic </w:t>
      </w:r>
      <w:r w:rsidR="003E4372">
        <w:rPr>
          <w:rFonts w:ascii="Times New Roman" w:hAnsi="Times New Roman" w:cs="Times New Roman"/>
          <w:b/>
          <w:sz w:val="24"/>
          <w:szCs w:val="24"/>
        </w:rPr>
        <w:t>Partnership</w:t>
      </w:r>
      <w:r w:rsidR="007A0A24">
        <w:rPr>
          <w:rFonts w:ascii="Times New Roman" w:hAnsi="Times New Roman" w:cs="Times New Roman"/>
          <w:b/>
          <w:sz w:val="24"/>
          <w:szCs w:val="24"/>
        </w:rPr>
        <w:t>, Sexual Intercourse</w:t>
      </w:r>
      <w:r w:rsidR="003E4372">
        <w:rPr>
          <w:rFonts w:ascii="Times New Roman" w:hAnsi="Times New Roman" w:cs="Times New Roman"/>
          <w:b/>
          <w:sz w:val="24"/>
          <w:szCs w:val="24"/>
        </w:rPr>
        <w:t xml:space="preserve"> and Parenthood  </w:t>
      </w:r>
      <w:r>
        <w:rPr>
          <w:rFonts w:ascii="Times New Roman" w:hAnsi="Times New Roman" w:cs="Times New Roman"/>
          <w:b/>
          <w:sz w:val="24"/>
          <w:szCs w:val="24"/>
        </w:rPr>
        <w:t xml:space="preserve">in </w:t>
      </w:r>
      <w:r w:rsidR="003E4372">
        <w:rPr>
          <w:rFonts w:ascii="Times New Roman" w:hAnsi="Times New Roman" w:cs="Times New Roman"/>
          <w:b/>
          <w:sz w:val="24"/>
          <w:szCs w:val="24"/>
        </w:rPr>
        <w:t>Adult</w:t>
      </w:r>
      <w:r>
        <w:rPr>
          <w:rFonts w:ascii="Times New Roman" w:hAnsi="Times New Roman" w:cs="Times New Roman"/>
          <w:b/>
          <w:sz w:val="24"/>
          <w:szCs w:val="24"/>
        </w:rPr>
        <w:t>hood</w:t>
      </w:r>
      <w:r w:rsidR="003E4372">
        <w:rPr>
          <w:rFonts w:ascii="Times New Roman" w:hAnsi="Times New Roman" w:cs="Times New Roman"/>
          <w:b/>
          <w:sz w:val="24"/>
          <w:szCs w:val="24"/>
        </w:rPr>
        <w:t>: A</w:t>
      </w:r>
      <w:r>
        <w:rPr>
          <w:rFonts w:ascii="Times New Roman" w:hAnsi="Times New Roman" w:cs="Times New Roman"/>
          <w:b/>
          <w:sz w:val="24"/>
          <w:szCs w:val="24"/>
        </w:rPr>
        <w:t xml:space="preserve"> Systematic Review and</w:t>
      </w:r>
      <w:r w:rsidR="003E4372">
        <w:rPr>
          <w:rFonts w:ascii="Times New Roman" w:hAnsi="Times New Roman" w:cs="Times New Roman"/>
          <w:b/>
          <w:sz w:val="24"/>
          <w:szCs w:val="24"/>
        </w:rPr>
        <w:t xml:space="preserve"> Meta-Analysis</w:t>
      </w:r>
    </w:p>
    <w:p w14:paraId="669D2E90" w14:textId="77777777" w:rsidR="003E4372" w:rsidRDefault="003E4372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7049BC2" w14:textId="77777777" w:rsidR="003E4372" w:rsidRDefault="003E4372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93D0CB7" w14:textId="4E9BFE3F" w:rsidR="00051247" w:rsidRPr="005E20D6" w:rsidRDefault="005C6CB1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ina Mendon</w:t>
      </w:r>
      <w:r w:rsidRPr="005C6CB1">
        <w:rPr>
          <w:rFonts w:ascii="Times New Roman" w:hAnsi="Times New Roman" w:cs="Times New Roman"/>
          <w:bCs/>
          <w:sz w:val="24"/>
          <w:szCs w:val="20"/>
          <w:shd w:val="clear" w:color="auto" w:fill="FFFFFF"/>
        </w:rPr>
        <w:t>ç</w:t>
      </w:r>
      <w:r w:rsidR="00051247" w:rsidRPr="003D03B8">
        <w:rPr>
          <w:rFonts w:ascii="Times New Roman" w:hAnsi="Times New Roman" w:cs="Times New Roman"/>
          <w:sz w:val="24"/>
          <w:szCs w:val="24"/>
        </w:rPr>
        <w:t>a</w:t>
      </w:r>
      <w:r w:rsidR="00051247" w:rsidRPr="003D03B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051247" w:rsidRPr="003D03B8">
        <w:rPr>
          <w:rFonts w:ascii="Times New Roman" w:hAnsi="Times New Roman" w:cs="Times New Roman"/>
          <w:sz w:val="24"/>
          <w:szCs w:val="24"/>
        </w:rPr>
        <w:t>, PhD</w:t>
      </w:r>
    </w:p>
    <w:p w14:paraId="561D7A3B" w14:textId="313719D5" w:rsidR="00051247" w:rsidRPr="003D03B8" w:rsidRDefault="00051247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>Ayten Bilgin</w:t>
      </w:r>
      <w:r w:rsidRPr="003D03B8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EA54BF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570478" w:rsidDel="0057047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3D03B8">
        <w:rPr>
          <w:rFonts w:ascii="Times New Roman" w:hAnsi="Times New Roman" w:cs="Times New Roman"/>
          <w:sz w:val="24"/>
          <w:szCs w:val="24"/>
        </w:rPr>
        <w:t>, PhD</w:t>
      </w:r>
    </w:p>
    <w:p w14:paraId="43E71AA6" w14:textId="14CAB07F" w:rsidR="00051247" w:rsidRDefault="00051247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nl-NL"/>
        </w:rPr>
      </w:pPr>
      <w:r w:rsidRPr="003D03B8">
        <w:rPr>
          <w:rFonts w:ascii="Times New Roman" w:hAnsi="Times New Roman" w:cs="Times New Roman"/>
          <w:sz w:val="24"/>
          <w:szCs w:val="24"/>
          <w:lang w:val="nl-NL"/>
        </w:rPr>
        <w:t>Dieter Wolke</w:t>
      </w:r>
      <w:r w:rsidRPr="003D03B8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1,</w:t>
      </w:r>
      <w:r w:rsidR="00570478">
        <w:rPr>
          <w:rFonts w:ascii="Times New Roman" w:hAnsi="Times New Roman" w:cs="Times New Roman"/>
          <w:sz w:val="24"/>
          <w:szCs w:val="24"/>
          <w:vertAlign w:val="superscript"/>
          <w:lang w:val="nl-NL"/>
        </w:rPr>
        <w:t>3</w:t>
      </w:r>
      <w:r w:rsidRPr="003D03B8">
        <w:rPr>
          <w:rFonts w:ascii="Times New Roman" w:hAnsi="Times New Roman" w:cs="Times New Roman"/>
          <w:sz w:val="24"/>
          <w:szCs w:val="24"/>
          <w:lang w:val="nl-NL"/>
        </w:rPr>
        <w:t>, PhD Dr rer nat h.c.</w:t>
      </w:r>
    </w:p>
    <w:p w14:paraId="74A51D25" w14:textId="7D5C03C8" w:rsidR="003E4372" w:rsidRDefault="003E4372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nl-NL"/>
        </w:rPr>
      </w:pPr>
    </w:p>
    <w:p w14:paraId="4E0A0CDC" w14:textId="77777777" w:rsidR="003E4372" w:rsidRPr="003D03B8" w:rsidRDefault="003E4372" w:rsidP="0011755E">
      <w:pPr>
        <w:autoSpaceDE w:val="0"/>
        <w:autoSpaceDN w:val="0"/>
        <w:adjustRightInd w:val="0"/>
        <w:spacing w:line="240" w:lineRule="auto"/>
        <w:jc w:val="center"/>
        <w:rPr>
          <w:rFonts w:ascii="Times New Roman" w:hAnsi="Times New Roman" w:cs="Times New Roman"/>
          <w:sz w:val="24"/>
          <w:szCs w:val="24"/>
          <w:lang w:val="nl-NL"/>
        </w:rPr>
      </w:pPr>
    </w:p>
    <w:p w14:paraId="13F63DC1" w14:textId="355D4D49" w:rsidR="00051247" w:rsidRPr="003D03B8" w:rsidRDefault="00051247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b/>
          <w:bCs/>
          <w:sz w:val="24"/>
          <w:szCs w:val="24"/>
        </w:rPr>
        <w:t xml:space="preserve">Affiliations: </w:t>
      </w:r>
      <w:r w:rsidRPr="003D03B8">
        <w:rPr>
          <w:rFonts w:ascii="Times New Roman" w:hAnsi="Times New Roman" w:cs="Times New Roman"/>
          <w:bCs/>
          <w:sz w:val="24"/>
          <w:szCs w:val="24"/>
          <w:vertAlign w:val="superscript"/>
        </w:rPr>
        <w:t>1</w:t>
      </w:r>
      <w:r w:rsidRPr="003D03B8">
        <w:rPr>
          <w:rFonts w:ascii="Times New Roman" w:hAnsi="Times New Roman" w:cs="Times New Roman"/>
          <w:sz w:val="24"/>
          <w:szCs w:val="24"/>
        </w:rPr>
        <w:t xml:space="preserve">Department of Psychology, University of Warwick; </w:t>
      </w:r>
      <w:r w:rsidRPr="004D31E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D31E2" w:rsidRPr="0011755E">
        <w:rPr>
          <w:rFonts w:ascii="Times New Roman" w:hAnsi="Times New Roman" w:cs="Times New Roman"/>
          <w:color w:val="212121"/>
          <w:sz w:val="23"/>
          <w:szCs w:val="23"/>
          <w:shd w:val="clear" w:color="auto" w:fill="FFFFFF"/>
        </w:rPr>
        <w:t>Psychologische Hochschule Berlin</w:t>
      </w:r>
      <w:r w:rsidR="00EA54BF">
        <w:rPr>
          <w:rFonts w:ascii="Times New Roman" w:hAnsi="Times New Roman" w:cs="Times New Roman"/>
          <w:color w:val="212121"/>
          <w:sz w:val="23"/>
          <w:szCs w:val="23"/>
          <w:shd w:val="clear" w:color="auto" w:fill="FFFFFF"/>
        </w:rPr>
        <w:t xml:space="preserve">; </w:t>
      </w:r>
      <w:r w:rsidR="00570478">
        <w:rPr>
          <w:rFonts w:ascii="Times New Roman" w:hAnsi="Times New Roman" w:cs="Times New Roman"/>
          <w:color w:val="212121"/>
          <w:sz w:val="23"/>
          <w:szCs w:val="23"/>
          <w:shd w:val="clear" w:color="auto" w:fill="FFFFFF"/>
          <w:vertAlign w:val="superscript"/>
        </w:rPr>
        <w:t>3</w:t>
      </w:r>
      <w:r w:rsidRPr="003D03B8">
        <w:rPr>
          <w:rFonts w:ascii="Times New Roman" w:hAnsi="Times New Roman" w:cs="Times New Roman"/>
          <w:sz w:val="24"/>
          <w:szCs w:val="24"/>
        </w:rPr>
        <w:t>Division of Mental Heal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D03B8">
        <w:rPr>
          <w:rFonts w:ascii="Times New Roman" w:hAnsi="Times New Roman" w:cs="Times New Roman"/>
          <w:sz w:val="24"/>
          <w:szCs w:val="24"/>
        </w:rPr>
        <w:t>and Wellbeing, Warwick Medical School, University of Warwick, Coventry, UK</w:t>
      </w:r>
    </w:p>
    <w:p w14:paraId="78B1005B" w14:textId="75E1314F" w:rsidR="00EA54BF" w:rsidRDefault="00EA54BF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3F2BB3C" w14:textId="72D4EB53" w:rsidR="00051247" w:rsidRPr="003D03B8" w:rsidRDefault="00EA54BF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051247" w:rsidRPr="003D03B8">
        <w:rPr>
          <w:rFonts w:ascii="Times New Roman" w:hAnsi="Times New Roman" w:cs="Times New Roman"/>
          <w:b/>
          <w:bCs/>
          <w:sz w:val="24"/>
          <w:szCs w:val="24"/>
        </w:rPr>
        <w:t>orrespond</w:t>
      </w:r>
      <w:r>
        <w:rPr>
          <w:rFonts w:ascii="Times New Roman" w:hAnsi="Times New Roman" w:cs="Times New Roman"/>
          <w:b/>
          <w:bCs/>
          <w:sz w:val="24"/>
          <w:szCs w:val="24"/>
        </w:rPr>
        <w:t>ing Author</w:t>
      </w:r>
      <w:r w:rsidR="00051247" w:rsidRPr="003D03B8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 w:rsidR="00051247" w:rsidRPr="003D03B8">
        <w:rPr>
          <w:rFonts w:ascii="Times New Roman" w:hAnsi="Times New Roman" w:cs="Times New Roman"/>
          <w:sz w:val="24"/>
          <w:szCs w:val="24"/>
        </w:rPr>
        <w:t>Dieter Wolke; University of Warwick, Department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3D03B8">
        <w:rPr>
          <w:rFonts w:ascii="Times New Roman" w:hAnsi="Times New Roman" w:cs="Times New Roman"/>
          <w:sz w:val="24"/>
          <w:szCs w:val="24"/>
        </w:rPr>
        <w:t>Psychology, Coventry CV4 7AL, United Kingdom; telephone number: +44 (0)24 7657 3217;</w:t>
      </w:r>
    </w:p>
    <w:p w14:paraId="32059FF9" w14:textId="77777777" w:rsidR="00051247" w:rsidRPr="003D03B8" w:rsidRDefault="00051247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0000FF"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 xml:space="preserve">fax number: + 44 (0) 24 7652 4225; email: </w:t>
      </w:r>
      <w:r w:rsidRPr="003D03B8">
        <w:rPr>
          <w:rFonts w:ascii="Times New Roman" w:hAnsi="Times New Roman" w:cs="Times New Roman"/>
          <w:color w:val="0000FF"/>
          <w:sz w:val="24"/>
          <w:szCs w:val="24"/>
        </w:rPr>
        <w:t>D.Wolke@warwick.ac.uk</w:t>
      </w:r>
    </w:p>
    <w:p w14:paraId="1CD6EF9F" w14:textId="0FBF6B65" w:rsidR="00051247" w:rsidRDefault="00051247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D87CAAC" w14:textId="6882D0E5" w:rsidR="005C6CB1" w:rsidRDefault="005C6CB1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te of revision:</w:t>
      </w:r>
    </w:p>
    <w:p w14:paraId="7D94D4A7" w14:textId="77777777" w:rsidR="005C6CB1" w:rsidRPr="003D03B8" w:rsidRDefault="005C6CB1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CB36A45" w14:textId="77777777" w:rsidR="00051247" w:rsidRPr="003D03B8" w:rsidRDefault="00051247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b/>
          <w:bCs/>
          <w:sz w:val="24"/>
          <w:szCs w:val="24"/>
        </w:rPr>
        <w:t xml:space="preserve">Abbreviations: </w:t>
      </w:r>
      <w:r w:rsidRPr="003D03B8">
        <w:rPr>
          <w:rFonts w:ascii="Times New Roman" w:hAnsi="Times New Roman" w:cs="Times New Roman"/>
          <w:bCs/>
          <w:sz w:val="24"/>
          <w:szCs w:val="24"/>
        </w:rPr>
        <w:t>LBW (Low Birth Weight), VPT (Very Preterm), MLPT (Moderate-to-Late-Preterm), PT/LBW (Preterm/Low Birth Weight), VPT/VLBW (Very Preterm/Very Low Birth Weight), CI (Confidence Interval)</w:t>
      </w:r>
    </w:p>
    <w:p w14:paraId="36D0FDB3" w14:textId="278C3384" w:rsidR="005C6CB1" w:rsidRPr="005C6CB1" w:rsidRDefault="005C6CB1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019F4F5" w14:textId="3610A01E" w:rsidR="00051247" w:rsidRPr="003D03B8" w:rsidRDefault="000136A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Word count: 3,494</w:t>
      </w:r>
    </w:p>
    <w:p w14:paraId="2C6749F1" w14:textId="39FAA546" w:rsidR="00930F8B" w:rsidRDefault="00930F8B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DB23C45" w14:textId="26AD1E96" w:rsidR="00051247" w:rsidRPr="003D03B8" w:rsidRDefault="006573EF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Key Points</w:t>
      </w:r>
    </w:p>
    <w:p w14:paraId="51AB46BE" w14:textId="1E817564" w:rsidR="00051247" w:rsidRDefault="006573EF" w:rsidP="0011755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Question: </w:t>
      </w:r>
      <w:r w:rsidR="00C91C53">
        <w:rPr>
          <w:rFonts w:ascii="Times New Roman" w:hAnsi="Times New Roman" w:cs="Times New Roman"/>
          <w:sz w:val="24"/>
          <w:szCs w:val="24"/>
        </w:rPr>
        <w:t>Are</w:t>
      </w:r>
      <w:r w:rsidRPr="006573E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eterm</w:t>
      </w:r>
      <w:r w:rsidR="009E2FB6">
        <w:rPr>
          <w:rFonts w:ascii="Times New Roman" w:hAnsi="Times New Roman" w:cs="Times New Roman"/>
          <w:sz w:val="24"/>
          <w:szCs w:val="24"/>
        </w:rPr>
        <w:t xml:space="preserve"> and</w:t>
      </w:r>
      <w:r w:rsidR="0057047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ow birth weight </w:t>
      </w:r>
      <w:r w:rsidR="001E343F">
        <w:rPr>
          <w:rFonts w:ascii="Times New Roman" w:hAnsi="Times New Roman" w:cs="Times New Roman"/>
          <w:sz w:val="24"/>
          <w:szCs w:val="24"/>
        </w:rPr>
        <w:t>born-</w:t>
      </w:r>
      <w:r>
        <w:rPr>
          <w:rFonts w:ascii="Times New Roman" w:hAnsi="Times New Roman" w:cs="Times New Roman"/>
          <w:sz w:val="24"/>
          <w:szCs w:val="24"/>
        </w:rPr>
        <w:t>adults</w:t>
      </w:r>
      <w:r w:rsidR="00C55F2D">
        <w:rPr>
          <w:rFonts w:ascii="Times New Roman" w:hAnsi="Times New Roman" w:cs="Times New Roman"/>
          <w:sz w:val="24"/>
          <w:szCs w:val="24"/>
        </w:rPr>
        <w:t xml:space="preserve"> less likely </w:t>
      </w:r>
      <w:r w:rsidR="00570478">
        <w:rPr>
          <w:rFonts w:ascii="Times New Roman" w:hAnsi="Times New Roman" w:cs="Times New Roman"/>
          <w:sz w:val="24"/>
          <w:szCs w:val="24"/>
        </w:rPr>
        <w:t>to</w:t>
      </w:r>
      <w:r w:rsidR="00570478" w:rsidRPr="006573EF">
        <w:rPr>
          <w:rFonts w:ascii="Times New Roman" w:hAnsi="Times New Roman" w:cs="Times New Roman"/>
          <w:sz w:val="24"/>
          <w:szCs w:val="24"/>
        </w:rPr>
        <w:t xml:space="preserve"> </w:t>
      </w:r>
      <w:r w:rsidR="00C91C53">
        <w:rPr>
          <w:rFonts w:ascii="Times New Roman" w:hAnsi="Times New Roman" w:cs="Times New Roman"/>
          <w:sz w:val="24"/>
          <w:szCs w:val="24"/>
        </w:rPr>
        <w:t>experienc</w:t>
      </w:r>
      <w:r w:rsidR="00570478">
        <w:rPr>
          <w:rFonts w:ascii="Times New Roman" w:hAnsi="Times New Roman" w:cs="Times New Roman"/>
          <w:sz w:val="24"/>
          <w:szCs w:val="24"/>
        </w:rPr>
        <w:t>e</w:t>
      </w:r>
      <w:r w:rsidR="00C91C53">
        <w:rPr>
          <w:rFonts w:ascii="Times New Roman" w:hAnsi="Times New Roman" w:cs="Times New Roman"/>
          <w:sz w:val="24"/>
          <w:szCs w:val="24"/>
        </w:rPr>
        <w:t xml:space="preserve"> social </w:t>
      </w:r>
      <w:r w:rsidR="00EA11EA">
        <w:rPr>
          <w:rFonts w:ascii="Times New Roman" w:hAnsi="Times New Roman" w:cs="Times New Roman"/>
          <w:sz w:val="24"/>
          <w:szCs w:val="24"/>
        </w:rPr>
        <w:t>transition</w:t>
      </w:r>
      <w:r w:rsidR="00A22D36">
        <w:rPr>
          <w:rFonts w:ascii="Times New Roman" w:hAnsi="Times New Roman" w:cs="Times New Roman"/>
          <w:sz w:val="24"/>
          <w:szCs w:val="24"/>
        </w:rPr>
        <w:t>s normative of adulthood</w:t>
      </w:r>
      <w:r w:rsidR="00C91C53">
        <w:rPr>
          <w:rFonts w:ascii="Times New Roman" w:hAnsi="Times New Roman" w:cs="Times New Roman"/>
          <w:sz w:val="24"/>
          <w:szCs w:val="24"/>
        </w:rPr>
        <w:t>, such as</w:t>
      </w:r>
      <w:r w:rsidR="00EA11E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omantic partnership</w:t>
      </w:r>
      <w:r w:rsidR="00EA11EA">
        <w:rPr>
          <w:rFonts w:ascii="Times New Roman" w:hAnsi="Times New Roman" w:cs="Times New Roman"/>
          <w:sz w:val="24"/>
          <w:szCs w:val="24"/>
        </w:rPr>
        <w:t>s</w:t>
      </w:r>
      <w:r w:rsidRPr="006573EF">
        <w:rPr>
          <w:rFonts w:ascii="Times New Roman" w:hAnsi="Times New Roman" w:cs="Times New Roman"/>
          <w:sz w:val="24"/>
          <w:szCs w:val="24"/>
        </w:rPr>
        <w:t>,</w:t>
      </w:r>
      <w:r w:rsidR="003031A0">
        <w:rPr>
          <w:rFonts w:ascii="Times New Roman" w:hAnsi="Times New Roman" w:cs="Times New Roman"/>
          <w:sz w:val="24"/>
          <w:szCs w:val="24"/>
        </w:rPr>
        <w:t xml:space="preserve"> sexual intercourse or </w:t>
      </w:r>
      <w:r>
        <w:rPr>
          <w:rFonts w:ascii="Times New Roman" w:hAnsi="Times New Roman" w:cs="Times New Roman"/>
          <w:sz w:val="24"/>
          <w:szCs w:val="24"/>
        </w:rPr>
        <w:t>parent</w:t>
      </w:r>
      <w:r w:rsidR="003031A0">
        <w:rPr>
          <w:rFonts w:ascii="Times New Roman" w:hAnsi="Times New Roman" w:cs="Times New Roman"/>
          <w:sz w:val="24"/>
          <w:szCs w:val="24"/>
        </w:rPr>
        <w:t>hood</w:t>
      </w:r>
      <w:r>
        <w:rPr>
          <w:rFonts w:ascii="Times New Roman" w:hAnsi="Times New Roman" w:cs="Times New Roman"/>
          <w:sz w:val="24"/>
          <w:szCs w:val="24"/>
        </w:rPr>
        <w:t>?</w:t>
      </w:r>
    </w:p>
    <w:p w14:paraId="352FFAAA" w14:textId="56A43C25" w:rsidR="003031A0" w:rsidRDefault="00A22D36" w:rsidP="0011755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A22D36">
        <w:rPr>
          <w:rFonts w:ascii="Times New Roman" w:hAnsi="Times New Roman" w:cs="Times New Roman"/>
          <w:b/>
          <w:sz w:val="24"/>
          <w:szCs w:val="24"/>
        </w:rPr>
        <w:t>Findings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031A0">
        <w:rPr>
          <w:rFonts w:ascii="Times New Roman" w:hAnsi="Times New Roman" w:cs="Times New Roman"/>
          <w:sz w:val="24"/>
          <w:szCs w:val="24"/>
        </w:rPr>
        <w:t xml:space="preserve">In this meta-analysis </w:t>
      </w:r>
      <w:r w:rsidR="00EA11EA">
        <w:rPr>
          <w:rFonts w:ascii="Times New Roman" w:hAnsi="Times New Roman" w:cs="Times New Roman"/>
          <w:sz w:val="24"/>
          <w:szCs w:val="24"/>
        </w:rPr>
        <w:t xml:space="preserve">with </w:t>
      </w:r>
      <w:r w:rsidR="000179BD">
        <w:rPr>
          <w:rFonts w:ascii="Times New Roman" w:hAnsi="Times New Roman"/>
          <w:sz w:val="24"/>
          <w:szCs w:val="24"/>
        </w:rPr>
        <w:t>summary data describing</w:t>
      </w:r>
      <w:r w:rsidR="000179BD">
        <w:rPr>
          <w:rFonts w:ascii="Times New Roman" w:hAnsi="Times New Roman" w:cs="Times New Roman"/>
          <w:sz w:val="24"/>
          <w:szCs w:val="24"/>
        </w:rPr>
        <w:t xml:space="preserve"> </w:t>
      </w:r>
      <w:r w:rsidR="003031A0">
        <w:rPr>
          <w:rFonts w:ascii="Times New Roman" w:hAnsi="Times New Roman" w:cs="Times New Roman"/>
          <w:sz w:val="24"/>
          <w:szCs w:val="24"/>
        </w:rPr>
        <w:t xml:space="preserve">up to 4.4 million participants, </w:t>
      </w:r>
      <w:r w:rsidR="00B07AFF">
        <w:rPr>
          <w:rFonts w:ascii="Times New Roman" w:hAnsi="Times New Roman" w:cs="Times New Roman"/>
          <w:sz w:val="24"/>
          <w:szCs w:val="24"/>
        </w:rPr>
        <w:t xml:space="preserve">preterm/low birth weight </w:t>
      </w:r>
      <w:r w:rsidR="003031A0">
        <w:rPr>
          <w:rFonts w:ascii="Times New Roman" w:hAnsi="Times New Roman" w:cs="Times New Roman"/>
          <w:sz w:val="24"/>
          <w:szCs w:val="24"/>
        </w:rPr>
        <w:t>born-adults were less likely to</w:t>
      </w:r>
      <w:r w:rsidR="00F54C25">
        <w:rPr>
          <w:rFonts w:ascii="Times New Roman" w:hAnsi="Times New Roman" w:cs="Times New Roman"/>
          <w:sz w:val="24"/>
          <w:szCs w:val="24"/>
        </w:rPr>
        <w:t xml:space="preserve"> </w:t>
      </w:r>
      <w:r w:rsidR="003031A0">
        <w:rPr>
          <w:rFonts w:ascii="Times New Roman" w:hAnsi="Times New Roman" w:cs="Times New Roman"/>
          <w:sz w:val="24"/>
          <w:szCs w:val="24"/>
        </w:rPr>
        <w:t>experience</w:t>
      </w:r>
      <w:r w:rsidR="00F54C25">
        <w:rPr>
          <w:rFonts w:ascii="Times New Roman" w:hAnsi="Times New Roman" w:cs="Times New Roman"/>
          <w:sz w:val="24"/>
          <w:szCs w:val="24"/>
        </w:rPr>
        <w:t xml:space="preserve"> a </w:t>
      </w:r>
      <w:r w:rsidR="003031A0">
        <w:rPr>
          <w:rFonts w:ascii="Times New Roman" w:hAnsi="Times New Roman" w:cs="Times New Roman"/>
          <w:sz w:val="24"/>
          <w:szCs w:val="24"/>
        </w:rPr>
        <w:t>romantic partnership, sexual intercourse or parent</w:t>
      </w:r>
      <w:r w:rsidR="00EA11EA">
        <w:rPr>
          <w:rFonts w:ascii="Times New Roman" w:hAnsi="Times New Roman" w:cs="Times New Roman"/>
          <w:sz w:val="24"/>
          <w:szCs w:val="24"/>
        </w:rPr>
        <w:t>hood</w:t>
      </w:r>
      <w:r w:rsidR="003031A0">
        <w:rPr>
          <w:rFonts w:ascii="Times New Roman" w:hAnsi="Times New Roman" w:cs="Times New Roman"/>
          <w:sz w:val="24"/>
          <w:szCs w:val="24"/>
        </w:rPr>
        <w:t xml:space="preserve"> than </w:t>
      </w:r>
      <w:r w:rsidR="00B07AFF">
        <w:rPr>
          <w:rFonts w:ascii="Times New Roman" w:hAnsi="Times New Roman" w:cs="Times New Roman"/>
          <w:sz w:val="24"/>
          <w:szCs w:val="24"/>
        </w:rPr>
        <w:t xml:space="preserve">their </w:t>
      </w:r>
      <w:r w:rsidR="003031A0">
        <w:rPr>
          <w:rFonts w:ascii="Times New Roman" w:hAnsi="Times New Roman" w:cs="Times New Roman"/>
          <w:sz w:val="24"/>
          <w:szCs w:val="24"/>
        </w:rPr>
        <w:t>full term born</w:t>
      </w:r>
      <w:r w:rsidR="00B07AFF">
        <w:rPr>
          <w:rFonts w:ascii="Times New Roman" w:hAnsi="Times New Roman" w:cs="Times New Roman"/>
          <w:sz w:val="24"/>
          <w:szCs w:val="24"/>
        </w:rPr>
        <w:t xml:space="preserve"> peers</w:t>
      </w:r>
      <w:r w:rsidR="003031A0">
        <w:rPr>
          <w:rFonts w:ascii="Times New Roman" w:hAnsi="Times New Roman" w:cs="Times New Roman"/>
          <w:sz w:val="24"/>
          <w:szCs w:val="24"/>
        </w:rPr>
        <w:t>.</w:t>
      </w:r>
      <w:r w:rsidR="00B07AFF">
        <w:rPr>
          <w:rFonts w:ascii="Times New Roman" w:hAnsi="Times New Roman" w:cs="Times New Roman"/>
          <w:sz w:val="24"/>
          <w:szCs w:val="24"/>
        </w:rPr>
        <w:t xml:space="preserve"> </w:t>
      </w:r>
      <w:r w:rsidR="009D634D">
        <w:rPr>
          <w:rFonts w:ascii="Times New Roman" w:hAnsi="Times New Roman" w:cs="Times New Roman"/>
          <w:sz w:val="24"/>
          <w:szCs w:val="24"/>
        </w:rPr>
        <w:t>The</w:t>
      </w:r>
      <w:r w:rsidR="00B07AFF">
        <w:rPr>
          <w:rFonts w:ascii="Times New Roman" w:hAnsi="Times New Roman" w:cs="Times New Roman"/>
          <w:sz w:val="24"/>
          <w:szCs w:val="24"/>
        </w:rPr>
        <w:t xml:space="preserve"> likelihood to experience these social </w:t>
      </w:r>
      <w:r w:rsidR="00EA11EA">
        <w:rPr>
          <w:rFonts w:ascii="Times New Roman" w:hAnsi="Times New Roman" w:cs="Times New Roman"/>
          <w:sz w:val="24"/>
          <w:szCs w:val="24"/>
        </w:rPr>
        <w:t>transitions</w:t>
      </w:r>
      <w:r w:rsidR="00B07AFF">
        <w:rPr>
          <w:rFonts w:ascii="Times New Roman" w:hAnsi="Times New Roman" w:cs="Times New Roman"/>
          <w:sz w:val="24"/>
          <w:szCs w:val="24"/>
        </w:rPr>
        <w:t xml:space="preserve"> </w:t>
      </w:r>
      <w:r w:rsidR="00F86F79">
        <w:rPr>
          <w:rFonts w:ascii="Times New Roman" w:hAnsi="Times New Roman" w:cs="Times New Roman"/>
          <w:sz w:val="24"/>
          <w:szCs w:val="24"/>
        </w:rPr>
        <w:t>decreased with lower gestational age</w:t>
      </w:r>
      <w:r w:rsidR="00ED0F5E">
        <w:rPr>
          <w:rFonts w:ascii="Times New Roman" w:hAnsi="Times New Roman" w:cs="Times New Roman"/>
          <w:sz w:val="24"/>
          <w:szCs w:val="24"/>
        </w:rPr>
        <w:t>/birth weight</w:t>
      </w:r>
      <w:r w:rsidR="00F54C25">
        <w:rPr>
          <w:rFonts w:ascii="Times New Roman" w:hAnsi="Times New Roman" w:cs="Times New Roman"/>
          <w:sz w:val="24"/>
          <w:szCs w:val="24"/>
        </w:rPr>
        <w:t>, and</w:t>
      </w:r>
      <w:r w:rsidR="00F86F79">
        <w:rPr>
          <w:rFonts w:ascii="Times New Roman" w:hAnsi="Times New Roman" w:cs="Times New Roman"/>
          <w:sz w:val="24"/>
          <w:szCs w:val="24"/>
        </w:rPr>
        <w:t xml:space="preserve"> </w:t>
      </w:r>
      <w:r w:rsidR="00F54C25">
        <w:rPr>
          <w:rFonts w:ascii="Times New Roman" w:hAnsi="Times New Roman" w:cs="Times New Roman"/>
          <w:sz w:val="24"/>
          <w:szCs w:val="24"/>
        </w:rPr>
        <w:t xml:space="preserve">was </w:t>
      </w:r>
      <w:r w:rsidR="00F86F79">
        <w:rPr>
          <w:rFonts w:ascii="Times New Roman" w:hAnsi="Times New Roman" w:cs="Times New Roman"/>
          <w:sz w:val="24"/>
          <w:szCs w:val="24"/>
        </w:rPr>
        <w:t>similar in both young and middle adulthood</w:t>
      </w:r>
      <w:r w:rsidR="00413958">
        <w:rPr>
          <w:rFonts w:ascii="Times New Roman" w:hAnsi="Times New Roman" w:cs="Times New Roman"/>
          <w:sz w:val="24"/>
          <w:szCs w:val="24"/>
        </w:rPr>
        <w:t>.</w:t>
      </w:r>
      <w:r w:rsidR="003031A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945A15" w14:textId="67814CAD" w:rsidR="00A22D36" w:rsidRPr="009D634D" w:rsidRDefault="009D634D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D634D">
        <w:rPr>
          <w:rFonts w:ascii="Times New Roman" w:hAnsi="Times New Roman" w:cs="Times New Roman"/>
          <w:b/>
          <w:sz w:val="24"/>
          <w:szCs w:val="24"/>
        </w:rPr>
        <w:t>Meaning: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07AFF">
        <w:rPr>
          <w:rFonts w:ascii="Times New Roman" w:hAnsi="Times New Roman" w:cs="Times New Roman"/>
          <w:sz w:val="24"/>
          <w:szCs w:val="24"/>
        </w:rPr>
        <w:t>Preterm</w:t>
      </w:r>
      <w:r w:rsidR="009E2FB6">
        <w:rPr>
          <w:rFonts w:ascii="Times New Roman" w:hAnsi="Times New Roman" w:cs="Times New Roman"/>
          <w:sz w:val="24"/>
          <w:szCs w:val="24"/>
        </w:rPr>
        <w:t xml:space="preserve"> and </w:t>
      </w:r>
      <w:r w:rsidR="00B07AFF">
        <w:rPr>
          <w:rFonts w:ascii="Times New Roman" w:hAnsi="Times New Roman" w:cs="Times New Roman"/>
          <w:sz w:val="24"/>
          <w:szCs w:val="24"/>
        </w:rPr>
        <w:t>low birth weigh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D634D">
        <w:rPr>
          <w:rFonts w:ascii="Times New Roman" w:hAnsi="Times New Roman" w:cs="Times New Roman"/>
          <w:sz w:val="24"/>
          <w:szCs w:val="24"/>
        </w:rPr>
        <w:t>born-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9D634D">
        <w:rPr>
          <w:rFonts w:ascii="Times New Roman" w:hAnsi="Times New Roman" w:cs="Times New Roman"/>
          <w:sz w:val="24"/>
          <w:szCs w:val="24"/>
        </w:rPr>
        <w:t>dul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7763F">
        <w:rPr>
          <w:rFonts w:ascii="Times New Roman" w:hAnsi="Times New Roman" w:cs="Times New Roman"/>
          <w:sz w:val="24"/>
          <w:szCs w:val="24"/>
        </w:rPr>
        <w:t>are</w:t>
      </w:r>
      <w:r w:rsidR="009E6FB7">
        <w:rPr>
          <w:rFonts w:ascii="Times New Roman" w:hAnsi="Times New Roman" w:cs="Times New Roman"/>
          <w:sz w:val="24"/>
          <w:szCs w:val="24"/>
        </w:rPr>
        <w:t xml:space="preserve"> less</w:t>
      </w:r>
      <w:r w:rsidR="0077763F">
        <w:rPr>
          <w:rFonts w:ascii="Times New Roman" w:hAnsi="Times New Roman" w:cs="Times New Roman"/>
          <w:sz w:val="24"/>
          <w:szCs w:val="24"/>
        </w:rPr>
        <w:t xml:space="preserve"> likely to </w:t>
      </w:r>
      <w:r w:rsidR="00C55F2D">
        <w:rPr>
          <w:rFonts w:ascii="Times New Roman" w:hAnsi="Times New Roman" w:cs="Times New Roman"/>
          <w:sz w:val="24"/>
          <w:szCs w:val="24"/>
        </w:rPr>
        <w:t xml:space="preserve">have sexual or partner </w:t>
      </w:r>
      <w:r w:rsidR="0077763F">
        <w:rPr>
          <w:rFonts w:ascii="Times New Roman" w:hAnsi="Times New Roman" w:cs="Times New Roman"/>
          <w:sz w:val="24"/>
          <w:szCs w:val="24"/>
        </w:rPr>
        <w:t>relationships</w:t>
      </w:r>
      <w:r w:rsidR="001F7D97" w:rsidRPr="001F7D9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F7D9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an full term born-adults</w:t>
      </w:r>
      <w:r w:rsidR="0077763F">
        <w:rPr>
          <w:rFonts w:ascii="Times New Roman" w:hAnsi="Times New Roman" w:cs="Times New Roman"/>
          <w:sz w:val="24"/>
          <w:szCs w:val="24"/>
        </w:rPr>
        <w:t>, which might put them at</w:t>
      </w:r>
      <w:r w:rsidR="0077763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creased risk of </w:t>
      </w:r>
      <w:r w:rsidR="00C55F2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ower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ll-being, and </w:t>
      </w:r>
      <w:r w:rsidR="0041395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oorer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hysical and mental health. </w:t>
      </w:r>
    </w:p>
    <w:p w14:paraId="617A4F1A" w14:textId="33116BF0" w:rsidR="00051247" w:rsidRPr="003D03B8" w:rsidRDefault="00051247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C3974D5" w14:textId="77777777" w:rsidR="00051247" w:rsidRPr="003D03B8" w:rsidRDefault="00051247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3343E7CC" w14:textId="77777777" w:rsidR="00051247" w:rsidRPr="00865DC5" w:rsidRDefault="00051247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865DC5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1AAC8D01" w14:textId="0FB3826A" w:rsidR="00865DC5" w:rsidRPr="00F71CF8" w:rsidRDefault="005230DB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580B0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>Importance:</w:t>
      </w:r>
      <w:r w:rsidRPr="00865DC5">
        <w:rPr>
          <w:rFonts w:ascii="Times New Roman" w:hAnsi="Times New Roman" w:cs="Times New Roman"/>
          <w:sz w:val="24"/>
          <w:szCs w:val="24"/>
        </w:rPr>
        <w:t xml:space="preserve"> </w:t>
      </w:r>
      <w:r w:rsidR="008958B2" w:rsidRPr="00865DC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cial relationships are important determinants of wellbeing, health and quality of life.</w:t>
      </w:r>
      <w:r w:rsidRPr="00865DC5">
        <w:rPr>
          <w:rFonts w:ascii="Times New Roman" w:hAnsi="Times New Roman" w:cs="Times New Roman"/>
          <w:sz w:val="24"/>
          <w:szCs w:val="24"/>
        </w:rPr>
        <w:t xml:space="preserve"> </w:t>
      </w:r>
      <w:r w:rsidR="00F71CF8">
        <w:rPr>
          <w:rFonts w:ascii="Times New Roman" w:hAnsi="Times New Roman" w:cs="Times New Roman"/>
          <w:sz w:val="24"/>
          <w:szCs w:val="24"/>
        </w:rPr>
        <w:t xml:space="preserve">There are conflicting findings regarding </w:t>
      </w:r>
      <w:r w:rsidR="00F71CF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association between p</w:t>
      </w:r>
      <w:r w:rsidR="00F71CF8" w:rsidRPr="00B64F3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term birth</w:t>
      </w:r>
      <w:r w:rsidR="001E343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/low birth weight</w:t>
      </w:r>
      <w:r w:rsidR="00F71CF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experiences of social relationships in adulthood</w:t>
      </w:r>
      <w:r w:rsidR="00865DC5" w:rsidRPr="00865DC5">
        <w:rPr>
          <w:rFonts w:ascii="Times New Roman" w:hAnsi="Times New Roman" w:cs="Times New Roman"/>
          <w:sz w:val="24"/>
          <w:szCs w:val="24"/>
        </w:rPr>
        <w:t>.</w:t>
      </w:r>
    </w:p>
    <w:p w14:paraId="367D9D5C" w14:textId="5C74C6A2" w:rsidR="00865DC5" w:rsidRPr="00865DC5" w:rsidRDefault="00865DC5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865DC5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 xml:space="preserve">Objective: </w:t>
      </w:r>
      <w:r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systematically investigate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e association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tween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13958">
        <w:rPr>
          <w:rFonts w:ascii="Times New Roman" w:hAnsi="Times New Roman" w:cs="Times New Roman"/>
          <w:sz w:val="24"/>
          <w:szCs w:val="24"/>
          <w:shd w:val="clear" w:color="auto" w:fill="FFFFFF"/>
        </w:rPr>
        <w:t>preterm birth/low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irth</w:t>
      </w:r>
      <w:r w:rsidR="004139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ight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</w:t>
      </w:r>
      <w:r w:rsidR="0050645A">
        <w:rPr>
          <w:rFonts w:ascii="Times New Roman" w:hAnsi="Times New Roman" w:cs="Times New Roman"/>
          <w:sz w:val="24"/>
          <w:szCs w:val="24"/>
          <w:shd w:val="clear" w:color="auto" w:fill="FFFFFF"/>
        </w:rPr>
        <w:t>soci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al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utcomes in adulthood</w:t>
      </w:r>
      <w:r w:rsidR="009D2424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0E026B47" w14:textId="74267D8D" w:rsidR="008958B2" w:rsidRPr="000701DE" w:rsidRDefault="00865DC5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 xml:space="preserve">Data Sources: </w:t>
      </w:r>
      <w:r w:rsidRPr="007B7F34">
        <w:rPr>
          <w:rFonts w:ascii="Times New Roman" w:hAnsi="Times New Roman" w:cs="Times New Roman"/>
          <w:sz w:val="24"/>
          <w:szCs w:val="24"/>
        </w:rPr>
        <w:t xml:space="preserve">PubMed, PsycINFO, Web of Science, and Embase </w:t>
      </w:r>
      <w:r>
        <w:rPr>
          <w:rFonts w:ascii="Times New Roman" w:hAnsi="Times New Roman" w:cs="Times New Roman"/>
          <w:sz w:val="24"/>
          <w:szCs w:val="24"/>
        </w:rPr>
        <w:t xml:space="preserve">were searched for peer-review articles </w:t>
      </w:r>
      <w:r w:rsidR="000701DE">
        <w:rPr>
          <w:rFonts w:ascii="Times New Roman" w:hAnsi="Times New Roman" w:cs="Times New Roman"/>
          <w:sz w:val="24"/>
          <w:szCs w:val="24"/>
        </w:rPr>
        <w:t>published through August 5, 2018</w:t>
      </w:r>
      <w:r w:rsidR="009D2424">
        <w:rPr>
          <w:rFonts w:ascii="Times New Roman" w:hAnsi="Times New Roman" w:cs="Times New Roman"/>
          <w:sz w:val="24"/>
          <w:szCs w:val="24"/>
        </w:rPr>
        <w:t>.</w:t>
      </w:r>
      <w:r w:rsidR="000701D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14:paraId="40B1477C" w14:textId="3989C3B5" w:rsidR="00857E11" w:rsidRDefault="000701DE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580B0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>Study Selection</w:t>
      </w:r>
      <w:r w:rsidR="00051247" w:rsidRPr="00580B0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>:</w:t>
      </w:r>
      <w:r w:rsidRPr="00580B04">
        <w:rPr>
          <w:rFonts w:ascii="Times New Roman" w:hAnsi="Times New Roman" w:cs="Times New Roman"/>
          <w:b/>
          <w:i/>
          <w:color w:val="auto"/>
          <w:sz w:val="24"/>
          <w:szCs w:val="24"/>
          <w:shd w:val="clear" w:color="auto" w:fill="FFFFFF"/>
        </w:rPr>
        <w:t xml:space="preserve"> </w:t>
      </w:r>
      <w:r w:rsidR="009D2424" w:rsidRP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Prospective</w:t>
      </w:r>
      <w:r w:rsidR="009D2424" w:rsidRPr="009D2424">
        <w:rPr>
          <w:rFonts w:ascii="Times New Roman" w:hAnsi="Times New Roman" w:cs="Times New Roman"/>
          <w:i/>
          <w:color w:val="auto"/>
          <w:sz w:val="24"/>
          <w:szCs w:val="24"/>
          <w:shd w:val="clear" w:color="auto" w:fill="FFFFFF"/>
        </w:rPr>
        <w:t xml:space="preserve"> </w:t>
      </w:r>
      <w:r w:rsidR="009D2424" w:rsidRP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longitudinal and registry</w:t>
      </w:r>
      <w:r w:rsidR="009D2424" w:rsidRPr="009D2424">
        <w:rPr>
          <w:rFonts w:ascii="Times New Roman" w:hAnsi="Times New Roman" w:cs="Times New Roman"/>
          <w:i/>
          <w:color w:val="auto"/>
          <w:sz w:val="24"/>
          <w:szCs w:val="24"/>
          <w:shd w:val="clear" w:color="auto" w:fill="FFFFFF"/>
        </w:rPr>
        <w:t xml:space="preserve"> </w:t>
      </w:r>
      <w:r w:rsid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s</w:t>
      </w:r>
      <w:r w:rsidR="000023B5" w:rsidRPr="00580B0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tudies </w:t>
      </w:r>
      <w:r w:rsidR="00DF42F1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reporting on</w:t>
      </w:r>
      <w:r w:rsidR="000023B5" w:rsidRPr="00580B0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 xml:space="preserve"> </w:t>
      </w:r>
      <w:r w:rsidR="009D2424" w:rsidRP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selected</w:t>
      </w:r>
      <w:r w:rsidR="009D242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 xml:space="preserve"> </w:t>
      </w:r>
      <w:r w:rsidR="00F54C25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soci</w:t>
      </w:r>
      <w:r w:rsidR="00F54C25" w:rsidRPr="00580B0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al </w:t>
      </w:r>
      <w:r w:rsidR="000023B5" w:rsidRPr="00580B0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outcomes in</w:t>
      </w:r>
      <w:r w:rsidR="00DF42F1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 </w:t>
      </w:r>
      <w:r w:rsidR="00413958">
        <w:rPr>
          <w:rFonts w:ascii="Times New Roman" w:hAnsi="Times New Roman" w:cs="Times New Roman"/>
          <w:sz w:val="24"/>
          <w:szCs w:val="24"/>
        </w:rPr>
        <w:t>preterm/low birth weight</w:t>
      </w:r>
      <w:r w:rsidR="000023B5" w:rsidRPr="000023B5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 </w:t>
      </w:r>
      <w:r w:rsid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born-adults </w:t>
      </w:r>
      <w:r w:rsidR="00DF42F1" w:rsidRPr="00580B0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(</w:t>
      </w:r>
      <w:r w:rsidR="00DF42F1" w:rsidRPr="00580B04">
        <w:rPr>
          <w:rFonts w:ascii="Times New Roman" w:hAnsi="Times New Roman" w:cs="Times New Roman"/>
          <w:color w:val="auto"/>
          <w:sz w:val="24"/>
          <w:szCs w:val="24"/>
        </w:rPr>
        <w:t xml:space="preserve">mean </w:t>
      </w:r>
      <w:r w:rsidR="00DF42F1" w:rsidRPr="00CB2880">
        <w:rPr>
          <w:rFonts w:ascii="Times New Roman" w:hAnsi="Times New Roman" w:cs="Times New Roman"/>
          <w:color w:val="auto"/>
          <w:sz w:val="24"/>
          <w:szCs w:val="24"/>
        </w:rPr>
        <w:t xml:space="preserve">sample age ≥18 years) </w:t>
      </w:r>
      <w:r w:rsidR="000631A5" w:rsidRPr="00CB2880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compared with term</w:t>
      </w:r>
      <w:r w:rsidR="009D2424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-born controls</w:t>
      </w:r>
      <w:r w:rsidR="00580B04" w:rsidRPr="00CB2880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. </w:t>
      </w:r>
    </w:p>
    <w:p w14:paraId="3CFD475E" w14:textId="05AFBB82" w:rsidR="00580B04" w:rsidRDefault="00191643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191643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Data Extraction and Synthesis:</w:t>
      </w:r>
      <w:r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211248" w:rsidRPr="00211248">
        <w:rPr>
          <w:rFonts w:ascii="Times New Roman" w:hAnsi="Times New Roman" w:cs="Times New Roman"/>
          <w:sz w:val="24"/>
          <w:szCs w:val="24"/>
          <w:shd w:val="clear" w:color="auto" w:fill="FFFFFF"/>
        </w:rPr>
        <w:t>The meta-analysis followed PRISMA guidelines.</w:t>
      </w:r>
      <w:r w:rsidR="00211248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 xml:space="preserve"> </w:t>
      </w:r>
      <w:r w:rsidR="00252034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252034" w:rsidRPr="00CB2880">
        <w:rPr>
          <w:rFonts w:ascii="Times New Roman" w:hAnsi="Times New Roman" w:cs="Times New Roman"/>
          <w:color w:val="auto"/>
          <w:sz w:val="24"/>
          <w:szCs w:val="24"/>
        </w:rPr>
        <w:t xml:space="preserve">data </w:t>
      </w:r>
      <w:r w:rsidR="00252034">
        <w:rPr>
          <w:rFonts w:ascii="Times New Roman" w:hAnsi="Times New Roman" w:cs="Times New Roman"/>
          <w:color w:val="auto"/>
          <w:sz w:val="24"/>
          <w:szCs w:val="24"/>
        </w:rPr>
        <w:t xml:space="preserve">was </w:t>
      </w:r>
      <w:r w:rsidR="00F54C25">
        <w:rPr>
          <w:rFonts w:ascii="Times New Roman" w:hAnsi="Times New Roman" w:cs="Times New Roman"/>
          <w:color w:val="auto"/>
          <w:sz w:val="24"/>
          <w:szCs w:val="24"/>
        </w:rPr>
        <w:t xml:space="preserve">collected and </w:t>
      </w:r>
      <w:r w:rsidR="00252034">
        <w:rPr>
          <w:rFonts w:ascii="Times New Roman" w:hAnsi="Times New Roman" w:cs="Times New Roman"/>
          <w:color w:val="auto"/>
          <w:sz w:val="24"/>
          <w:szCs w:val="24"/>
        </w:rPr>
        <w:t>extracted</w:t>
      </w:r>
      <w:r w:rsidR="00252034" w:rsidRPr="00CB2880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52034">
        <w:rPr>
          <w:rFonts w:ascii="Times New Roman" w:hAnsi="Times New Roman" w:cs="Times New Roman"/>
          <w:color w:val="auto"/>
          <w:sz w:val="24"/>
          <w:szCs w:val="24"/>
        </w:rPr>
        <w:t>by t</w:t>
      </w:r>
      <w:r w:rsidR="00CB2880" w:rsidRPr="00CB2880">
        <w:rPr>
          <w:rFonts w:ascii="Times New Roman" w:hAnsi="Times New Roman" w:cs="Times New Roman"/>
          <w:color w:val="auto"/>
          <w:sz w:val="24"/>
          <w:szCs w:val="24"/>
        </w:rPr>
        <w:t xml:space="preserve">wo </w:t>
      </w:r>
      <w:r w:rsidR="00252034" w:rsidRPr="00CB2880">
        <w:rPr>
          <w:rFonts w:ascii="Times New Roman" w:hAnsi="Times New Roman" w:cs="Times New Roman"/>
          <w:color w:val="auto"/>
          <w:sz w:val="24"/>
          <w:szCs w:val="24"/>
        </w:rPr>
        <w:t>independent</w:t>
      </w:r>
      <w:r w:rsidR="00252034">
        <w:rPr>
          <w:rFonts w:ascii="Times New Roman" w:hAnsi="Times New Roman" w:cs="Times New Roman"/>
          <w:color w:val="auto"/>
          <w:sz w:val="24"/>
          <w:szCs w:val="24"/>
        </w:rPr>
        <w:t xml:space="preserve"> reviewers</w:t>
      </w:r>
      <w:r w:rsidR="00CB2880" w:rsidRPr="00CB2880">
        <w:rPr>
          <w:rFonts w:ascii="Times New Roman" w:hAnsi="Times New Roman" w:cs="Times New Roman"/>
          <w:color w:val="333333"/>
          <w:sz w:val="24"/>
          <w:szCs w:val="24"/>
        </w:rPr>
        <w:t>.</w:t>
      </w:r>
      <w:r w:rsidR="00CB2880">
        <w:rPr>
          <w:rFonts w:ascii="Times New Roman" w:hAnsi="Times New Roman" w:cs="Times New Roman"/>
          <w:color w:val="333333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ooled analyses were based on odds ratios </w:t>
      </w:r>
      <w:r w:rsidR="000631A5">
        <w:rPr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 w:rsidRPr="00513C1A">
        <w:rPr>
          <w:rFonts w:ascii="Times New Roman" w:hAnsi="Times New Roman" w:cs="Times New Roman"/>
          <w:sz w:val="24"/>
          <w:szCs w:val="24"/>
        </w:rPr>
        <w:t xml:space="preserve">95% </w:t>
      </w:r>
      <w:r>
        <w:rPr>
          <w:rFonts w:ascii="Times New Roman" w:hAnsi="Times New Roman" w:cs="Times New Roman"/>
          <w:sz w:val="24"/>
          <w:szCs w:val="24"/>
        </w:rPr>
        <w:t>CIs</w:t>
      </w:r>
      <w:r w:rsidR="000631A5">
        <w:rPr>
          <w:rFonts w:ascii="Times New Roman" w:hAnsi="Times New Roman" w:cs="Times New Roman"/>
          <w:sz w:val="24"/>
          <w:szCs w:val="24"/>
        </w:rPr>
        <w:t>)</w:t>
      </w:r>
      <w:r w:rsidRPr="00513C1A">
        <w:rPr>
          <w:rFonts w:ascii="Times New Roman" w:hAnsi="Times New Roman" w:cs="Times New Roman"/>
          <w:sz w:val="24"/>
          <w:szCs w:val="24"/>
        </w:rPr>
        <w:t xml:space="preserve"> </w:t>
      </w:r>
      <w:r w:rsidR="00580B04">
        <w:rPr>
          <w:rFonts w:ascii="Times New Roman" w:hAnsi="Times New Roman" w:cs="Times New Roman"/>
          <w:sz w:val="24"/>
          <w:szCs w:val="24"/>
        </w:rPr>
        <w:t xml:space="preserve">and Hedges’ </w:t>
      </w:r>
      <w:r w:rsidRPr="00513C1A">
        <w:rPr>
          <w:rFonts w:ascii="Times New Roman" w:hAnsi="Times New Roman" w:cs="Times New Roman"/>
          <w:sz w:val="24"/>
          <w:szCs w:val="24"/>
        </w:rPr>
        <w:t>g</w:t>
      </w:r>
      <w:r w:rsidR="00580B04">
        <w:rPr>
          <w:rFonts w:ascii="Times New Roman" w:hAnsi="Times New Roman" w:cs="Times New Roman"/>
          <w:sz w:val="24"/>
          <w:szCs w:val="24"/>
        </w:rPr>
        <w:t xml:space="preserve">, </w:t>
      </w:r>
      <w:r w:rsidR="002F3E6E">
        <w:rPr>
          <w:rFonts w:ascii="Times New Roman" w:hAnsi="Times New Roman" w:cs="Times New Roman"/>
          <w:color w:val="auto"/>
          <w:sz w:val="24"/>
          <w:szCs w:val="24"/>
        </w:rPr>
        <w:t>which were</w:t>
      </w:r>
      <w:r w:rsidR="00580B04" w:rsidRPr="00580B04">
        <w:rPr>
          <w:rFonts w:ascii="Times New Roman" w:hAnsi="Times New Roman" w:cs="Times New Roman"/>
          <w:color w:val="auto"/>
          <w:sz w:val="24"/>
          <w:szCs w:val="24"/>
        </w:rPr>
        <w:t xml:space="preserve"> meta-analyzed using random-effects models.</w:t>
      </w:r>
    </w:p>
    <w:p w14:paraId="67CD6AE2" w14:textId="5A38C60B" w:rsidR="00191643" w:rsidRPr="00580B04" w:rsidRDefault="00580B04" w:rsidP="0011755E">
      <w:p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  <w:shd w:val="clear" w:color="auto" w:fill="FFFFFF"/>
        </w:rPr>
      </w:pPr>
      <w:r w:rsidRPr="00580B04">
        <w:rPr>
          <w:rFonts w:ascii="Times New Roman" w:hAnsi="Times New Roman" w:cs="Times New Roman"/>
          <w:b/>
          <w:color w:val="auto"/>
          <w:sz w:val="24"/>
          <w:szCs w:val="24"/>
        </w:rPr>
        <w:t>Main Outcomes and Measures:</w:t>
      </w:r>
      <w:r w:rsidR="00616D84" w:rsidRP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631A5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2F3E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ver </w:t>
      </w:r>
      <w:r w:rsidR="000631A5">
        <w:rPr>
          <w:rFonts w:ascii="Times New Roman" w:hAnsi="Times New Roman" w:cs="Times New Roman"/>
          <w:sz w:val="24"/>
          <w:szCs w:val="24"/>
          <w:shd w:val="clear" w:color="auto" w:fill="FFFFFF"/>
        </w:rPr>
        <w:t>being in</w:t>
      </w:r>
      <w:r w:rsidR="002F3E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 r</w:t>
      </w:r>
      <w:r w:rsid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mantic partnership, </w:t>
      </w:r>
      <w:r w:rsidR="000631A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ever having experienced </w:t>
      </w:r>
      <w:r w:rsid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exual intercourse, </w:t>
      </w:r>
      <w:r w:rsidR="002F3E6E">
        <w:rPr>
          <w:rFonts w:ascii="Times New Roman" w:hAnsi="Times New Roman" w:cs="Times New Roman"/>
          <w:sz w:val="24"/>
          <w:szCs w:val="24"/>
          <w:shd w:val="clear" w:color="auto" w:fill="FFFFFF"/>
        </w:rPr>
        <w:t>parent</w:t>
      </w:r>
      <w:r w:rsidR="00DF42F1">
        <w:rPr>
          <w:rFonts w:ascii="Times New Roman" w:hAnsi="Times New Roman" w:cs="Times New Roman"/>
          <w:sz w:val="24"/>
          <w:szCs w:val="24"/>
          <w:shd w:val="clear" w:color="auto" w:fill="FFFFFF"/>
        </w:rPr>
        <w:t>hood</w:t>
      </w:r>
      <w:r w:rsid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DF42F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quality of romantic relationship and </w:t>
      </w:r>
      <w:r w:rsidR="002F3E6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eer </w:t>
      </w:r>
      <w:r w:rsidR="00616D84">
        <w:rPr>
          <w:rFonts w:ascii="Times New Roman" w:hAnsi="Times New Roman" w:cs="Times New Roman"/>
          <w:sz w:val="24"/>
          <w:szCs w:val="24"/>
          <w:shd w:val="clear" w:color="auto" w:fill="FFFFFF"/>
        </w:rPr>
        <w:t>social support</w:t>
      </w:r>
      <w:r w:rsidR="00DF42F1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580B04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191643" w:rsidRPr="00580B04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191643" w:rsidRPr="00580B04">
        <w:rPr>
          <w:rFonts w:ascii="Times New Roman" w:hAnsi="Times New Roman" w:cs="Times New Roman"/>
          <w:b/>
          <w:color w:val="auto"/>
          <w:sz w:val="24"/>
          <w:szCs w:val="24"/>
          <w:shd w:val="clear" w:color="auto" w:fill="FFFFFF"/>
        </w:rPr>
        <w:t xml:space="preserve">    </w:t>
      </w:r>
    </w:p>
    <w:p w14:paraId="22E325EC" w14:textId="3E6AA4FD" w:rsidR="00051247" w:rsidRPr="00DA266F" w:rsidRDefault="002F3E6E" w:rsidP="0011755E">
      <w:pPr>
        <w:spacing w:line="240" w:lineRule="auto"/>
        <w:rPr>
          <w:rFonts w:ascii="Times New Roman" w:hAnsi="Times New Roman" w:cs="Times New Roman"/>
          <w:sz w:val="20"/>
          <w:szCs w:val="20"/>
        </w:rPr>
      </w:pPr>
      <w:r w:rsidRPr="002F3E6E">
        <w:rPr>
          <w:rFonts w:ascii="Times New Roman" w:hAnsi="Times New Roman" w:cs="Times New Roman"/>
          <w:b/>
          <w:sz w:val="24"/>
          <w:szCs w:val="24"/>
          <w:shd w:val="clear" w:color="auto" w:fill="FFFFFF"/>
        </w:rPr>
        <w:t>Results: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Twenty-one studies,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of the 1829</w:t>
      </w:r>
      <w:r w:rsidRPr="007B7F34">
        <w:rPr>
          <w:rFonts w:ascii="Times New Roman" w:hAnsi="Times New Roman" w:cs="Times New Roman"/>
          <w:color w:val="1D64AB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rtic</w:t>
      </w:r>
      <w:r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les screened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r w:rsidR="00CB2880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were included.</w:t>
      </w:r>
      <w:r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 </w:t>
      </w:r>
      <w:r w:rsidR="000179BD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Summary d</w:t>
      </w:r>
      <w:r w:rsidR="000179BD" w:rsidRPr="00DA266F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ata </w:t>
      </w:r>
      <w:r w:rsidR="000179BD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describing a </w:t>
      </w:r>
      <w:r w:rsidR="000631A5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 xml:space="preserve">maximum of </w:t>
      </w:r>
      <w:r w:rsidR="000631A5" w:rsidRPr="00DA266F">
        <w:rPr>
          <w:rFonts w:ascii="Times New Roman" w:hAnsi="Times New Roman" w:cs="Times New Roman"/>
          <w:sz w:val="24"/>
          <w:szCs w:val="24"/>
        </w:rPr>
        <w:t xml:space="preserve">4,423,798 </w:t>
      </w:r>
      <w:r w:rsidR="000631A5">
        <w:rPr>
          <w:rFonts w:ascii="Times New Roman" w:hAnsi="Times New Roman" w:cs="Times New Roman"/>
          <w:sz w:val="24"/>
          <w:szCs w:val="24"/>
        </w:rPr>
        <w:t xml:space="preserve">adult </w:t>
      </w:r>
      <w:r w:rsidR="000631A5" w:rsidRPr="00DA266F">
        <w:rPr>
          <w:rFonts w:ascii="Times New Roman" w:hAnsi="Times New Roman" w:cs="Times New Roman"/>
          <w:sz w:val="24"/>
          <w:szCs w:val="24"/>
        </w:rPr>
        <w:t>participants (</w:t>
      </w:r>
      <w:r w:rsidR="00252034">
        <w:rPr>
          <w:rFonts w:ascii="Times New Roman" w:hAnsi="Times New Roman" w:cs="Times New Roman"/>
          <w:sz w:val="24"/>
          <w:szCs w:val="24"/>
        </w:rPr>
        <w:t>p</w:t>
      </w:r>
      <w:r w:rsidR="00413958">
        <w:rPr>
          <w:rFonts w:ascii="Times New Roman" w:hAnsi="Times New Roman" w:cs="Times New Roman"/>
          <w:sz w:val="24"/>
          <w:szCs w:val="24"/>
        </w:rPr>
        <w:t>reterm/low birth weight</w:t>
      </w:r>
      <w:r w:rsidR="0041395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631A5" w:rsidRPr="00DA266F">
        <w:rPr>
          <w:rFonts w:ascii="Times New Roman" w:hAnsi="Times New Roman" w:cs="Times New Roman"/>
          <w:sz w:val="24"/>
          <w:szCs w:val="24"/>
        </w:rPr>
        <w:t>=179,724</w:t>
      </w:r>
      <w:r w:rsidR="000631A5">
        <w:rPr>
          <w:rFonts w:ascii="Times New Roman" w:hAnsi="Times New Roman" w:cs="Times New Roman"/>
          <w:sz w:val="24"/>
          <w:szCs w:val="24"/>
        </w:rPr>
        <w:t xml:space="preserve">) were analyzed. </w:t>
      </w:r>
      <w:r w:rsidR="00413958">
        <w:rPr>
          <w:rFonts w:ascii="Times New Roman" w:hAnsi="Times New Roman" w:cs="Times New Roman"/>
          <w:sz w:val="24"/>
          <w:szCs w:val="24"/>
        </w:rPr>
        <w:t>Preterm/low birth weight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13958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born-adults</w:t>
      </w:r>
      <w:r w:rsidR="00413958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were less li</w:t>
      </w:r>
      <w:r w:rsidR="005C236B">
        <w:rPr>
          <w:rFonts w:ascii="Times New Roman" w:hAnsi="Times New Roman" w:cs="Times New Roman"/>
          <w:sz w:val="24"/>
          <w:szCs w:val="24"/>
          <w:shd w:val="clear" w:color="auto" w:fill="FFFFFF"/>
        </w:rPr>
        <w:t>kely to</w:t>
      </w:r>
      <w:r w:rsidR="00311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ve ever </w:t>
      </w:r>
      <w:r w:rsidR="00311A4D">
        <w:rPr>
          <w:rFonts w:ascii="Times New Roman" w:hAnsi="Times New Roman" w:cs="Times New Roman"/>
          <w:sz w:val="24"/>
          <w:szCs w:val="24"/>
          <w:shd w:val="clear" w:color="auto" w:fill="FFFFFF"/>
        </w:rPr>
        <w:t>experience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>d</w:t>
      </w:r>
      <w:r w:rsidR="00311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266A1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a romantic partnership</w:t>
      </w:r>
      <w:r w:rsidR="00343B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62B17">
        <w:rPr>
          <w:rFonts w:ascii="Times New Roman" w:hAnsi="Times New Roman" w:cs="Times New Roman"/>
          <w:sz w:val="24"/>
          <w:szCs w:val="24"/>
          <w:shd w:val="clear" w:color="auto" w:fill="FFFFFF"/>
        </w:rPr>
        <w:t>(OR=0.72; 95% CI=0.64 – 0.81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, </w:t>
      </w:r>
      <w:r w:rsidR="00DE10F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to </w:t>
      </w:r>
      <w:r w:rsidR="00476D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ve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d </w:t>
      </w:r>
      <w:r w:rsidR="00670EDB">
        <w:rPr>
          <w:rFonts w:ascii="Times New Roman" w:hAnsi="Times New Roman" w:cs="Times New Roman"/>
          <w:sz w:val="24"/>
          <w:szCs w:val="24"/>
          <w:shd w:val="clear" w:color="auto" w:fill="FFFFFF"/>
        </w:rPr>
        <w:t>sexual intercourse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OR=0.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4</w:t>
      </w:r>
      <w:r w:rsidR="000D1127">
        <w:rPr>
          <w:rFonts w:ascii="Times New Roman" w:hAnsi="Times New Roman" w:cs="Times New Roman"/>
          <w:sz w:val="24"/>
          <w:szCs w:val="24"/>
          <w:shd w:val="clear" w:color="auto" w:fill="FFFFFF"/>
        </w:rPr>
        <w:t>3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>; 95% CI=0.31 – 0.6</w:t>
      </w:r>
      <w:r w:rsidR="000D1127">
        <w:rPr>
          <w:rFonts w:ascii="Times New Roman" w:hAnsi="Times New Roman" w:cs="Times New Roman"/>
          <w:sz w:val="24"/>
          <w:szCs w:val="24"/>
          <w:shd w:val="clear" w:color="auto" w:fill="FFFFFF"/>
        </w:rPr>
        <w:t>1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0266A1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810F78">
        <w:rPr>
          <w:rFonts w:ascii="Times New Roman" w:hAnsi="Times New Roman" w:cs="Times New Roman"/>
          <w:sz w:val="24"/>
          <w:szCs w:val="24"/>
          <w:shd w:val="clear" w:color="auto" w:fill="FFFFFF"/>
        </w:rPr>
        <w:t>or</w:t>
      </w:r>
      <w:r w:rsidR="00DE10F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o</w:t>
      </w:r>
      <w:r w:rsidR="00810F78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had </w:t>
      </w:r>
      <w:r w:rsidR="00476DDC">
        <w:rPr>
          <w:rFonts w:ascii="Times New Roman" w:hAnsi="Times New Roman" w:cs="Times New Roman"/>
          <w:sz w:val="24"/>
          <w:szCs w:val="24"/>
          <w:shd w:val="clear" w:color="auto" w:fill="FFFFFF"/>
        </w:rPr>
        <w:t>become parents</w:t>
      </w:r>
      <w:r w:rsidR="00476DDC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B0302">
        <w:rPr>
          <w:rFonts w:ascii="Times New Roman" w:hAnsi="Times New Roman" w:cs="Times New Roman"/>
          <w:sz w:val="24"/>
          <w:szCs w:val="24"/>
          <w:shd w:val="clear" w:color="auto" w:fill="FFFFFF"/>
        </w:rPr>
        <w:t>(OR=0.78; 95% CI=0.67</w:t>
      </w:r>
      <w:r w:rsidR="000266A1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–0.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9</w:t>
      </w:r>
      <w:r w:rsidR="007B0302">
        <w:rPr>
          <w:rFonts w:ascii="Times New Roman" w:hAnsi="Times New Roman" w:cs="Times New Roman"/>
          <w:sz w:val="24"/>
          <w:szCs w:val="24"/>
          <w:shd w:val="clear" w:color="auto" w:fill="FFFFFF"/>
        </w:rPr>
        <w:t>0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)</w:t>
      </w:r>
      <w:r w:rsidR="00343B79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A0240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than full terms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0266A1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A5FBE">
        <w:rPr>
          <w:rFonts w:ascii="Times New Roman" w:hAnsi="Times New Roman" w:cs="Times New Roman"/>
          <w:sz w:val="24"/>
          <w:szCs w:val="24"/>
          <w:shd w:val="clear" w:color="auto" w:fill="FFFFFF"/>
        </w:rPr>
        <w:t>A dose-response relationship according to</w:t>
      </w:r>
      <w:r w:rsidR="00B5609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egree of prematurity</w:t>
      </w:r>
      <w:r w:rsidR="000A5FB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found for romantic partnership and parenthood</w:t>
      </w:r>
      <w:r w:rsidR="00B5609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162E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verall, </w:t>
      </w:r>
      <w:r w:rsidR="0071692F">
        <w:rPr>
          <w:rFonts w:ascii="Times New Roman" w:hAnsi="Times New Roman" w:cs="Times New Roman"/>
          <w:sz w:val="24"/>
          <w:szCs w:val="24"/>
          <w:shd w:val="clear" w:color="auto" w:fill="FFFFFF"/>
        </w:rPr>
        <w:t>e</w:t>
      </w:r>
      <w:r w:rsidR="00680B1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ffect sizes </w:t>
      </w:r>
      <w:r w:rsidR="00CD55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id not differ </w:t>
      </w:r>
      <w:r w:rsidR="00252034">
        <w:rPr>
          <w:rFonts w:ascii="Times New Roman" w:hAnsi="Times New Roman" w:cs="Times New Roman"/>
          <w:sz w:val="24"/>
          <w:szCs w:val="24"/>
          <w:shd w:val="clear" w:color="auto" w:fill="FFFFFF"/>
        </w:rPr>
        <w:t>with</w:t>
      </w:r>
      <w:r w:rsidR="00162E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ge</w:t>
      </w:r>
      <w:r w:rsidR="00CD550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</w:t>
      </w:r>
      <w:r w:rsidR="00CA187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0B76E0">
        <w:rPr>
          <w:rFonts w:ascii="Times New Roman" w:hAnsi="Times New Roman" w:cs="Times New Roman"/>
          <w:sz w:val="24"/>
          <w:szCs w:val="24"/>
          <w:shd w:val="clear" w:color="auto" w:fill="FFFFFF"/>
        </w:rPr>
        <w:t>sex</w:t>
      </w:r>
      <w:r w:rsidR="00680B1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="00476D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en </w:t>
      </w:r>
      <w:r w:rsidR="00413958">
        <w:rPr>
          <w:rFonts w:ascii="Times New Roman" w:hAnsi="Times New Roman" w:cs="Times New Roman"/>
          <w:sz w:val="24"/>
          <w:szCs w:val="24"/>
        </w:rPr>
        <w:t>preterm/low birth weight</w:t>
      </w:r>
      <w:r w:rsidR="00413958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13958">
        <w:rPr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t>born-adults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ere in a romantic </w:t>
      </w:r>
      <w:r w:rsidR="007A109E">
        <w:rPr>
          <w:rFonts w:ascii="Times New Roman" w:hAnsi="Times New Roman" w:cs="Times New Roman"/>
          <w:sz w:val="24"/>
          <w:szCs w:val="24"/>
          <w:shd w:val="clear" w:color="auto" w:fill="FFFFFF"/>
        </w:rPr>
        <w:t>partners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>hip</w:t>
      </w:r>
      <w:r w:rsidR="007A109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>or had friends</w:t>
      </w:r>
      <w:r w:rsidR="00680B1E">
        <w:rPr>
          <w:rFonts w:ascii="Times New Roman" w:hAnsi="Times New Roman" w:cs="Times New Roman"/>
          <w:sz w:val="24"/>
          <w:szCs w:val="24"/>
          <w:shd w:val="clear" w:color="auto" w:fill="FFFFFF"/>
        </w:rPr>
        <w:t>,</w:t>
      </w:r>
      <w:r w:rsidR="007A109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>the</w:t>
      </w:r>
      <w:r w:rsidR="00810F7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quality </w:t>
      </w:r>
      <w:r w:rsidR="006E5A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f these relationships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as </w:t>
      </w:r>
      <w:r w:rsidR="00810F7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not poorer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>compared</w:t>
      </w:r>
      <w:r w:rsidR="001665B6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B2854">
        <w:rPr>
          <w:rFonts w:ascii="Times New Roman" w:hAnsi="Times New Roman" w:cs="Times New Roman"/>
          <w:sz w:val="24"/>
          <w:szCs w:val="24"/>
          <w:shd w:val="clear" w:color="auto" w:fill="FFFFFF"/>
        </w:rPr>
        <w:t>to adults</w:t>
      </w:r>
      <w:r w:rsidR="00476DD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born </w:t>
      </w:r>
      <w:r w:rsidR="00810F78">
        <w:rPr>
          <w:rFonts w:ascii="Times New Roman" w:hAnsi="Times New Roman" w:cs="Times New Roman"/>
          <w:sz w:val="24"/>
          <w:szCs w:val="24"/>
          <w:shd w:val="clear" w:color="auto" w:fill="FFFFFF"/>
        </w:rPr>
        <w:t>full-term</w:t>
      </w:r>
      <w:r w:rsidR="00A02406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r w:rsidR="007B7F34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</w:t>
      </w:r>
      <w:r w:rsidR="000266A1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     </w:t>
      </w:r>
      <w:r w:rsidR="00051247" w:rsidRPr="007B7F3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    </w:t>
      </w:r>
      <w:r w:rsidR="00051247" w:rsidRPr="007B7F34">
        <w:rPr>
          <w:rFonts w:ascii="Times New Roman" w:hAnsi="Times New Roman" w:cs="Times New Roman"/>
          <w:color w:val="1D64AB"/>
          <w:sz w:val="24"/>
          <w:szCs w:val="24"/>
          <w:shd w:val="clear" w:color="auto" w:fill="FFFFFF"/>
        </w:rPr>
        <w:t xml:space="preserve"> </w:t>
      </w:r>
    </w:p>
    <w:p w14:paraId="0EF906A1" w14:textId="1BA67198" w:rsidR="00051247" w:rsidRDefault="00051247" w:rsidP="0011755E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A24EF">
        <w:rPr>
          <w:rFonts w:ascii="Times New Roman" w:hAnsi="Times New Roman" w:cs="Times New Roman"/>
          <w:b/>
          <w:sz w:val="24"/>
          <w:szCs w:val="24"/>
        </w:rPr>
        <w:t>Conclusions</w:t>
      </w:r>
      <w:r w:rsidR="002A24EF">
        <w:rPr>
          <w:rFonts w:ascii="Times New Roman" w:hAnsi="Times New Roman" w:cs="Times New Roman"/>
          <w:b/>
          <w:sz w:val="24"/>
          <w:szCs w:val="24"/>
        </w:rPr>
        <w:t xml:space="preserve"> and relevance</w:t>
      </w:r>
      <w:r w:rsidRPr="002A24EF">
        <w:rPr>
          <w:rFonts w:ascii="Times New Roman" w:hAnsi="Times New Roman" w:cs="Times New Roman"/>
          <w:b/>
          <w:sz w:val="24"/>
          <w:szCs w:val="24"/>
        </w:rPr>
        <w:t>:</w:t>
      </w:r>
      <w:r w:rsidR="00A037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52034" w:rsidRPr="00252034">
        <w:rPr>
          <w:rFonts w:ascii="Times New Roman" w:hAnsi="Times New Roman" w:cs="Times New Roman"/>
          <w:sz w:val="24"/>
          <w:szCs w:val="24"/>
        </w:rPr>
        <w:t>Our findings suggest that</w:t>
      </w:r>
      <w:r w:rsidR="0025203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52034">
        <w:rPr>
          <w:rFonts w:ascii="Times New Roman" w:hAnsi="Times New Roman" w:cs="Times New Roman"/>
          <w:sz w:val="24"/>
          <w:szCs w:val="24"/>
        </w:rPr>
        <w:t>preterm/low birth weight born-</w:t>
      </w:r>
      <w:r w:rsidR="00A0370B">
        <w:rPr>
          <w:rFonts w:ascii="Times New Roman" w:hAnsi="Times New Roman" w:cs="Times New Roman"/>
          <w:sz w:val="24"/>
          <w:szCs w:val="24"/>
        </w:rPr>
        <w:t xml:space="preserve">adults </w:t>
      </w:r>
      <w:r w:rsidR="00252034">
        <w:rPr>
          <w:rFonts w:ascii="Times New Roman" w:hAnsi="Times New Roman" w:cs="Times New Roman"/>
          <w:sz w:val="24"/>
          <w:szCs w:val="24"/>
        </w:rPr>
        <w:t>are less likely to</w:t>
      </w:r>
      <w:r w:rsidR="002520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xperience a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omantic </w:t>
      </w:r>
      <w:r w:rsidR="00A0370B" w:rsidRPr="007B7F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tnership, sexual intercourse</w:t>
      </w:r>
      <w:r w:rsidR="002520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or to become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arents, however </w:t>
      </w:r>
      <w:r w:rsidR="00252034">
        <w:rPr>
          <w:rFonts w:ascii="Times New Roman" w:hAnsi="Times New Roman" w:cs="Times New Roman"/>
          <w:sz w:val="24"/>
          <w:szCs w:val="24"/>
        </w:rPr>
        <w:t>preterm birth/low birth weight</w:t>
      </w:r>
      <w:r w:rsidR="002520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oes not seem impair 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quality of relationships with partners and friends</w:t>
      </w:r>
      <w:r w:rsidR="00A0370B" w:rsidRPr="007B7F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7047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</w:t>
      </w:r>
      <w:r w:rsidR="00C55F2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ck of sexual or partner relationships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ight </w:t>
      </w:r>
      <w:r w:rsidR="00C55F2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crease the 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isk of </w:t>
      </w:r>
      <w:r w:rsidR="009E6F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ower</w:t>
      </w:r>
      <w:r w:rsidR="002520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ell-being, and 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oorer</w:t>
      </w:r>
      <w:r w:rsidR="0025203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hysical and mental health</w:t>
      </w:r>
      <w:r w:rsidR="00A037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0550C177" w14:textId="77777777" w:rsidR="00051247" w:rsidRDefault="00051247" w:rsidP="0011755E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61AA27E" w14:textId="77777777" w:rsidR="00051247" w:rsidRDefault="00051247" w:rsidP="0011755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6D85EFB" w14:textId="77777777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4C92A8C2" w14:textId="6DBC8B72" w:rsidR="00667884" w:rsidRDefault="00121F13" w:rsidP="0011755E">
      <w:pPr>
        <w:spacing w:line="480" w:lineRule="auto"/>
        <w:rPr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9E43A2" w:rsidRPr="000614AF">
        <w:rPr>
          <w:rFonts w:ascii="Times New Roman" w:hAnsi="Times New Roman" w:cs="Times New Roman"/>
          <w:sz w:val="24"/>
          <w:szCs w:val="24"/>
        </w:rPr>
        <w:t>reterm birth</w:t>
      </w:r>
      <w:r w:rsidR="004232D0">
        <w:rPr>
          <w:rFonts w:ascii="Times New Roman" w:hAnsi="Times New Roman" w:cs="Times New Roman"/>
          <w:sz w:val="24"/>
          <w:szCs w:val="24"/>
        </w:rPr>
        <w:t xml:space="preserve"> or low birth weight (PT/LBW)</w:t>
      </w:r>
      <w:r w:rsidR="009E43A2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5B4D76" w:rsidRPr="000614AF">
        <w:rPr>
          <w:rFonts w:ascii="Times New Roman" w:hAnsi="Times New Roman" w:cs="Times New Roman"/>
          <w:sz w:val="24"/>
          <w:szCs w:val="24"/>
        </w:rPr>
        <w:t>is</w:t>
      </w:r>
      <w:r w:rsidR="00F50C2E" w:rsidRPr="000614AF">
        <w:rPr>
          <w:rFonts w:ascii="Times New Roman" w:hAnsi="Times New Roman" w:cs="Times New Roman"/>
          <w:sz w:val="24"/>
          <w:szCs w:val="24"/>
        </w:rPr>
        <w:t xml:space="preserve"> associated</w:t>
      </w:r>
      <w:r w:rsidR="00F50C2E" w:rsidRPr="000614A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ith</w:t>
      </w:r>
      <w:r w:rsidR="002D1F48" w:rsidRPr="000614AF">
        <w:rPr>
          <w:rFonts w:ascii="Times New Roman" w:hAnsi="Times New Roman" w:cs="Times New Roman"/>
          <w:sz w:val="24"/>
          <w:szCs w:val="24"/>
        </w:rPr>
        <w:t xml:space="preserve"> an </w:t>
      </w:r>
      <w:r w:rsidR="005B4D76" w:rsidRPr="000614AF">
        <w:rPr>
          <w:rFonts w:ascii="Times New Roman" w:hAnsi="Times New Roman" w:cs="Times New Roman"/>
          <w:sz w:val="24"/>
          <w:szCs w:val="24"/>
        </w:rPr>
        <w:t xml:space="preserve">increased risk </w:t>
      </w:r>
      <w:r w:rsidR="002D1F48" w:rsidRPr="000614AF">
        <w:rPr>
          <w:rFonts w:ascii="Times New Roman" w:hAnsi="Times New Roman" w:cs="Times New Roman"/>
          <w:sz w:val="24"/>
          <w:szCs w:val="24"/>
        </w:rPr>
        <w:t>f</w:t>
      </w:r>
      <w:r w:rsidR="005B4D76" w:rsidRPr="000614AF">
        <w:rPr>
          <w:rFonts w:ascii="Times New Roman" w:hAnsi="Times New Roman" w:cs="Times New Roman"/>
          <w:sz w:val="24"/>
          <w:szCs w:val="24"/>
        </w:rPr>
        <w:t>or</w:t>
      </w:r>
      <w:r w:rsidR="002D1F48" w:rsidRPr="000614AF">
        <w:rPr>
          <w:rFonts w:ascii="Times New Roman" w:hAnsi="Times New Roman" w:cs="Times New Roman"/>
          <w:sz w:val="24"/>
          <w:szCs w:val="24"/>
        </w:rPr>
        <w:t xml:space="preserve"> disability,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3lsZTwvQXV0aG9yPjxZZWFyPjIwMTA8L1llYXI+PFJl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3lsZTwvQXV0aG9yPjxZZWFyPjIwMTA8L1llYXI+PFJl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5B6">
        <w:rPr>
          <w:rFonts w:ascii="Times New Roman" w:hAnsi="Times New Roman" w:cs="Times New Roman"/>
          <w:sz w:val="24"/>
          <w:szCs w:val="24"/>
        </w:rPr>
      </w:r>
      <w:r w:rsidR="001665B6">
        <w:rPr>
          <w:rFonts w:ascii="Times New Roman" w:hAnsi="Times New Roman" w:cs="Times New Roman"/>
          <w:sz w:val="24"/>
          <w:szCs w:val="24"/>
        </w:rPr>
        <w:fldChar w:fldCharType="end"/>
      </w:r>
      <w:r w:rsidR="002D1F48" w:rsidRPr="000614AF">
        <w:rPr>
          <w:rFonts w:ascii="Times New Roman" w:hAnsi="Times New Roman" w:cs="Times New Roman"/>
          <w:sz w:val="24"/>
          <w:szCs w:val="24"/>
        </w:rPr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2D1F48" w:rsidRPr="000614AF">
        <w:rPr>
          <w:rFonts w:ascii="Times New Roman" w:hAnsi="Times New Roman" w:cs="Times New Roman"/>
          <w:sz w:val="24"/>
          <w:szCs w:val="24"/>
        </w:rPr>
        <w:t xml:space="preserve"> neurocognitive impairment,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XJub3Vkc2UtTW9lbnM8L0F1dGhvcj48WWVhcj4yMDA5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40MTUtMjM8L3BhZ2VzPjx2b2x1bWU+MTM2PC92b2x1bWU+PG51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XJub3Vkc2UtTW9lbnM8L0F1dGhvcj48WWVhcj4yMDA5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40MTUtMjM8L3BhZ2VzPjx2b2x1bWU+MTM2PC92b2x1bWU+PG51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5B6">
        <w:rPr>
          <w:rFonts w:ascii="Times New Roman" w:hAnsi="Times New Roman" w:cs="Times New Roman"/>
          <w:sz w:val="24"/>
          <w:szCs w:val="24"/>
        </w:rPr>
      </w:r>
      <w:r w:rsidR="001665B6">
        <w:rPr>
          <w:rFonts w:ascii="Times New Roman" w:hAnsi="Times New Roman" w:cs="Times New Roman"/>
          <w:sz w:val="24"/>
          <w:szCs w:val="24"/>
        </w:rPr>
        <w:fldChar w:fldCharType="end"/>
      </w:r>
      <w:r w:rsidR="002D1F48" w:rsidRPr="000614AF">
        <w:rPr>
          <w:rFonts w:ascii="Times New Roman" w:hAnsi="Times New Roman" w:cs="Times New Roman"/>
          <w:sz w:val="24"/>
          <w:szCs w:val="24"/>
        </w:rPr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3-6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1240C0">
        <w:rPr>
          <w:rFonts w:ascii="Times New Roman" w:hAnsi="Times New Roman" w:cs="Times New Roman"/>
          <w:sz w:val="24"/>
          <w:szCs w:val="24"/>
        </w:rPr>
        <w:t xml:space="preserve"> </w:t>
      </w:r>
      <w:r w:rsidR="00131B05" w:rsidRPr="000614AF">
        <w:rPr>
          <w:rFonts w:ascii="Times New Roman" w:hAnsi="Times New Roman" w:cs="Times New Roman"/>
          <w:sz w:val="24"/>
          <w:szCs w:val="24"/>
        </w:rPr>
        <w:t>learning difficulties</w:t>
      </w:r>
      <w:r w:rsidR="00131B05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XJub3Vkc2UtTW9lbnM8L0F1dGhvcj48WWVhcj4yMDA5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</w:fldData>
        </w:fldChar>
      </w:r>
      <w:r w:rsidR="00131B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31B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YXJub3Vkc2UtTW9lbnM8L0F1dGhvcj48WWVhcj4yMDA5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</w:fldData>
        </w:fldChar>
      </w:r>
      <w:r w:rsidR="00131B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31B05">
        <w:rPr>
          <w:rFonts w:ascii="Times New Roman" w:hAnsi="Times New Roman" w:cs="Times New Roman"/>
          <w:sz w:val="24"/>
          <w:szCs w:val="24"/>
        </w:rPr>
      </w:r>
      <w:r w:rsidR="00131B05">
        <w:rPr>
          <w:rFonts w:ascii="Times New Roman" w:hAnsi="Times New Roman" w:cs="Times New Roman"/>
          <w:sz w:val="24"/>
          <w:szCs w:val="24"/>
        </w:rPr>
        <w:fldChar w:fldCharType="end"/>
      </w:r>
      <w:r w:rsidR="00131B05" w:rsidRPr="000614AF">
        <w:rPr>
          <w:rFonts w:ascii="Times New Roman" w:hAnsi="Times New Roman" w:cs="Times New Roman"/>
          <w:sz w:val="24"/>
          <w:szCs w:val="24"/>
        </w:rPr>
      </w:r>
      <w:r w:rsidR="00131B05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131B05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3,6</w:t>
      </w:r>
      <w:r w:rsidR="00131B05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131B05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2D1F48" w:rsidRPr="000614AF">
        <w:rPr>
          <w:rFonts w:ascii="Times New Roman" w:hAnsi="Times New Roman" w:cs="Times New Roman"/>
          <w:sz w:val="24"/>
          <w:szCs w:val="24"/>
        </w:rPr>
        <w:t xml:space="preserve">and </w:t>
      </w:r>
      <w:r w:rsidR="006A6519" w:rsidRPr="000614AF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5B4D76" w:rsidRPr="000614AF">
        <w:rPr>
          <w:rFonts w:ascii="Times New Roman" w:hAnsi="Times New Roman" w:cs="Times New Roman"/>
          <w:sz w:val="24"/>
          <w:szCs w:val="24"/>
        </w:rPr>
        <w:t>mental health problems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NhcnRpPC9BdXRob3I+PFllYXI+MjAxMjwvWWVhcj48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NhcnRpPC9BdXRob3I+PFllYXI+MjAxMjwvWWVhcj48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5B6">
        <w:rPr>
          <w:rFonts w:ascii="Times New Roman" w:hAnsi="Times New Roman" w:cs="Times New Roman"/>
          <w:sz w:val="24"/>
          <w:szCs w:val="24"/>
        </w:rPr>
      </w:r>
      <w:r w:rsidR="001665B6">
        <w:rPr>
          <w:rFonts w:ascii="Times New Roman" w:hAnsi="Times New Roman" w:cs="Times New Roman"/>
          <w:sz w:val="24"/>
          <w:szCs w:val="24"/>
        </w:rPr>
        <w:fldChar w:fldCharType="end"/>
      </w:r>
      <w:r w:rsidR="002D1F48" w:rsidRPr="000614AF">
        <w:rPr>
          <w:rFonts w:ascii="Times New Roman" w:hAnsi="Times New Roman" w:cs="Times New Roman"/>
          <w:sz w:val="24"/>
          <w:szCs w:val="24"/>
        </w:rPr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7-9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5B4D76" w:rsidRPr="000614AF">
        <w:rPr>
          <w:rFonts w:ascii="Times New Roman" w:hAnsi="Times New Roman" w:cs="Times New Roman"/>
          <w:sz w:val="24"/>
          <w:szCs w:val="24"/>
        </w:rPr>
        <w:t xml:space="preserve">, </w:t>
      </w:r>
      <w:r w:rsidR="006A6519" w:rsidRPr="000614AF">
        <w:rPr>
          <w:rFonts w:ascii="Times New Roman" w:hAnsi="Times New Roman" w:cs="Times New Roman"/>
          <w:sz w:val="24"/>
          <w:szCs w:val="24"/>
        </w:rPr>
        <w:t>with the association being</w:t>
      </w:r>
      <w:r w:rsidR="00151A8B" w:rsidRPr="000614AF">
        <w:rPr>
          <w:rFonts w:ascii="Times New Roman" w:hAnsi="Times New Roman" w:cs="Times New Roman"/>
          <w:sz w:val="24"/>
          <w:szCs w:val="24"/>
        </w:rPr>
        <w:t xml:space="preserve"> stronger </w:t>
      </w:r>
      <w:r w:rsidR="007C108F">
        <w:rPr>
          <w:rFonts w:ascii="Times New Roman" w:hAnsi="Times New Roman" w:cs="Times New Roman"/>
          <w:sz w:val="24"/>
          <w:szCs w:val="24"/>
        </w:rPr>
        <w:t>for</w:t>
      </w:r>
      <w:r w:rsidR="007C108F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2D1F48" w:rsidRPr="000614AF">
        <w:rPr>
          <w:rFonts w:ascii="Times New Roman" w:hAnsi="Times New Roman" w:cs="Times New Roman"/>
          <w:sz w:val="24"/>
          <w:szCs w:val="24"/>
        </w:rPr>
        <w:t xml:space="preserve">those </w:t>
      </w:r>
      <w:r w:rsidR="006A6519" w:rsidRPr="000614AF">
        <w:rPr>
          <w:rFonts w:ascii="Times New Roman" w:hAnsi="Times New Roman" w:cs="Times New Roman"/>
          <w:sz w:val="24"/>
          <w:szCs w:val="24"/>
        </w:rPr>
        <w:t>with lower</w:t>
      </w:r>
      <w:r w:rsidR="005C236B">
        <w:rPr>
          <w:rFonts w:ascii="Times New Roman" w:hAnsi="Times New Roman" w:cs="Times New Roman"/>
          <w:sz w:val="24"/>
          <w:szCs w:val="24"/>
        </w:rPr>
        <w:t xml:space="preserve"> gestational age</w:t>
      </w:r>
      <w:r w:rsidR="002D1F48" w:rsidRPr="000614AF">
        <w:rPr>
          <w:rFonts w:ascii="Times New Roman" w:hAnsi="Times New Roman" w:cs="Times New Roman"/>
          <w:sz w:val="24"/>
          <w:szCs w:val="24"/>
        </w:rPr>
        <w:t>.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dvd2FuPC9BdXRob3I+PFllYXI+MjAxMTwvWWVhcj48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jYyLTczPC9wYWdlcz48dm9sdW1lPjM1OTwvdm9sdW1lPjxudW1iZXI+MzwvbnVt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dvd2FuPC9BdXRob3I+PFllYXI+MjAxMTwvWWVhcj48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5B6">
        <w:rPr>
          <w:rFonts w:ascii="Times New Roman" w:hAnsi="Times New Roman" w:cs="Times New Roman"/>
          <w:sz w:val="24"/>
          <w:szCs w:val="24"/>
        </w:rPr>
      </w:r>
      <w:r w:rsidR="001665B6">
        <w:rPr>
          <w:rFonts w:ascii="Times New Roman" w:hAnsi="Times New Roman" w:cs="Times New Roman"/>
          <w:sz w:val="24"/>
          <w:szCs w:val="24"/>
        </w:rPr>
        <w:fldChar w:fldCharType="end"/>
      </w:r>
      <w:r w:rsidR="002D1F48" w:rsidRPr="000614AF">
        <w:rPr>
          <w:rFonts w:ascii="Times New Roman" w:hAnsi="Times New Roman" w:cs="Times New Roman"/>
          <w:sz w:val="24"/>
          <w:szCs w:val="24"/>
        </w:rPr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3,10-12</w:t>
      </w:r>
      <w:r w:rsidR="002D1F48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6A6519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0614AF">
        <w:rPr>
          <w:rFonts w:ascii="Times New Roman" w:hAnsi="Times New Roman" w:cs="Times New Roman"/>
          <w:sz w:val="24"/>
          <w:szCs w:val="24"/>
        </w:rPr>
        <w:t xml:space="preserve">These </w:t>
      </w:r>
      <w:r w:rsidR="000614AF" w:rsidRPr="000614AF">
        <w:rPr>
          <w:rFonts w:ascii="Times New Roman" w:hAnsi="Times New Roman" w:cs="Times New Roman"/>
          <w:sz w:val="24"/>
          <w:szCs w:val="24"/>
        </w:rPr>
        <w:t>functional defi</w:t>
      </w:r>
      <w:r w:rsidR="000614AF">
        <w:rPr>
          <w:rFonts w:ascii="Times New Roman" w:hAnsi="Times New Roman" w:cs="Times New Roman"/>
          <w:sz w:val="24"/>
          <w:szCs w:val="24"/>
        </w:rPr>
        <w:t>cits</w:t>
      </w:r>
      <w:r w:rsidR="000614AF">
        <w:rPr>
          <w:sz w:val="24"/>
          <w:szCs w:val="24"/>
        </w:rPr>
        <w:t xml:space="preserve"> </w:t>
      </w:r>
      <w:r w:rsidR="007B2854">
        <w:rPr>
          <w:rFonts w:ascii="Times New Roman" w:hAnsi="Times New Roman" w:cs="Times New Roman"/>
          <w:sz w:val="24"/>
          <w:szCs w:val="24"/>
        </w:rPr>
        <w:t xml:space="preserve">have been </w:t>
      </w:r>
      <w:r w:rsidR="000614AF" w:rsidRPr="000614AF">
        <w:rPr>
          <w:rFonts w:ascii="Times New Roman" w:hAnsi="Times New Roman" w:cs="Times New Roman"/>
          <w:sz w:val="24"/>
          <w:szCs w:val="24"/>
        </w:rPr>
        <w:t>found</w:t>
      </w:r>
      <w:r w:rsidR="000614AF">
        <w:rPr>
          <w:sz w:val="24"/>
          <w:szCs w:val="24"/>
        </w:rPr>
        <w:t xml:space="preserve"> </w:t>
      </w:r>
      <w:r w:rsidR="000614AF" w:rsidRPr="000614AF">
        <w:rPr>
          <w:rFonts w:ascii="Times New Roman" w:hAnsi="Times New Roman" w:cs="Times New Roman"/>
          <w:sz w:val="24"/>
          <w:szCs w:val="24"/>
        </w:rPr>
        <w:t>to</w:t>
      </w:r>
      <w:r w:rsidR="000614AF">
        <w:rPr>
          <w:sz w:val="24"/>
          <w:szCs w:val="24"/>
        </w:rPr>
        <w:t xml:space="preserve"> </w:t>
      </w:r>
      <w:r w:rsidR="000614AF" w:rsidRPr="000614AF">
        <w:rPr>
          <w:rFonts w:ascii="Times New Roman" w:hAnsi="Times New Roman" w:cs="Times New Roman"/>
          <w:sz w:val="24"/>
          <w:szCs w:val="24"/>
        </w:rPr>
        <w:t xml:space="preserve">adversely </w:t>
      </w:r>
      <w:r w:rsidR="00A12BB3">
        <w:rPr>
          <w:rFonts w:ascii="Times New Roman" w:hAnsi="Times New Roman" w:cs="Times New Roman"/>
          <w:sz w:val="24"/>
          <w:szCs w:val="24"/>
        </w:rPr>
        <w:t>impact</w:t>
      </w:r>
      <w:r w:rsidR="00A12BB3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0614AF" w:rsidRPr="000614AF">
        <w:rPr>
          <w:rFonts w:ascii="Times New Roman" w:hAnsi="Times New Roman" w:cs="Times New Roman"/>
          <w:sz w:val="24"/>
          <w:szCs w:val="24"/>
        </w:rPr>
        <w:t>preterm born</w:t>
      </w:r>
      <w:r w:rsidR="001240C0">
        <w:rPr>
          <w:rFonts w:ascii="Times New Roman" w:hAnsi="Times New Roman" w:cs="Times New Roman"/>
          <w:sz w:val="24"/>
          <w:szCs w:val="24"/>
        </w:rPr>
        <w:t xml:space="preserve"> </w:t>
      </w:r>
      <w:r w:rsidR="000614AF">
        <w:rPr>
          <w:rFonts w:ascii="Times New Roman" w:hAnsi="Times New Roman" w:cs="Times New Roman"/>
          <w:sz w:val="24"/>
          <w:szCs w:val="24"/>
        </w:rPr>
        <w:t>adult</w:t>
      </w:r>
      <w:r w:rsidR="000614AF" w:rsidRPr="000614AF">
        <w:rPr>
          <w:rFonts w:ascii="Times New Roman" w:hAnsi="Times New Roman" w:cs="Times New Roman"/>
          <w:sz w:val="24"/>
          <w:szCs w:val="24"/>
        </w:rPr>
        <w:t xml:space="preserve">s’ socio-economic </w:t>
      </w:r>
      <w:r w:rsidR="00992930">
        <w:rPr>
          <w:rFonts w:ascii="Times New Roman" w:hAnsi="Times New Roman" w:cs="Times New Roman"/>
          <w:sz w:val="24"/>
          <w:szCs w:val="24"/>
        </w:rPr>
        <w:t>life chances</w:t>
      </w:r>
      <w:r w:rsidR="000614AF" w:rsidRPr="00667884">
        <w:rPr>
          <w:rFonts w:ascii="Times New Roman" w:hAnsi="Times New Roman" w:cs="Times New Roman"/>
          <w:sz w:val="24"/>
          <w:szCs w:val="24"/>
        </w:rPr>
        <w:fldChar w:fldCharType="begin"/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lgin&lt;/Author&gt;&lt;Year&gt;2018&lt;/Year&gt;&lt;RecNum&gt;27682&lt;/RecNum&gt;&lt;DisplayText&gt;&lt;style face="superscript"&gt;13&lt;/style&gt;&lt;/DisplayText&gt;&lt;record&gt;&lt;rec-number&gt;27682&lt;/rec-number&gt;&lt;foreign-keys&gt;&lt;key app="EN" db-id="xv0fs2exnwprxaev9z25vxarafpezadvstdp" timestamp="1528357439"&gt;27682&lt;/key&gt;&lt;/foreign-keys&gt;&lt;ref-type name="Journal Article"&gt;17&lt;/ref-type&gt;&lt;contributors&gt;&lt;authors&gt;&lt;author&gt;Bilgin, Ayten&lt;/author&gt;&lt;author&gt;Mendonca, Marina&lt;/author&gt;&lt;author&gt;Wolke, Dieter&lt;/author&gt;&lt;/authors&gt;&lt;/contributors&gt;&lt;titles&gt;&lt;title&gt;Preterm Birth/Low Birth Weight and Markers Reflective of Wealth in Adulthood: A Meta-analysis&lt;/title&gt;&lt;secondary-title&gt;Pediatrics&lt;/secondary-title&gt;&lt;/titles&gt;&lt;periodical&gt;&lt;full-title&gt;Pediatrics&lt;/full-title&gt;&lt;/periodical&gt;&lt;keywords&gt;&lt;keyword&gt;wellath&lt;/keyword&gt;&lt;keyword&gt;p[reterm&lt;/keyword&gt;&lt;keyword&gt;RECAP&lt;/keyword&gt;&lt;/keywords&gt;&lt;dates&gt;&lt;year&gt;2018&lt;/year&gt;&lt;/dates&gt;&lt;urls&gt;&lt;related-urls&gt;&lt;url&gt;http://pediatrics.aappublications.org/content/pediatrics/early/2018/06/04/peds.2017-3625.full.pdf&lt;/url&gt;&lt;/related-urls&gt;&lt;/urls&gt;&lt;electronic-resource-num&gt;10.1542/peds.2017-3625&lt;/electronic-resource-num&gt;&lt;/record&gt;&lt;/Cite&gt;&lt;/EndNote&gt;</w:instrText>
      </w:r>
      <w:r w:rsidR="000614AF" w:rsidRPr="00667884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13</w:t>
      </w:r>
      <w:r w:rsidR="000614AF" w:rsidRPr="00667884">
        <w:rPr>
          <w:rFonts w:ascii="Times New Roman" w:hAnsi="Times New Roman" w:cs="Times New Roman"/>
          <w:sz w:val="24"/>
          <w:szCs w:val="24"/>
        </w:rPr>
        <w:fldChar w:fldCharType="end"/>
      </w:r>
      <w:r w:rsidR="00602106">
        <w:rPr>
          <w:rFonts w:ascii="Times New Roman" w:hAnsi="Times New Roman" w:cs="Times New Roman"/>
          <w:sz w:val="24"/>
          <w:szCs w:val="24"/>
        </w:rPr>
        <w:t>.</w:t>
      </w:r>
      <w:r w:rsidR="00602106" w:rsidRPr="00602106">
        <w:rPr>
          <w:rFonts w:ascii="Times New Roman" w:hAnsi="Times New Roman" w:cs="Times New Roman"/>
          <w:sz w:val="24"/>
          <w:szCs w:val="24"/>
        </w:rPr>
        <w:t xml:space="preserve"> </w:t>
      </w:r>
      <w:r w:rsidR="00C74583">
        <w:rPr>
          <w:rFonts w:ascii="Times New Roman" w:hAnsi="Times New Roman" w:cs="Times New Roman"/>
          <w:sz w:val="24"/>
          <w:szCs w:val="24"/>
        </w:rPr>
        <w:t>Yet, little is</w:t>
      </w:r>
      <w:r w:rsidR="00602106">
        <w:rPr>
          <w:rFonts w:ascii="Times New Roman" w:hAnsi="Times New Roman" w:cs="Times New Roman"/>
          <w:sz w:val="24"/>
          <w:szCs w:val="24"/>
        </w:rPr>
        <w:t xml:space="preserve"> known whether those born preterm master </w:t>
      </w:r>
      <w:r w:rsidR="00C74583">
        <w:rPr>
          <w:rFonts w:ascii="Times New Roman" w:hAnsi="Times New Roman" w:cs="Times New Roman"/>
          <w:sz w:val="24"/>
          <w:szCs w:val="24"/>
        </w:rPr>
        <w:t>social</w:t>
      </w:r>
      <w:r w:rsidR="00602106">
        <w:rPr>
          <w:rFonts w:ascii="Times New Roman" w:hAnsi="Times New Roman" w:cs="Times New Roman"/>
          <w:sz w:val="24"/>
          <w:szCs w:val="24"/>
        </w:rPr>
        <w:t xml:space="preserve"> transitions into adulthood</w:t>
      </w:r>
      <w:r w:rsidR="00DF5412">
        <w:rPr>
          <w:rFonts w:ascii="Times New Roman" w:hAnsi="Times New Roman" w:cs="Times New Roman"/>
          <w:sz w:val="24"/>
          <w:szCs w:val="24"/>
        </w:rPr>
        <w:t xml:space="preserve">, </w:t>
      </w:r>
      <w:r w:rsidR="00344AAB">
        <w:rPr>
          <w:rFonts w:ascii="Times New Roman" w:hAnsi="Times New Roman" w:cs="Times New Roman"/>
          <w:sz w:val="24"/>
          <w:szCs w:val="24"/>
        </w:rPr>
        <w:t>such as</w:t>
      </w:r>
      <w:r w:rsidR="007F4769">
        <w:rPr>
          <w:rFonts w:ascii="Times New Roman" w:hAnsi="Times New Roman" w:cs="Times New Roman"/>
          <w:sz w:val="24"/>
          <w:szCs w:val="24"/>
        </w:rPr>
        <w:t xml:space="preserve"> </w:t>
      </w:r>
      <w:r w:rsidR="000202E7">
        <w:rPr>
          <w:rFonts w:ascii="Times New Roman" w:hAnsi="Times New Roman" w:cs="Times New Roman"/>
          <w:sz w:val="24"/>
          <w:szCs w:val="24"/>
        </w:rPr>
        <w:t>building</w:t>
      </w:r>
      <w:r w:rsidR="00344AAB">
        <w:rPr>
          <w:rFonts w:ascii="Times New Roman" w:hAnsi="Times New Roman" w:cs="Times New Roman"/>
          <w:sz w:val="24"/>
          <w:szCs w:val="24"/>
        </w:rPr>
        <w:t xml:space="preserve"> a supportive peer group,</w:t>
      </w:r>
      <w:r w:rsidR="00344AAB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0202E7">
        <w:rPr>
          <w:rFonts w:ascii="Times New Roman" w:hAnsi="Times New Roman" w:cs="Times New Roman"/>
          <w:sz w:val="24"/>
          <w:szCs w:val="24"/>
        </w:rPr>
        <w:t>establishin</w:t>
      </w:r>
      <w:r w:rsidR="007F4769">
        <w:rPr>
          <w:rFonts w:ascii="Times New Roman" w:hAnsi="Times New Roman" w:cs="Times New Roman"/>
          <w:sz w:val="24"/>
          <w:szCs w:val="24"/>
        </w:rPr>
        <w:t>g romantic partnerships, having sexual inter</w:t>
      </w:r>
      <w:r w:rsidR="00344AAB">
        <w:rPr>
          <w:rFonts w:ascii="Times New Roman" w:hAnsi="Times New Roman" w:cs="Times New Roman"/>
          <w:sz w:val="24"/>
          <w:szCs w:val="24"/>
        </w:rPr>
        <w:t xml:space="preserve">course </w:t>
      </w:r>
      <w:r w:rsidR="00DF5412" w:rsidRPr="000614AF">
        <w:rPr>
          <w:rFonts w:ascii="Times New Roman" w:hAnsi="Times New Roman" w:cs="Times New Roman"/>
          <w:sz w:val="24"/>
          <w:szCs w:val="24"/>
        </w:rPr>
        <w:t>or becoming a parent</w:t>
      </w:r>
      <w:r w:rsidR="00175A3B">
        <w:rPr>
          <w:rFonts w:ascii="Times New Roman" w:hAnsi="Times New Roman" w:cs="Times New Roman"/>
          <w:sz w:val="24"/>
          <w:szCs w:val="24"/>
        </w:rPr>
        <w:t>.</w:t>
      </w:r>
      <w:r w:rsidR="00667884">
        <w:rPr>
          <w:sz w:val="24"/>
          <w:szCs w:val="24"/>
        </w:rPr>
        <w:t xml:space="preserve"> </w:t>
      </w:r>
    </w:p>
    <w:p w14:paraId="132C80D3" w14:textId="228129A8" w:rsidR="00B55E2B" w:rsidRDefault="00344AAB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lose</w:t>
      </w:r>
      <w:r w:rsidR="00131B05">
        <w:rPr>
          <w:rFonts w:ascii="Times New Roman" w:hAnsi="Times New Roman" w:cs="Times New Roman"/>
          <w:sz w:val="24"/>
          <w:szCs w:val="24"/>
        </w:rPr>
        <w:t>, intimate</w:t>
      </w:r>
      <w:r w:rsidR="00FD05E6">
        <w:rPr>
          <w:rFonts w:ascii="Times New Roman" w:hAnsi="Times New Roman" w:cs="Times New Roman"/>
          <w:sz w:val="24"/>
          <w:szCs w:val="24"/>
        </w:rPr>
        <w:t xml:space="preserve"> </w:t>
      </w:r>
      <w:r w:rsidR="00490CDA">
        <w:rPr>
          <w:rFonts w:ascii="Times New Roman" w:hAnsi="Times New Roman" w:cs="Times New Roman"/>
          <w:sz w:val="24"/>
          <w:szCs w:val="24"/>
        </w:rPr>
        <w:t>and supportive relationships</w:t>
      </w:r>
      <w:r w:rsidR="00FD05E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ave been found to increase</w:t>
      </w:r>
      <w:r w:rsidR="00D9154A" w:rsidRPr="00BE41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appiness and </w:t>
      </w:r>
      <w:r w:rsidR="00FD05E6">
        <w:rPr>
          <w:rFonts w:ascii="Times New Roman" w:hAnsi="Times New Roman" w:cs="Times New Roman"/>
          <w:sz w:val="24"/>
          <w:szCs w:val="24"/>
        </w:rPr>
        <w:t>well-being</w:t>
      </w:r>
      <w:r w:rsidR="00700C7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hbMSxbTwvQXV0aG9yPjxZZWFyPjIwMTY8L1llYXI+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</w:fldData>
        </w:fldChar>
      </w:r>
      <w:r w:rsidR="00253A5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53A5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hbMSxbTwvQXV0aG9yPjxZZWFyPjIwMTY8L1llYXI+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</w:fldData>
        </w:fldChar>
      </w:r>
      <w:r w:rsidR="00253A5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53A50">
        <w:rPr>
          <w:rFonts w:ascii="Times New Roman" w:hAnsi="Times New Roman" w:cs="Times New Roman"/>
          <w:sz w:val="24"/>
          <w:szCs w:val="24"/>
        </w:rPr>
      </w:r>
      <w:r w:rsidR="00253A50">
        <w:rPr>
          <w:rFonts w:ascii="Times New Roman" w:hAnsi="Times New Roman" w:cs="Times New Roman"/>
          <w:sz w:val="24"/>
          <w:szCs w:val="24"/>
        </w:rPr>
        <w:fldChar w:fldCharType="end"/>
      </w:r>
      <w:r w:rsidR="00700C77">
        <w:rPr>
          <w:rFonts w:ascii="Times New Roman" w:hAnsi="Times New Roman" w:cs="Times New Roman"/>
          <w:sz w:val="24"/>
          <w:szCs w:val="24"/>
        </w:rPr>
      </w:r>
      <w:r w:rsidR="00700C77">
        <w:rPr>
          <w:rFonts w:ascii="Times New Roman" w:hAnsi="Times New Roman" w:cs="Times New Roman"/>
          <w:sz w:val="24"/>
          <w:szCs w:val="24"/>
        </w:rPr>
        <w:fldChar w:fldCharType="separate"/>
      </w:r>
      <w:r w:rsidR="00ED42E4" w:rsidRPr="00ED42E4">
        <w:rPr>
          <w:rFonts w:ascii="Times New Roman" w:hAnsi="Times New Roman" w:cs="Times New Roman"/>
          <w:noProof/>
          <w:sz w:val="24"/>
          <w:szCs w:val="24"/>
          <w:vertAlign w:val="superscript"/>
        </w:rPr>
        <w:t>14,15</w:t>
      </w:r>
      <w:r w:rsidR="00700C7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good physical</w:t>
      </w:r>
      <w:r w:rsidR="000202E7">
        <w:rPr>
          <w:rFonts w:ascii="Times New Roman" w:hAnsi="Times New Roman" w:cs="Times New Roman"/>
          <w:sz w:val="24"/>
          <w:szCs w:val="24"/>
        </w:rPr>
        <w:fldChar w:fldCharType="begin"/>
      </w:r>
      <w:r w:rsidR="00ED42E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dron&lt;/Author&gt;&lt;Year&gt;1996&lt;/Year&gt;&lt;RecNum&gt;1709&lt;/RecNum&gt;&lt;DisplayText&gt;&lt;style face="superscript"&gt;16&lt;/style&gt;&lt;/DisplayText&gt;&lt;record&gt;&lt;rec-number&gt;1709&lt;/rec-number&gt;&lt;foreign-keys&gt;&lt;key app="EN" db-id="sw0d2rx9250v08erax75tpp15v5vxtrvpvfe" timestamp="1536162318"&gt;1709&lt;/key&gt;&lt;/foreign-keys&gt;&lt;ref-type name="Journal Article"&gt;17&lt;/ref-type&gt;&lt;contributors&gt;&lt;authors&gt;&lt;author&gt;Waldron, Ingrid&lt;/author&gt;&lt;author&gt;Hughes, Mary Elizabeth&lt;/author&gt;&lt;author&gt;Brooks, Tracy L.&lt;/author&gt;&lt;/authors&gt;&lt;/contributors&gt;&lt;titles&gt;&lt;title&gt;Marriage protection and marriage selection—Prospective evidence for reciprocal effects of marital status and health&lt;/title&gt;&lt;secondary-title&gt;Social Science &amp;amp; Medicine&lt;/secondary-title&gt;&lt;/titles&gt;&lt;periodical&gt;&lt;full-title&gt;Social Science &amp;amp; Medicine&lt;/full-title&gt;&lt;/periodical&gt;&lt;pages&gt;113-123&lt;/pages&gt;&lt;volume&gt;43&lt;/volume&gt;&lt;number&gt;1&lt;/number&gt;&lt;keywords&gt;&lt;keyword&gt;marriage&lt;/keyword&gt;&lt;keyword&gt;health&lt;/keyword&gt;&lt;keyword&gt;selection effects&lt;/keyword&gt;&lt;keyword&gt;women&lt;/keyword&gt;&lt;/keywords&gt;&lt;dates&gt;&lt;year&gt;1996&lt;/year&gt;&lt;pub-dates&gt;&lt;date&gt;1996/07/01/&lt;/date&gt;&lt;/pub-dates&gt;&lt;/dates&gt;&lt;isbn&gt;0277-9536&lt;/isbn&gt;&lt;urls&gt;&lt;related-urls&gt;&lt;url&gt;http://www.sciencedirect.com/science/article/pii/0277953695003479&lt;/url&gt;&lt;/related-urls&gt;&lt;/urls&gt;&lt;electronic-resource-num&gt;https://doi.org/10.1016/0277-9536(95)00347-9&lt;/electronic-resource-num&gt;&lt;/record&gt;&lt;/Cite&gt;&lt;/EndNote&gt;</w:instrText>
      </w:r>
      <w:r w:rsidR="000202E7">
        <w:rPr>
          <w:rFonts w:ascii="Times New Roman" w:hAnsi="Times New Roman" w:cs="Times New Roman"/>
          <w:sz w:val="24"/>
          <w:szCs w:val="24"/>
        </w:rPr>
        <w:fldChar w:fldCharType="separate"/>
      </w:r>
      <w:r w:rsidR="00ED42E4" w:rsidRPr="00ED42E4">
        <w:rPr>
          <w:rFonts w:ascii="Times New Roman" w:hAnsi="Times New Roman" w:cs="Times New Roman"/>
          <w:noProof/>
          <w:sz w:val="24"/>
          <w:szCs w:val="24"/>
          <w:vertAlign w:val="superscript"/>
        </w:rPr>
        <w:t>16</w:t>
      </w:r>
      <w:r w:rsidR="000202E7">
        <w:rPr>
          <w:rFonts w:ascii="Times New Roman" w:hAnsi="Times New Roman" w:cs="Times New Roman"/>
          <w:sz w:val="24"/>
          <w:szCs w:val="24"/>
        </w:rPr>
        <w:fldChar w:fldCharType="end"/>
      </w:r>
      <w:r w:rsidR="0020547C">
        <w:rPr>
          <w:rFonts w:ascii="Times New Roman" w:hAnsi="Times New Roman" w:cs="Times New Roman"/>
          <w:sz w:val="24"/>
          <w:szCs w:val="24"/>
        </w:rPr>
        <w:t xml:space="preserve"> </w:t>
      </w:r>
      <w:r w:rsidR="00FD05E6">
        <w:rPr>
          <w:rFonts w:ascii="Times New Roman" w:hAnsi="Times New Roman" w:cs="Times New Roman"/>
          <w:sz w:val="24"/>
          <w:szCs w:val="24"/>
        </w:rPr>
        <w:t xml:space="preserve">and </w:t>
      </w:r>
      <w:r w:rsidR="00D9154A" w:rsidRPr="00BE41E7">
        <w:rPr>
          <w:rFonts w:ascii="Times New Roman" w:hAnsi="Times New Roman" w:cs="Times New Roman"/>
          <w:sz w:val="24"/>
          <w:szCs w:val="24"/>
        </w:rPr>
        <w:t>mental health</w:t>
      </w:r>
      <w:r w:rsidR="00700C77">
        <w:rPr>
          <w:rFonts w:ascii="Times New Roman" w:hAnsi="Times New Roman" w:cs="Times New Roman"/>
          <w:sz w:val="24"/>
          <w:szCs w:val="24"/>
        </w:rPr>
        <w:fldChar w:fldCharType="begin"/>
      </w:r>
      <w:r w:rsidR="00ED42E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stekaasa&lt;/Author&gt;&lt;Year&gt;2006&lt;/Year&gt;&lt;RecNum&gt;1682&lt;/RecNum&gt;&lt;DisplayText&gt;&lt;style face="superscript"&gt;17&lt;/style&gt;&lt;/DisplayText&gt;&lt;record&gt;&lt;rec-number&gt;1682&lt;/rec-number&gt;&lt;foreign-keys&gt;&lt;key app="EN" db-id="sw0d2rx9250v08erax75tpp15v5vxtrvpvfe" timestamp="1522928463"&gt;1682&lt;/key&gt;&lt;/foreign-keys&gt;&lt;ref-type name="Journal Article"&gt;17&lt;/ref-type&gt;&lt;contributors&gt;&lt;authors&gt;&lt;author&gt;Mastekaasa, Arne&lt;/author&gt;&lt;/authors&gt;&lt;/contributors&gt;&lt;titles&gt;&lt;title&gt;Is marriage/cohabitation beneficial for young people? Some evidence on psychological distress among Norwegian college students&lt;/title&gt;&lt;secondary-title&gt;Journal of Community &amp;amp; Applied Social Psychology&lt;/secondary-title&gt;&lt;/titles&gt;&lt;periodical&gt;&lt;full-title&gt;Journal of Community &amp;amp; Applied Social Psychology&lt;/full-title&gt;&lt;/periodical&gt;&lt;pages&gt;149&lt;/pages&gt;&lt;volume&gt;16&lt;/volume&gt;&lt;number&gt;2&lt;/number&gt;&lt;keywords&gt;&lt;keyword&gt;DISTRESS (Psychology)&lt;/keyword&gt;&lt;keyword&gt;MARRIAGE&lt;/keyword&gt;&lt;keyword&gt;MARITAL status&lt;/keyword&gt;&lt;keyword&gt;UNMARRIED couples&lt;/keyword&gt;&lt;keyword&gt;YOUNG adults&lt;/keyword&gt;&lt;keyword&gt;STUDENTS&lt;/keyword&gt;&lt;keyword&gt;AGE&lt;/keyword&gt;&lt;keyword&gt;REGRESSION analysis&lt;/keyword&gt;&lt;keyword&gt;SOCIAL influence&lt;/keyword&gt;&lt;keyword&gt;cohabitation&lt;/keyword&gt;&lt;keyword&gt;psychological distress&lt;/keyword&gt;&lt;keyword&gt;young people&lt;/keyword&gt;&lt;/keywords&gt;&lt;dates&gt;&lt;year&gt;2006&lt;/year&gt;&lt;pub-dates&gt;&lt;date&gt;03//Mar/Apr2006&lt;/date&gt;&lt;/pub-dates&gt;&lt;/dates&gt;&lt;isbn&gt;10529284&lt;/isbn&gt;&lt;urls&gt;&lt;related-urls&gt;&lt;url&gt;http://0-search.ebscohost.com.pugwash.lib.warwick.ac.uk/login.aspx%3fdirect%3dtrue%26db%3dedb%26AN%3d19934035%26site%3deds-live&amp;amp;group=trial&lt;/url&gt;&lt;/related-urls&gt;&lt;/urls&gt;&lt;remote-database-name&gt;edb&lt;/remote-database-name&gt;&lt;remote-database-provider&gt;EBSCOhost&lt;/remote-database-provider&gt;&lt;/record&gt;&lt;/Cite&gt;&lt;/EndNote&gt;</w:instrText>
      </w:r>
      <w:r w:rsidR="00700C77">
        <w:rPr>
          <w:rFonts w:ascii="Times New Roman" w:hAnsi="Times New Roman" w:cs="Times New Roman"/>
          <w:sz w:val="24"/>
          <w:szCs w:val="24"/>
        </w:rPr>
        <w:fldChar w:fldCharType="separate"/>
      </w:r>
      <w:r w:rsidR="00ED42E4" w:rsidRPr="00ED42E4">
        <w:rPr>
          <w:rFonts w:ascii="Times New Roman" w:hAnsi="Times New Roman" w:cs="Times New Roman"/>
          <w:noProof/>
          <w:sz w:val="24"/>
          <w:szCs w:val="24"/>
          <w:vertAlign w:val="superscript"/>
        </w:rPr>
        <w:t>17</w:t>
      </w:r>
      <w:r w:rsidR="00700C77">
        <w:rPr>
          <w:rFonts w:ascii="Times New Roman" w:hAnsi="Times New Roman" w:cs="Times New Roman"/>
          <w:sz w:val="24"/>
          <w:szCs w:val="24"/>
        </w:rPr>
        <w:fldChar w:fldCharType="end"/>
      </w:r>
      <w:r w:rsidR="004654E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2524A8">
        <w:rPr>
          <w:rFonts w:ascii="Times New Roman" w:hAnsi="Times New Roman" w:cs="Times New Roman"/>
          <w:sz w:val="24"/>
          <w:szCs w:val="24"/>
          <w:lang w:val="en-GB"/>
        </w:rPr>
        <w:t>Studies have shown that s</w:t>
      </w:r>
      <w:r w:rsidR="007E1684">
        <w:rPr>
          <w:rFonts w:ascii="Times New Roman" w:hAnsi="Times New Roman" w:cs="Times New Roman"/>
          <w:sz w:val="24"/>
          <w:szCs w:val="24"/>
          <w:lang w:val="en-GB"/>
        </w:rPr>
        <w:t>ocial</w:t>
      </w:r>
      <w:r w:rsidR="00DF5412">
        <w:rPr>
          <w:rFonts w:ascii="Times New Roman" w:hAnsi="Times New Roman" w:cs="Times New Roman"/>
          <w:sz w:val="24"/>
          <w:szCs w:val="24"/>
          <w:lang w:val="en-GB"/>
        </w:rPr>
        <w:t xml:space="preserve"> relationships </w:t>
      </w:r>
      <w:r w:rsidR="002524A8">
        <w:rPr>
          <w:rFonts w:ascii="Times New Roman" w:hAnsi="Times New Roman" w:cs="Times New Roman"/>
          <w:sz w:val="24"/>
          <w:szCs w:val="24"/>
          <w:lang w:val="en-GB"/>
        </w:rPr>
        <w:t xml:space="preserve">are </w:t>
      </w:r>
      <w:r w:rsidR="00DF5412">
        <w:rPr>
          <w:rFonts w:ascii="Times New Roman" w:hAnsi="Times New Roman" w:cs="Times New Roman"/>
          <w:sz w:val="24"/>
          <w:szCs w:val="24"/>
          <w:lang w:val="en-GB"/>
        </w:rPr>
        <w:t>more challenging for</w:t>
      </w:r>
      <w:r w:rsidR="00404C5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4E0E9F">
        <w:rPr>
          <w:rFonts w:ascii="Times New Roman" w:hAnsi="Times New Roman" w:cs="Times New Roman"/>
          <w:sz w:val="24"/>
          <w:szCs w:val="24"/>
          <w:lang w:val="en-GB"/>
        </w:rPr>
        <w:t>child</w:t>
      </w:r>
      <w:r w:rsidR="005C236B">
        <w:rPr>
          <w:rFonts w:ascii="Times New Roman" w:hAnsi="Times New Roman" w:cs="Times New Roman"/>
          <w:sz w:val="24"/>
          <w:szCs w:val="24"/>
          <w:lang w:val="en-GB"/>
        </w:rPr>
        <w:t xml:space="preserve">ren </w:t>
      </w:r>
      <w:r w:rsidR="004232D0">
        <w:rPr>
          <w:rFonts w:ascii="Times New Roman" w:hAnsi="Times New Roman" w:cs="Times New Roman"/>
          <w:sz w:val="24"/>
          <w:szCs w:val="24"/>
          <w:lang w:val="en-GB"/>
        </w:rPr>
        <w:t>born PT/LBW</w:t>
      </w:r>
      <w:r w:rsidR="0025714D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="00525248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Montagna&lt;/Author&gt;&lt;Year&gt;2016&lt;/Year&gt;&lt;RecNum&gt;1687&lt;/RecNum&gt;&lt;DisplayText&gt;&lt;style face="superscript"&gt;18&lt;/style&gt;&lt;/DisplayText&gt;&lt;record&gt;&lt;rec-number&gt;1687&lt;/rec-number&gt;&lt;foreign-keys&gt;&lt;key app="EN" db-id="sw0d2rx9250v08erax75tpp15v5vxtrvpvfe" timestamp="1529510302"&gt;1687&lt;/key&gt;&lt;/foreign-keys&gt;&lt;ref-type name="Journal Article"&gt;17&lt;/ref-type&gt;&lt;contributors&gt;&lt;authors&gt;&lt;author&gt;Montagna, A.&lt;/author&gt;&lt;author&gt;Nosarti, C.&lt;/author&gt;&lt;/authors&gt;&lt;/contributors&gt;&lt;auth-address&gt;Department of Perinatal Imaging and Health, Centre for the Developing Brain, St. Thomas&amp;apos; Hospital, King&amp;apos;s College London London, UK.&amp;#xD;Department of Psychosis Studies, Institute of Psychiatry, Psychology and Neuroscience, King&amp;apos;s College London London, UK.&lt;/auth-address&gt;&lt;titles&gt;&lt;title&gt;Socio-Emotional Development Following Very Preterm Birth: Pathways to Psychopathology&lt;/title&gt;&lt;secondary-title&gt;Front Psychol&lt;/secondary-title&gt;&lt;alt-title&gt;Frontiers in psychology&lt;/alt-title&gt;&lt;/titles&gt;&lt;periodical&gt;&lt;full-title&gt;Front Psychol&lt;/full-title&gt;&lt;abbr-1&gt;Frontiers in psychology&lt;/abbr-1&gt;&lt;/periodical&gt;&lt;alt-periodical&gt;&lt;full-title&gt;Front Psychol&lt;/full-title&gt;&lt;abbr-1&gt;Frontiers in psychology&lt;/abbr-1&gt;&lt;/alt-periodical&gt;&lt;pages&gt;80&lt;/pages&gt;&lt;volume&gt;7&lt;/volume&gt;&lt;edition&gt;2016/02/24&lt;/edition&gt;&lt;keywords&gt;&lt;keyword&gt;brain&lt;/keyword&gt;&lt;keyword&gt;pain&lt;/keyword&gt;&lt;keyword&gt;parenting&lt;/keyword&gt;&lt;keyword&gt;preterm&lt;/keyword&gt;&lt;keyword&gt;socio-emotional&lt;/keyword&gt;&lt;keyword&gt;stress&lt;/keyword&gt;&lt;/keywords&gt;&lt;dates&gt;&lt;year&gt;2016&lt;/year&gt;&lt;/dates&gt;&lt;isbn&gt;1664-1078 (Print)&amp;#xD;1664-1078&lt;/isbn&gt;&lt;accession-num&gt;26903895&lt;/accession-num&gt;&lt;urls&gt;&lt;/urls&gt;&lt;custom2&gt;PMC4751757&lt;/custom2&gt;&lt;electronic-resource-num&gt;10.3389/fpsyg.2016.00080&lt;/electronic-resource-num&gt;&lt;remote-database-provider&gt;NLM&lt;/remote-database-provider&gt;&lt;language&gt;eng&lt;/language&gt;&lt;/record&gt;&lt;/Cite&gt;&lt;/EndNote&gt;</w:instrText>
      </w:r>
      <w:r w:rsidR="0025714D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sz w:val="24"/>
          <w:szCs w:val="24"/>
          <w:vertAlign w:val="superscript"/>
          <w:lang w:val="en-GB"/>
        </w:rPr>
        <w:t>18</w:t>
      </w:r>
      <w:r w:rsidR="0025714D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="00DF5412">
        <w:rPr>
          <w:rFonts w:ascii="Times New Roman" w:hAnsi="Times New Roman" w:cs="Times New Roman"/>
          <w:sz w:val="24"/>
          <w:szCs w:val="24"/>
          <w:lang w:val="en-GB"/>
        </w:rPr>
        <w:t>. Indeed,</w:t>
      </w:r>
      <w:r w:rsidR="00404C5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rematurity has been associated with a </w:t>
      </w:r>
      <w:r w:rsidR="00667884" w:rsidRPr="000614AF">
        <w:rPr>
          <w:rFonts w:ascii="Times New Roman" w:hAnsi="Times New Roman" w:cs="Times New Roman"/>
          <w:sz w:val="24"/>
          <w:szCs w:val="24"/>
        </w:rPr>
        <w:t>behavioral phenotype</w:t>
      </w:r>
      <w:r w:rsidR="00667884" w:rsidRPr="000614A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nBpPC9BdXRob3I+PFllYXI+MjAxMzwvWWVhcj48UmVj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252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cnBpPC9BdXRob3I+PFllYXI+MjAxMzwvWWVhcj48UmVj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25248">
        <w:rPr>
          <w:rFonts w:ascii="Times New Roman" w:hAnsi="Times New Roman" w:cs="Times New Roman"/>
          <w:sz w:val="24"/>
          <w:szCs w:val="24"/>
        </w:rPr>
      </w:r>
      <w:r w:rsidR="00525248">
        <w:rPr>
          <w:rFonts w:ascii="Times New Roman" w:hAnsi="Times New Roman" w:cs="Times New Roman"/>
          <w:sz w:val="24"/>
          <w:szCs w:val="24"/>
        </w:rPr>
        <w:fldChar w:fldCharType="end"/>
      </w:r>
      <w:r w:rsidR="00667884" w:rsidRPr="000614AF">
        <w:rPr>
          <w:rFonts w:ascii="Times New Roman" w:hAnsi="Times New Roman" w:cs="Times New Roman"/>
          <w:sz w:val="24"/>
          <w:szCs w:val="24"/>
        </w:rPr>
      </w:r>
      <w:r w:rsidR="00667884" w:rsidRPr="000614AF">
        <w:rPr>
          <w:rFonts w:ascii="Times New Roman" w:hAnsi="Times New Roman" w:cs="Times New Roman"/>
          <w:sz w:val="24"/>
          <w:szCs w:val="24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sz w:val="24"/>
          <w:szCs w:val="24"/>
          <w:vertAlign w:val="superscript"/>
        </w:rPr>
        <w:t>18-20</w:t>
      </w:r>
      <w:r w:rsidR="00667884" w:rsidRPr="000614AF">
        <w:rPr>
          <w:rFonts w:ascii="Times New Roman" w:hAnsi="Times New Roman" w:cs="Times New Roman"/>
          <w:sz w:val="24"/>
          <w:szCs w:val="24"/>
        </w:rPr>
        <w:fldChar w:fldCharType="end"/>
      </w:r>
      <w:r w:rsidR="00667884" w:rsidRPr="000614AF">
        <w:rPr>
          <w:rFonts w:ascii="Times New Roman" w:hAnsi="Times New Roman" w:cs="Times New Roman"/>
          <w:sz w:val="24"/>
          <w:szCs w:val="24"/>
        </w:rPr>
        <w:t xml:space="preserve"> 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nd </w:t>
      </w:r>
      <w:r w:rsidR="002524A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rsonality profile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BbGxpbjwvQXV0aG9yPjxZZWFyPjIwMDY8L1llYXI+PFJl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zMDktMTY8L3BhZ2VzPjx2b2x1bWU+MTE3PC92b2x1bWU+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==
</w:fldData>
        </w:fldChar>
      </w:r>
      <w:r w:rsidR="005252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5252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BbGxpbjwvQXV0aG9yPjxZZWFyPjIwMDY8L1llYXI+PFJl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==
</w:fldData>
        </w:fldChar>
      </w:r>
      <w:r w:rsidR="005252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5252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5252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1-24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AA1FF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includes being timid, socially withdrawn, over-controlling and low </w:t>
      </w:r>
      <w:r w:rsidR="00B55E2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667884" w:rsidRPr="000614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isk-taking or fun-seeking.</w:t>
      </w:r>
      <w:r w:rsidR="00667884" w:rsidRPr="000614AF">
        <w:rPr>
          <w:rFonts w:ascii="Times New Roman" w:hAnsi="Times New Roman" w:cs="Times New Roman"/>
          <w:sz w:val="24"/>
          <w:szCs w:val="24"/>
        </w:rPr>
        <w:t xml:space="preserve"> These differences may predispose </w:t>
      </w:r>
      <w:r w:rsidR="00B16F1C">
        <w:rPr>
          <w:rFonts w:ascii="Times New Roman" w:hAnsi="Times New Roman" w:cs="Times New Roman"/>
          <w:sz w:val="24"/>
          <w:szCs w:val="24"/>
        </w:rPr>
        <w:t xml:space="preserve">PT/LBW </w:t>
      </w:r>
      <w:r w:rsidR="00667884" w:rsidRPr="000614AF">
        <w:rPr>
          <w:rFonts w:ascii="Times New Roman" w:hAnsi="Times New Roman" w:cs="Times New Roman"/>
          <w:sz w:val="24"/>
          <w:szCs w:val="24"/>
        </w:rPr>
        <w:t xml:space="preserve">to face greater difficulties in establishing </w:t>
      </w:r>
      <w:r w:rsidR="00162E58">
        <w:rPr>
          <w:rFonts w:ascii="Times New Roman" w:hAnsi="Times New Roman" w:cs="Times New Roman"/>
          <w:sz w:val="24"/>
          <w:szCs w:val="24"/>
        </w:rPr>
        <w:t xml:space="preserve">romantic and peer </w:t>
      </w:r>
      <w:r w:rsidR="00667884" w:rsidRPr="000614AF">
        <w:rPr>
          <w:rFonts w:ascii="Times New Roman" w:hAnsi="Times New Roman" w:cs="Times New Roman"/>
          <w:sz w:val="24"/>
          <w:szCs w:val="24"/>
        </w:rPr>
        <w:t>relationships</w:t>
      </w:r>
      <w:r w:rsidR="003E49E0">
        <w:rPr>
          <w:rFonts w:ascii="Times New Roman" w:hAnsi="Times New Roman" w:cs="Times New Roman"/>
          <w:sz w:val="24"/>
          <w:szCs w:val="24"/>
        </w:rPr>
        <w:t>.</w:t>
      </w:r>
    </w:p>
    <w:p w14:paraId="125E11BF" w14:textId="55FB2081" w:rsidR="003477C7" w:rsidRDefault="00131B05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contrast, </w:t>
      </w:r>
      <w:r w:rsidR="00C55F2D">
        <w:rPr>
          <w:rFonts w:ascii="Times New Roman" w:hAnsi="Times New Roman" w:cs="Times New Roman"/>
          <w:sz w:val="24"/>
          <w:szCs w:val="24"/>
        </w:rPr>
        <w:t>research</w:t>
      </w:r>
      <w:r w:rsidR="00151A8B">
        <w:rPr>
          <w:rFonts w:ascii="Times New Roman" w:hAnsi="Times New Roman" w:cs="Times New Roman"/>
          <w:sz w:val="24"/>
          <w:szCs w:val="24"/>
          <w:lang w:val="en-GB"/>
        </w:rPr>
        <w:t xml:space="preserve"> on</w:t>
      </w:r>
      <w:r w:rsidR="004654E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95AAA">
        <w:rPr>
          <w:rFonts w:ascii="Times New Roman" w:hAnsi="Times New Roman" w:cs="Times New Roman"/>
          <w:sz w:val="24"/>
          <w:szCs w:val="24"/>
          <w:lang w:val="en-GB"/>
        </w:rPr>
        <w:t xml:space="preserve">social </w:t>
      </w:r>
      <w:r w:rsidR="004654E4">
        <w:rPr>
          <w:rFonts w:ascii="Times New Roman" w:hAnsi="Times New Roman" w:cs="Times New Roman"/>
          <w:sz w:val="24"/>
          <w:szCs w:val="24"/>
          <w:lang w:val="en-GB"/>
        </w:rPr>
        <w:t>outcomes of adults born preterm</w:t>
      </w:r>
      <w:r w:rsidR="00151A8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C55F2D">
        <w:rPr>
          <w:rFonts w:ascii="Times New Roman" w:hAnsi="Times New Roman" w:cs="Times New Roman"/>
          <w:sz w:val="24"/>
          <w:szCs w:val="24"/>
          <w:lang w:val="en-GB"/>
        </w:rPr>
        <w:t xml:space="preserve">is </w:t>
      </w:r>
      <w:r w:rsidR="00151A8B">
        <w:rPr>
          <w:rFonts w:ascii="Times New Roman" w:hAnsi="Times New Roman" w:cs="Times New Roman"/>
          <w:sz w:val="24"/>
          <w:szCs w:val="24"/>
          <w:lang w:val="en-GB"/>
        </w:rPr>
        <w:t>not conclusive</w:t>
      </w:r>
      <w:r w:rsidR="00A35FE6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151A8B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While </w:t>
      </w:r>
      <w:r w:rsidR="00151A8B" w:rsidRPr="00DF5D19">
        <w:rPr>
          <w:rFonts w:ascii="Times New Roman" w:hAnsi="Times New Roman" w:cs="Times New Roman"/>
          <w:sz w:val="24"/>
          <w:szCs w:val="24"/>
        </w:rPr>
        <w:t>Scandinavian</w:t>
      </w:r>
      <w:r w:rsidR="0026113A" w:rsidRPr="00DF5D19">
        <w:rPr>
          <w:rFonts w:ascii="Times New Roman" w:hAnsi="Times New Roman" w:cs="Times New Roman"/>
          <w:sz w:val="24"/>
          <w:szCs w:val="24"/>
        </w:rPr>
        <w:t xml:space="preserve"> registry studies have found</w:t>
      </w:r>
      <w:r w:rsidR="002E0A32" w:rsidRPr="00DF5D19">
        <w:rPr>
          <w:rFonts w:ascii="Times New Roman" w:hAnsi="Times New Roman" w:cs="Times New Roman"/>
          <w:sz w:val="24"/>
          <w:szCs w:val="24"/>
        </w:rPr>
        <w:t xml:space="preserve"> that</w:t>
      </w:r>
      <w:r w:rsidR="001240C0" w:rsidRPr="001240C0">
        <w:rPr>
          <w:rFonts w:ascii="Times New Roman" w:hAnsi="Times New Roman" w:cs="Times New Roman"/>
          <w:sz w:val="24"/>
          <w:szCs w:val="24"/>
        </w:rPr>
        <w:t xml:space="preserve"> </w:t>
      </w:r>
      <w:r w:rsidR="001240C0" w:rsidRPr="00DF5D19">
        <w:rPr>
          <w:rFonts w:ascii="Times New Roman" w:hAnsi="Times New Roman" w:cs="Times New Roman"/>
          <w:sz w:val="24"/>
          <w:szCs w:val="24"/>
        </w:rPr>
        <w:t>adults</w:t>
      </w:r>
      <w:r w:rsidR="002E0A32" w:rsidRPr="00DF5D19">
        <w:rPr>
          <w:rFonts w:ascii="Times New Roman" w:hAnsi="Times New Roman" w:cs="Times New Roman"/>
          <w:sz w:val="24"/>
          <w:szCs w:val="24"/>
        </w:rPr>
        <w:t xml:space="preserve"> </w:t>
      </w:r>
      <w:r w:rsidR="001240C0">
        <w:rPr>
          <w:rFonts w:ascii="Times New Roman" w:hAnsi="Times New Roman" w:cs="Times New Roman"/>
          <w:sz w:val="24"/>
          <w:szCs w:val="24"/>
        </w:rPr>
        <w:t xml:space="preserve">born </w:t>
      </w:r>
      <w:r w:rsidR="006B4646">
        <w:rPr>
          <w:rFonts w:ascii="Times New Roman" w:hAnsi="Times New Roman" w:cs="Times New Roman"/>
          <w:sz w:val="24"/>
          <w:szCs w:val="24"/>
        </w:rPr>
        <w:t>PT/LBW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 </w:t>
      </w:r>
      <w:r w:rsidR="00A2264B">
        <w:rPr>
          <w:rFonts w:ascii="Times New Roman" w:hAnsi="Times New Roman" w:cs="Times New Roman"/>
          <w:sz w:val="24"/>
          <w:szCs w:val="24"/>
        </w:rPr>
        <w:t>we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re less likely to </w:t>
      </w:r>
      <w:r w:rsidR="0025714D">
        <w:rPr>
          <w:rFonts w:ascii="Times New Roman" w:hAnsi="Times New Roman" w:cs="Times New Roman"/>
          <w:sz w:val="24"/>
          <w:szCs w:val="24"/>
        </w:rPr>
        <w:t xml:space="preserve">ever </w:t>
      </w:r>
      <w:r w:rsidR="00B31CAB">
        <w:rPr>
          <w:rFonts w:ascii="Times New Roman" w:hAnsi="Times New Roman" w:cs="Times New Roman"/>
          <w:sz w:val="24"/>
          <w:szCs w:val="24"/>
        </w:rPr>
        <w:t xml:space="preserve">be </w:t>
      </w:r>
      <w:r w:rsidR="0025714D">
        <w:rPr>
          <w:rFonts w:ascii="Times New Roman" w:hAnsi="Times New Roman" w:cs="Times New Roman"/>
          <w:sz w:val="24"/>
          <w:szCs w:val="24"/>
        </w:rPr>
        <w:t>in a registered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 partnership</w:t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JmFwb3M7T25vZnJpbzwvQXV0aG9yPjxZZWFyPjIwMTM8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252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JmFwb3M7T25vZnJpbzwvQXV0aG9yPjxZZWFyPjIwMTM8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25248">
        <w:rPr>
          <w:rFonts w:ascii="Times New Roman" w:hAnsi="Times New Roman" w:cs="Times New Roman"/>
          <w:sz w:val="24"/>
          <w:szCs w:val="24"/>
        </w:rPr>
      </w:r>
      <w:r w:rsidR="00525248">
        <w:rPr>
          <w:rFonts w:ascii="Times New Roman" w:hAnsi="Times New Roman" w:cs="Times New Roman"/>
          <w:sz w:val="24"/>
          <w:szCs w:val="24"/>
        </w:rPr>
        <w:fldChar w:fldCharType="end"/>
      </w:r>
      <w:r w:rsidR="0026113A" w:rsidRPr="00DF5D19">
        <w:rPr>
          <w:rFonts w:ascii="Times New Roman" w:hAnsi="Times New Roman" w:cs="Times New Roman"/>
          <w:sz w:val="24"/>
          <w:szCs w:val="24"/>
        </w:rPr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sz w:val="24"/>
          <w:szCs w:val="24"/>
          <w:vertAlign w:val="superscript"/>
        </w:rPr>
        <w:t>12,25,26</w:t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end"/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 </w:t>
      </w:r>
      <w:r w:rsidR="003E49E0">
        <w:rPr>
          <w:rFonts w:ascii="Times New Roman" w:hAnsi="Times New Roman" w:cs="Times New Roman"/>
          <w:sz w:val="24"/>
          <w:szCs w:val="24"/>
        </w:rPr>
        <w:t>or</w:t>
      </w:r>
      <w:r w:rsidR="00A35FE6">
        <w:rPr>
          <w:rFonts w:ascii="Times New Roman" w:hAnsi="Times New Roman" w:cs="Times New Roman"/>
          <w:sz w:val="24"/>
          <w:szCs w:val="24"/>
        </w:rPr>
        <w:t xml:space="preserve"> </w:t>
      </w:r>
      <w:r w:rsidR="006B4646">
        <w:rPr>
          <w:rFonts w:ascii="Times New Roman" w:hAnsi="Times New Roman" w:cs="Times New Roman"/>
          <w:sz w:val="24"/>
          <w:szCs w:val="24"/>
        </w:rPr>
        <w:t xml:space="preserve">to </w:t>
      </w:r>
      <w:r w:rsidR="00B31CAB">
        <w:rPr>
          <w:rFonts w:ascii="Times New Roman" w:hAnsi="Times New Roman" w:cs="Times New Roman"/>
          <w:sz w:val="24"/>
          <w:szCs w:val="24"/>
        </w:rPr>
        <w:t>be</w:t>
      </w:r>
      <w:r w:rsidR="00B31CAB" w:rsidRPr="00DF5D19">
        <w:rPr>
          <w:rFonts w:ascii="Times New Roman" w:hAnsi="Times New Roman" w:cs="Times New Roman"/>
          <w:sz w:val="24"/>
          <w:szCs w:val="24"/>
        </w:rPr>
        <w:t xml:space="preserve"> </w:t>
      </w:r>
      <w:r w:rsidR="009E299D" w:rsidRPr="00DF5D19">
        <w:rPr>
          <w:rFonts w:ascii="Times New Roman" w:hAnsi="Times New Roman" w:cs="Times New Roman"/>
          <w:sz w:val="24"/>
          <w:szCs w:val="24"/>
        </w:rPr>
        <w:t>parent</w:t>
      </w:r>
      <w:r w:rsidR="006B4646">
        <w:rPr>
          <w:rFonts w:ascii="Times New Roman" w:hAnsi="Times New Roman" w:cs="Times New Roman"/>
          <w:sz w:val="24"/>
          <w:szCs w:val="24"/>
        </w:rPr>
        <w:t>s</w:t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aWFzZW48L0F1dGhvcj48WWVhcj4yMDA5PC9ZZWFy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2Mi03MzwvcGFnZXM+PHZvbHVtZT4zNTk8L3ZvbHVtZT48bnVtYmVyPjM8L251bWJlcj48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252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aWFzZW48L0F1dGhvcj48WWVhcj4yMDA5PC9ZZWFy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</w:fldData>
        </w:fldChar>
      </w:r>
      <w:r w:rsidR="005252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25248">
        <w:rPr>
          <w:rFonts w:ascii="Times New Roman" w:hAnsi="Times New Roman" w:cs="Times New Roman"/>
          <w:sz w:val="24"/>
          <w:szCs w:val="24"/>
        </w:rPr>
      </w:r>
      <w:r w:rsidR="00525248">
        <w:rPr>
          <w:rFonts w:ascii="Times New Roman" w:hAnsi="Times New Roman" w:cs="Times New Roman"/>
          <w:sz w:val="24"/>
          <w:szCs w:val="24"/>
        </w:rPr>
        <w:fldChar w:fldCharType="end"/>
      </w:r>
      <w:r w:rsidR="0026113A" w:rsidRPr="00DF5D19">
        <w:rPr>
          <w:rFonts w:ascii="Times New Roman" w:hAnsi="Times New Roman" w:cs="Times New Roman"/>
          <w:sz w:val="24"/>
          <w:szCs w:val="24"/>
        </w:rPr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sz w:val="24"/>
          <w:szCs w:val="24"/>
          <w:vertAlign w:val="superscript"/>
        </w:rPr>
        <w:t>12,26</w:t>
      </w:r>
      <w:r w:rsidR="0026113A" w:rsidRPr="00DF5D19">
        <w:rPr>
          <w:rFonts w:ascii="Times New Roman" w:hAnsi="Times New Roman" w:cs="Times New Roman"/>
          <w:sz w:val="24"/>
          <w:szCs w:val="24"/>
        </w:rPr>
        <w:fldChar w:fldCharType="end"/>
      </w:r>
      <w:r w:rsidR="006B4646">
        <w:rPr>
          <w:rFonts w:ascii="Times New Roman" w:hAnsi="Times New Roman" w:cs="Times New Roman"/>
          <w:sz w:val="24"/>
          <w:szCs w:val="24"/>
        </w:rPr>
        <w:t>,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 </w:t>
      </w:r>
      <w:r w:rsidR="00DB69AB">
        <w:rPr>
          <w:rFonts w:ascii="Times New Roman" w:hAnsi="Times New Roman" w:cs="Times New Roman"/>
          <w:sz w:val="24"/>
          <w:szCs w:val="24"/>
        </w:rPr>
        <w:t xml:space="preserve">prospective </w:t>
      </w:r>
      <w:r w:rsidR="00916C72" w:rsidRPr="00DF5D19">
        <w:rPr>
          <w:rFonts w:ascii="Times New Roman" w:hAnsi="Times New Roman" w:cs="Times New Roman"/>
          <w:sz w:val="24"/>
          <w:szCs w:val="24"/>
        </w:rPr>
        <w:t xml:space="preserve">studies </w:t>
      </w:r>
      <w:r w:rsidR="003E1D89">
        <w:rPr>
          <w:rFonts w:ascii="Times New Roman" w:hAnsi="Times New Roman" w:cs="Times New Roman"/>
          <w:sz w:val="24"/>
          <w:szCs w:val="24"/>
        </w:rPr>
        <w:t>have reported conflictive findings across</w:t>
      </w:r>
      <w:r w:rsidR="003E1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9rZTwvQXV0aG9yPjxZZWFyPjIwMDQ8L1llYXI+PFJl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1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9rZTwvQXV0aG9yPjxZZWFyPjIwMDQ8L1llYXI+PFJl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1D89">
        <w:rPr>
          <w:rFonts w:ascii="Times New Roman" w:hAnsi="Times New Roman" w:cs="Times New Roman"/>
          <w:sz w:val="24"/>
          <w:szCs w:val="24"/>
        </w:rPr>
      </w:r>
      <w:r w:rsidR="003E1D89">
        <w:rPr>
          <w:rFonts w:ascii="Times New Roman" w:hAnsi="Times New Roman" w:cs="Times New Roman"/>
          <w:sz w:val="24"/>
          <w:szCs w:val="24"/>
        </w:rPr>
        <w:fldChar w:fldCharType="end"/>
      </w:r>
      <w:r w:rsidR="003E1D89">
        <w:rPr>
          <w:rFonts w:ascii="Times New Roman" w:hAnsi="Times New Roman" w:cs="Times New Roman"/>
          <w:sz w:val="24"/>
          <w:szCs w:val="24"/>
        </w:rPr>
      </w:r>
      <w:r w:rsidR="003E1D89">
        <w:rPr>
          <w:rFonts w:ascii="Times New Roman" w:hAnsi="Times New Roman" w:cs="Times New Roman"/>
          <w:sz w:val="24"/>
          <w:szCs w:val="24"/>
        </w:rPr>
        <w:fldChar w:fldCharType="separate"/>
      </w:r>
      <w:r w:rsidR="003E1D89" w:rsidRPr="003E1D89">
        <w:rPr>
          <w:rFonts w:ascii="Times New Roman" w:hAnsi="Times New Roman" w:cs="Times New Roman"/>
          <w:noProof/>
          <w:sz w:val="24"/>
          <w:szCs w:val="24"/>
          <w:vertAlign w:val="superscript"/>
        </w:rPr>
        <w:t>27-29</w:t>
      </w:r>
      <w:r w:rsidR="003E1D89">
        <w:rPr>
          <w:rFonts w:ascii="Times New Roman" w:hAnsi="Times New Roman" w:cs="Times New Roman"/>
          <w:sz w:val="24"/>
          <w:szCs w:val="24"/>
        </w:rPr>
        <w:fldChar w:fldCharType="end"/>
      </w:r>
      <w:r w:rsidR="00C67B42">
        <w:rPr>
          <w:rFonts w:ascii="Times New Roman" w:hAnsi="Times New Roman" w:cs="Times New Roman"/>
          <w:sz w:val="24"/>
          <w:szCs w:val="24"/>
        </w:rPr>
        <w:t xml:space="preserve"> </w:t>
      </w:r>
      <w:r w:rsidR="003E1D89">
        <w:rPr>
          <w:rFonts w:ascii="Times New Roman" w:hAnsi="Times New Roman" w:cs="Times New Roman"/>
          <w:sz w:val="24"/>
          <w:szCs w:val="24"/>
        </w:rPr>
        <w:t>and within</w:t>
      </w:r>
      <w:r w:rsidR="003E1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iwzMDwvc3R5bGU+PC9EaXNwbGF5VGV4dD48cmVjb3JkPjxyZWMtbnVtYmVyPjY3NzwvcmVjLW51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1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iwzMDwvc3R5bGU+PC9EaXNwbGF5VGV4dD48cmVjb3JkPjxyZWMtbnVtYmVyPjY3NzwvcmVjLW51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1D89">
        <w:rPr>
          <w:rFonts w:ascii="Times New Roman" w:hAnsi="Times New Roman" w:cs="Times New Roman"/>
          <w:sz w:val="24"/>
          <w:szCs w:val="24"/>
        </w:rPr>
      </w:r>
      <w:r w:rsidR="003E1D89">
        <w:rPr>
          <w:rFonts w:ascii="Times New Roman" w:hAnsi="Times New Roman" w:cs="Times New Roman"/>
          <w:sz w:val="24"/>
          <w:szCs w:val="24"/>
        </w:rPr>
        <w:fldChar w:fldCharType="end"/>
      </w:r>
      <w:r w:rsidR="003E1D89">
        <w:rPr>
          <w:rFonts w:ascii="Times New Roman" w:hAnsi="Times New Roman" w:cs="Times New Roman"/>
          <w:sz w:val="24"/>
          <w:szCs w:val="24"/>
        </w:rPr>
      </w:r>
      <w:r w:rsidR="003E1D89">
        <w:rPr>
          <w:rFonts w:ascii="Times New Roman" w:hAnsi="Times New Roman" w:cs="Times New Roman"/>
          <w:sz w:val="24"/>
          <w:szCs w:val="24"/>
        </w:rPr>
        <w:fldChar w:fldCharType="separate"/>
      </w:r>
      <w:r w:rsidR="003E1D89" w:rsidRPr="003E1D89">
        <w:rPr>
          <w:rFonts w:ascii="Times New Roman" w:hAnsi="Times New Roman" w:cs="Times New Roman"/>
          <w:noProof/>
          <w:sz w:val="24"/>
          <w:szCs w:val="24"/>
          <w:vertAlign w:val="superscript"/>
        </w:rPr>
        <w:t>2,30</w:t>
      </w:r>
      <w:r w:rsidR="003E1D89">
        <w:rPr>
          <w:rFonts w:ascii="Times New Roman" w:hAnsi="Times New Roman" w:cs="Times New Roman"/>
          <w:sz w:val="24"/>
          <w:szCs w:val="24"/>
        </w:rPr>
        <w:fldChar w:fldCharType="end"/>
      </w:r>
      <w:r w:rsidR="003E1D89">
        <w:rPr>
          <w:rFonts w:ascii="Times New Roman" w:hAnsi="Times New Roman" w:cs="Times New Roman"/>
          <w:sz w:val="24"/>
          <w:szCs w:val="24"/>
        </w:rPr>
        <w:t xml:space="preserve"> studies.</w:t>
      </w:r>
      <w:r w:rsidR="002B4CBD">
        <w:rPr>
          <w:rFonts w:ascii="Times New Roman" w:hAnsi="Times New Roman" w:cs="Times New Roman"/>
          <w:sz w:val="24"/>
          <w:szCs w:val="24"/>
        </w:rPr>
        <w:t xml:space="preserve"> </w:t>
      </w:r>
      <w:r w:rsidR="003E1D89">
        <w:rPr>
          <w:rFonts w:ascii="Times New Roman" w:hAnsi="Times New Roman" w:cs="Times New Roman"/>
          <w:sz w:val="24"/>
          <w:szCs w:val="24"/>
        </w:rPr>
        <w:t xml:space="preserve">Regarding the latter, </w:t>
      </w:r>
      <w:r w:rsidR="00451907">
        <w:rPr>
          <w:rFonts w:ascii="Times New Roman" w:hAnsi="Times New Roman" w:cs="Times New Roman"/>
          <w:sz w:val="24"/>
          <w:szCs w:val="24"/>
        </w:rPr>
        <w:t xml:space="preserve">a Canadian </w:t>
      </w:r>
      <w:r w:rsidR="00085396">
        <w:rPr>
          <w:rFonts w:ascii="Times New Roman" w:hAnsi="Times New Roman" w:cs="Times New Roman"/>
          <w:sz w:val="24"/>
          <w:szCs w:val="24"/>
        </w:rPr>
        <w:t>cohort study</w:t>
      </w:r>
      <w:r w:rsidR="00520B81">
        <w:rPr>
          <w:rFonts w:ascii="Times New Roman" w:hAnsi="Times New Roman" w:cs="Times New Roman"/>
          <w:sz w:val="24"/>
          <w:szCs w:val="24"/>
        </w:rPr>
        <w:t xml:space="preserve"> </w:t>
      </w:r>
      <w:r w:rsidR="001240C0">
        <w:rPr>
          <w:rFonts w:ascii="Times New Roman" w:hAnsi="Times New Roman" w:cs="Times New Roman"/>
          <w:sz w:val="24"/>
          <w:szCs w:val="24"/>
        </w:rPr>
        <w:t xml:space="preserve">of extreme low birth weight (ELBW) </w:t>
      </w:r>
      <w:r w:rsidR="0089112B">
        <w:rPr>
          <w:rFonts w:ascii="Times New Roman" w:hAnsi="Times New Roman" w:cs="Times New Roman"/>
          <w:sz w:val="24"/>
          <w:szCs w:val="24"/>
        </w:rPr>
        <w:t xml:space="preserve">reported </w:t>
      </w:r>
      <w:r w:rsidR="006E4AE0">
        <w:rPr>
          <w:rFonts w:ascii="Times New Roman" w:hAnsi="Times New Roman" w:cs="Times New Roman"/>
          <w:sz w:val="24"/>
          <w:szCs w:val="24"/>
        </w:rPr>
        <w:t>different</w:t>
      </w:r>
      <w:r w:rsidR="0089112B">
        <w:rPr>
          <w:rFonts w:ascii="Times New Roman" w:hAnsi="Times New Roman" w:cs="Times New Roman"/>
          <w:sz w:val="24"/>
          <w:szCs w:val="24"/>
        </w:rPr>
        <w:t xml:space="preserve"> findings</w:t>
      </w:r>
      <w:r w:rsidR="00085396">
        <w:rPr>
          <w:rFonts w:ascii="Times New Roman" w:hAnsi="Times New Roman" w:cs="Times New Roman"/>
          <w:sz w:val="24"/>
          <w:szCs w:val="24"/>
        </w:rPr>
        <w:t xml:space="preserve"> for </w:t>
      </w:r>
      <w:r w:rsidR="00F95AAA">
        <w:rPr>
          <w:rFonts w:ascii="Times New Roman" w:hAnsi="Times New Roman" w:cs="Times New Roman"/>
          <w:sz w:val="24"/>
          <w:szCs w:val="24"/>
        </w:rPr>
        <w:t xml:space="preserve">social </w:t>
      </w:r>
      <w:r w:rsidR="00085396">
        <w:rPr>
          <w:rFonts w:ascii="Times New Roman" w:hAnsi="Times New Roman" w:cs="Times New Roman"/>
          <w:sz w:val="24"/>
          <w:szCs w:val="24"/>
        </w:rPr>
        <w:t>outcomes</w:t>
      </w:r>
      <w:r w:rsidR="00332F56">
        <w:rPr>
          <w:rFonts w:ascii="Times New Roman" w:hAnsi="Times New Roman" w:cs="Times New Roman"/>
          <w:sz w:val="24"/>
          <w:szCs w:val="24"/>
        </w:rPr>
        <w:t xml:space="preserve"> </w:t>
      </w:r>
      <w:r w:rsidR="003E49E0">
        <w:rPr>
          <w:rFonts w:ascii="Times New Roman" w:hAnsi="Times New Roman" w:cs="Times New Roman"/>
          <w:sz w:val="24"/>
          <w:szCs w:val="24"/>
        </w:rPr>
        <w:t>at</w:t>
      </w:r>
      <w:r w:rsidR="002315D5">
        <w:rPr>
          <w:rFonts w:ascii="Times New Roman" w:hAnsi="Times New Roman" w:cs="Times New Roman"/>
          <w:sz w:val="24"/>
          <w:szCs w:val="24"/>
        </w:rPr>
        <w:t xml:space="preserve"> </w:t>
      </w:r>
      <w:r w:rsidR="00167554">
        <w:rPr>
          <w:rFonts w:ascii="Times New Roman" w:hAnsi="Times New Roman" w:cs="Times New Roman"/>
          <w:sz w:val="24"/>
          <w:szCs w:val="24"/>
        </w:rPr>
        <w:t>di</w:t>
      </w:r>
      <w:r w:rsidR="006E4AE0">
        <w:rPr>
          <w:rFonts w:ascii="Times New Roman" w:hAnsi="Times New Roman" w:cs="Times New Roman"/>
          <w:sz w:val="24"/>
          <w:szCs w:val="24"/>
        </w:rPr>
        <w:t>stinct</w:t>
      </w:r>
      <w:r w:rsidR="00167554">
        <w:rPr>
          <w:rFonts w:ascii="Times New Roman" w:hAnsi="Times New Roman" w:cs="Times New Roman"/>
          <w:sz w:val="24"/>
          <w:szCs w:val="24"/>
        </w:rPr>
        <w:t xml:space="preserve"> </w:t>
      </w:r>
      <w:r w:rsidR="00AA1FF4">
        <w:rPr>
          <w:rFonts w:ascii="Times New Roman" w:hAnsi="Times New Roman" w:cs="Times New Roman"/>
          <w:sz w:val="24"/>
          <w:szCs w:val="24"/>
        </w:rPr>
        <w:t>time</w:t>
      </w:r>
      <w:r w:rsidR="00167554">
        <w:rPr>
          <w:rFonts w:ascii="Times New Roman" w:hAnsi="Times New Roman" w:cs="Times New Roman"/>
          <w:sz w:val="24"/>
          <w:szCs w:val="24"/>
        </w:rPr>
        <w:t xml:space="preserve"> points</w:t>
      </w:r>
      <w:r w:rsidR="001240C0">
        <w:rPr>
          <w:rFonts w:ascii="Times New Roman" w:hAnsi="Times New Roman" w:cs="Times New Roman"/>
          <w:sz w:val="24"/>
          <w:szCs w:val="24"/>
        </w:rPr>
        <w:t>:</w:t>
      </w:r>
      <w:r w:rsidR="0089112B">
        <w:rPr>
          <w:rFonts w:ascii="Times New Roman" w:hAnsi="Times New Roman" w:cs="Times New Roman"/>
          <w:sz w:val="24"/>
          <w:szCs w:val="24"/>
        </w:rPr>
        <w:t xml:space="preserve"> </w:t>
      </w:r>
      <w:r w:rsidR="00F0321A">
        <w:rPr>
          <w:rFonts w:ascii="Times New Roman" w:hAnsi="Times New Roman" w:cs="Times New Roman"/>
          <w:sz w:val="24"/>
          <w:szCs w:val="24"/>
        </w:rPr>
        <w:t>While</w:t>
      </w:r>
      <w:r w:rsidR="0025714D">
        <w:rPr>
          <w:rFonts w:ascii="Times New Roman" w:hAnsi="Times New Roman" w:cs="Times New Roman"/>
          <w:sz w:val="24"/>
          <w:szCs w:val="24"/>
        </w:rPr>
        <w:t>,</w:t>
      </w:r>
      <w:r w:rsidR="00F0321A">
        <w:rPr>
          <w:rFonts w:ascii="Times New Roman" w:hAnsi="Times New Roman" w:cs="Times New Roman"/>
          <w:sz w:val="24"/>
          <w:szCs w:val="24"/>
        </w:rPr>
        <w:t xml:space="preserve"> </w:t>
      </w:r>
      <w:r w:rsidR="00520B81">
        <w:rPr>
          <w:rFonts w:ascii="Times New Roman" w:hAnsi="Times New Roman" w:cs="Times New Roman"/>
          <w:sz w:val="24"/>
          <w:szCs w:val="24"/>
        </w:rPr>
        <w:t>n</w:t>
      </w:r>
      <w:r w:rsidR="00D75584">
        <w:rPr>
          <w:rFonts w:ascii="Times New Roman" w:hAnsi="Times New Roman" w:cs="Times New Roman"/>
          <w:sz w:val="24"/>
          <w:szCs w:val="24"/>
        </w:rPr>
        <w:t xml:space="preserve">o differences </w:t>
      </w:r>
      <w:r w:rsidR="00AA1FF4">
        <w:rPr>
          <w:rFonts w:ascii="Times New Roman" w:hAnsi="Times New Roman" w:cs="Times New Roman"/>
          <w:sz w:val="24"/>
          <w:szCs w:val="24"/>
        </w:rPr>
        <w:t xml:space="preserve">were found </w:t>
      </w:r>
      <w:r w:rsidR="00D75584">
        <w:rPr>
          <w:rFonts w:ascii="Times New Roman" w:hAnsi="Times New Roman" w:cs="Times New Roman"/>
          <w:sz w:val="24"/>
          <w:szCs w:val="24"/>
        </w:rPr>
        <w:t xml:space="preserve">in </w:t>
      </w:r>
      <w:r w:rsidR="00F0321A">
        <w:rPr>
          <w:rFonts w:ascii="Times New Roman" w:hAnsi="Times New Roman" w:cs="Times New Roman"/>
          <w:sz w:val="24"/>
          <w:szCs w:val="24"/>
        </w:rPr>
        <w:t xml:space="preserve">rates of </w:t>
      </w:r>
      <w:r w:rsidR="00D75584">
        <w:rPr>
          <w:rFonts w:ascii="Times New Roman" w:hAnsi="Times New Roman" w:cs="Times New Roman"/>
          <w:sz w:val="24"/>
          <w:szCs w:val="24"/>
        </w:rPr>
        <w:t>marriage/cohabitation and pa</w:t>
      </w:r>
      <w:r w:rsidR="000072A6">
        <w:rPr>
          <w:rFonts w:ascii="Times New Roman" w:hAnsi="Times New Roman" w:cs="Times New Roman"/>
          <w:sz w:val="24"/>
          <w:szCs w:val="24"/>
        </w:rPr>
        <w:t>renthood</w:t>
      </w:r>
      <w:r w:rsidR="00520B8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A2PC9ZZWFyPjxS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2NjctNzU8L3BhZ2VzPjx2b2x1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E1D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A2PC9ZZWFyPjxS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</w:fldData>
        </w:fldChar>
      </w:r>
      <w:r w:rsidR="003E1D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E1D89">
        <w:rPr>
          <w:rFonts w:ascii="Times New Roman" w:hAnsi="Times New Roman" w:cs="Times New Roman"/>
          <w:sz w:val="24"/>
          <w:szCs w:val="24"/>
        </w:rPr>
      </w:r>
      <w:r w:rsidR="003E1D89">
        <w:rPr>
          <w:rFonts w:ascii="Times New Roman" w:hAnsi="Times New Roman" w:cs="Times New Roman"/>
          <w:sz w:val="24"/>
          <w:szCs w:val="24"/>
        </w:rPr>
        <w:fldChar w:fldCharType="end"/>
      </w:r>
      <w:r w:rsidR="00520B81">
        <w:rPr>
          <w:rFonts w:ascii="Times New Roman" w:hAnsi="Times New Roman" w:cs="Times New Roman"/>
          <w:sz w:val="24"/>
          <w:szCs w:val="24"/>
        </w:rPr>
      </w:r>
      <w:r w:rsidR="00520B81">
        <w:rPr>
          <w:rFonts w:ascii="Times New Roman" w:hAnsi="Times New Roman" w:cs="Times New Roman"/>
          <w:sz w:val="24"/>
          <w:szCs w:val="24"/>
        </w:rPr>
        <w:fldChar w:fldCharType="separate"/>
      </w:r>
      <w:r w:rsidR="003E1D89" w:rsidRPr="003E1D89">
        <w:rPr>
          <w:rFonts w:ascii="Times New Roman" w:hAnsi="Times New Roman" w:cs="Times New Roman"/>
          <w:noProof/>
          <w:sz w:val="24"/>
          <w:szCs w:val="24"/>
          <w:vertAlign w:val="superscript"/>
        </w:rPr>
        <w:t>30</w:t>
      </w:r>
      <w:r w:rsidR="00520B81">
        <w:rPr>
          <w:rFonts w:ascii="Times New Roman" w:hAnsi="Times New Roman" w:cs="Times New Roman"/>
          <w:sz w:val="24"/>
          <w:szCs w:val="24"/>
        </w:rPr>
        <w:fldChar w:fldCharType="end"/>
      </w:r>
      <w:r w:rsidR="00137DFA">
        <w:rPr>
          <w:rFonts w:ascii="Times New Roman" w:hAnsi="Times New Roman" w:cs="Times New Roman"/>
          <w:sz w:val="24"/>
          <w:szCs w:val="24"/>
        </w:rPr>
        <w:t xml:space="preserve"> between </w:t>
      </w:r>
      <w:r w:rsidR="00F0321A">
        <w:rPr>
          <w:rFonts w:ascii="Times New Roman" w:hAnsi="Times New Roman" w:cs="Times New Roman"/>
          <w:sz w:val="24"/>
          <w:szCs w:val="24"/>
        </w:rPr>
        <w:t>ELBW</w:t>
      </w:r>
      <w:r w:rsidR="00137DFA">
        <w:rPr>
          <w:rFonts w:ascii="Times New Roman" w:hAnsi="Times New Roman" w:cs="Times New Roman"/>
          <w:sz w:val="24"/>
          <w:szCs w:val="24"/>
        </w:rPr>
        <w:t xml:space="preserve"> and full term</w:t>
      </w:r>
      <w:r w:rsidR="00332F56">
        <w:rPr>
          <w:rFonts w:ascii="Times New Roman" w:hAnsi="Times New Roman" w:cs="Times New Roman"/>
          <w:sz w:val="24"/>
          <w:szCs w:val="24"/>
        </w:rPr>
        <w:t>s</w:t>
      </w:r>
      <w:r w:rsidR="00B31CAB">
        <w:rPr>
          <w:rFonts w:ascii="Times New Roman" w:hAnsi="Times New Roman" w:cs="Times New Roman"/>
          <w:sz w:val="24"/>
          <w:szCs w:val="24"/>
        </w:rPr>
        <w:t xml:space="preserve"> at ages 22 to 26 years</w:t>
      </w:r>
      <w:r w:rsidR="00137DFA">
        <w:rPr>
          <w:rFonts w:ascii="Times New Roman" w:hAnsi="Times New Roman" w:cs="Times New Roman"/>
          <w:sz w:val="24"/>
          <w:szCs w:val="24"/>
        </w:rPr>
        <w:t>,</w:t>
      </w:r>
      <w:r w:rsidR="000072A6">
        <w:rPr>
          <w:rFonts w:ascii="Times New Roman" w:hAnsi="Times New Roman" w:cs="Times New Roman"/>
          <w:sz w:val="24"/>
          <w:szCs w:val="24"/>
        </w:rPr>
        <w:t xml:space="preserve"> ELBW adults were less likely to be</w:t>
      </w:r>
      <w:r w:rsidR="00760808">
        <w:rPr>
          <w:rFonts w:ascii="Times New Roman" w:hAnsi="Times New Roman" w:cs="Times New Roman"/>
          <w:sz w:val="24"/>
          <w:szCs w:val="24"/>
        </w:rPr>
        <w:t>ing</w:t>
      </w:r>
      <w:r w:rsidR="000072A6">
        <w:rPr>
          <w:rFonts w:ascii="Times New Roman" w:hAnsi="Times New Roman" w:cs="Times New Roman"/>
          <w:sz w:val="24"/>
          <w:szCs w:val="24"/>
        </w:rPr>
        <w:t xml:space="preserve"> married</w:t>
      </w:r>
      <w:r w:rsidR="003E49E0">
        <w:rPr>
          <w:rFonts w:ascii="Times New Roman" w:hAnsi="Times New Roman" w:cs="Times New Roman"/>
          <w:sz w:val="24"/>
          <w:szCs w:val="24"/>
        </w:rPr>
        <w:t>/cohabitating</w:t>
      </w:r>
      <w:r w:rsidR="002315D5">
        <w:rPr>
          <w:rFonts w:ascii="Times New Roman" w:hAnsi="Times New Roman" w:cs="Times New Roman"/>
          <w:sz w:val="24"/>
          <w:szCs w:val="24"/>
        </w:rPr>
        <w:t xml:space="preserve"> and to having</w:t>
      </w:r>
      <w:r w:rsidR="000072A6">
        <w:rPr>
          <w:rFonts w:ascii="Times New Roman" w:hAnsi="Times New Roman" w:cs="Times New Roman"/>
          <w:sz w:val="24"/>
          <w:szCs w:val="24"/>
        </w:rPr>
        <w:t xml:space="preserve"> children</w:t>
      </w:r>
      <w:r w:rsidR="00B31CAB">
        <w:rPr>
          <w:rFonts w:ascii="Times New Roman" w:hAnsi="Times New Roman" w:cs="Times New Roman"/>
          <w:sz w:val="24"/>
          <w:szCs w:val="24"/>
        </w:rPr>
        <w:t xml:space="preserve"> during the fourth decade of life </w:t>
      </w:r>
      <w:r w:rsidR="000072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665B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</w:fldChar>
      </w:r>
      <w:r w:rsidR="001665B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665B6">
        <w:rPr>
          <w:rFonts w:ascii="Times New Roman" w:hAnsi="Times New Roman" w:cs="Times New Roman"/>
          <w:sz w:val="24"/>
          <w:szCs w:val="24"/>
        </w:rPr>
      </w:r>
      <w:r w:rsidR="001665B6">
        <w:rPr>
          <w:rFonts w:ascii="Times New Roman" w:hAnsi="Times New Roman" w:cs="Times New Roman"/>
          <w:sz w:val="24"/>
          <w:szCs w:val="24"/>
        </w:rPr>
        <w:fldChar w:fldCharType="end"/>
      </w:r>
      <w:r w:rsidR="000072A6">
        <w:rPr>
          <w:rFonts w:ascii="Times New Roman" w:hAnsi="Times New Roman" w:cs="Times New Roman"/>
          <w:sz w:val="24"/>
          <w:szCs w:val="24"/>
        </w:rPr>
      </w:r>
      <w:r w:rsidR="000072A6">
        <w:rPr>
          <w:rFonts w:ascii="Times New Roman" w:hAnsi="Times New Roman" w:cs="Times New Roman"/>
          <w:sz w:val="24"/>
          <w:szCs w:val="24"/>
        </w:rPr>
        <w:fldChar w:fldCharType="separate"/>
      </w:r>
      <w:r w:rsidR="001665B6" w:rsidRPr="001665B6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0072A6">
        <w:rPr>
          <w:rFonts w:ascii="Times New Roman" w:hAnsi="Times New Roman" w:cs="Times New Roman"/>
          <w:sz w:val="24"/>
          <w:szCs w:val="24"/>
        </w:rPr>
        <w:fldChar w:fldCharType="end"/>
      </w:r>
      <w:r w:rsidR="0025714D">
        <w:rPr>
          <w:rFonts w:ascii="Times New Roman" w:hAnsi="Times New Roman" w:cs="Times New Roman"/>
          <w:sz w:val="24"/>
          <w:szCs w:val="24"/>
        </w:rPr>
        <w:t>.</w:t>
      </w:r>
      <w:r w:rsidR="00D0016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B7ECE3" w14:textId="53A1CA78" w:rsidR="00F95AAA" w:rsidRDefault="0025714D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itionally, t</w:t>
      </w:r>
      <w:r w:rsidR="00137DFA">
        <w:rPr>
          <w:rFonts w:ascii="Times New Roman" w:hAnsi="Times New Roman" w:cs="Times New Roman"/>
          <w:sz w:val="24"/>
          <w:szCs w:val="24"/>
        </w:rPr>
        <w:t xml:space="preserve">here is a lack of </w:t>
      </w:r>
      <w:r w:rsidR="002315D5">
        <w:rPr>
          <w:rFonts w:ascii="Times New Roman" w:hAnsi="Times New Roman" w:cs="Times New Roman"/>
          <w:sz w:val="24"/>
          <w:szCs w:val="24"/>
        </w:rPr>
        <w:t xml:space="preserve">research </w:t>
      </w:r>
      <w:r w:rsidR="00111E2B">
        <w:rPr>
          <w:rFonts w:ascii="Times New Roman" w:hAnsi="Times New Roman" w:cs="Times New Roman"/>
          <w:sz w:val="24"/>
          <w:szCs w:val="24"/>
        </w:rPr>
        <w:t xml:space="preserve">that has analyzed </w:t>
      </w:r>
      <w:r w:rsidR="00AA7CAA">
        <w:rPr>
          <w:rFonts w:ascii="Times New Roman" w:hAnsi="Times New Roman" w:cs="Times New Roman"/>
          <w:sz w:val="24"/>
          <w:szCs w:val="24"/>
        </w:rPr>
        <w:t xml:space="preserve">the </w:t>
      </w:r>
      <w:r w:rsidR="00B513A1">
        <w:rPr>
          <w:rFonts w:ascii="Times New Roman" w:hAnsi="Times New Roman" w:cs="Times New Roman"/>
          <w:sz w:val="24"/>
          <w:szCs w:val="24"/>
        </w:rPr>
        <w:t>impact of pre</w:t>
      </w:r>
      <w:r w:rsidR="005266F6">
        <w:rPr>
          <w:rFonts w:ascii="Times New Roman" w:hAnsi="Times New Roman" w:cs="Times New Roman"/>
          <w:sz w:val="24"/>
          <w:szCs w:val="24"/>
        </w:rPr>
        <w:t>term</w:t>
      </w:r>
      <w:r w:rsidR="00B513A1">
        <w:rPr>
          <w:rFonts w:ascii="Times New Roman" w:hAnsi="Times New Roman" w:cs="Times New Roman"/>
          <w:sz w:val="24"/>
          <w:szCs w:val="24"/>
        </w:rPr>
        <w:t xml:space="preserve"> birth on the </w:t>
      </w:r>
      <w:r w:rsidR="0061231C">
        <w:rPr>
          <w:rFonts w:ascii="Times New Roman" w:hAnsi="Times New Roman" w:cs="Times New Roman"/>
          <w:sz w:val="24"/>
          <w:szCs w:val="24"/>
        </w:rPr>
        <w:t>qua</w:t>
      </w:r>
      <w:r w:rsidR="005A09B1">
        <w:rPr>
          <w:rFonts w:ascii="Times New Roman" w:hAnsi="Times New Roman" w:cs="Times New Roman"/>
          <w:sz w:val="24"/>
          <w:szCs w:val="24"/>
        </w:rPr>
        <w:t>lity of</w:t>
      </w:r>
      <w:r w:rsidR="00ED6EE2">
        <w:rPr>
          <w:rFonts w:ascii="Times New Roman" w:hAnsi="Times New Roman" w:cs="Times New Roman"/>
          <w:sz w:val="24"/>
          <w:szCs w:val="24"/>
        </w:rPr>
        <w:t xml:space="preserve"> </w:t>
      </w:r>
      <w:r w:rsidR="000848CB">
        <w:rPr>
          <w:rFonts w:ascii="Times New Roman" w:hAnsi="Times New Roman" w:cs="Times New Roman"/>
          <w:sz w:val="24"/>
          <w:szCs w:val="24"/>
        </w:rPr>
        <w:t>close</w:t>
      </w:r>
      <w:r w:rsidR="00AA7CAA">
        <w:rPr>
          <w:rFonts w:ascii="Times New Roman" w:hAnsi="Times New Roman" w:cs="Times New Roman"/>
          <w:sz w:val="24"/>
          <w:szCs w:val="24"/>
        </w:rPr>
        <w:t xml:space="preserve"> </w:t>
      </w:r>
      <w:r w:rsidR="00137DFA">
        <w:rPr>
          <w:rFonts w:ascii="Times New Roman" w:hAnsi="Times New Roman" w:cs="Times New Roman"/>
          <w:sz w:val="24"/>
          <w:szCs w:val="24"/>
        </w:rPr>
        <w:t>relationships</w:t>
      </w:r>
      <w:r w:rsidR="001240C0">
        <w:rPr>
          <w:rFonts w:ascii="Times New Roman" w:hAnsi="Times New Roman" w:cs="Times New Roman"/>
          <w:sz w:val="24"/>
          <w:szCs w:val="24"/>
        </w:rPr>
        <w:t>, such as with partners</w:t>
      </w:r>
      <w:r w:rsidR="001240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iwzMSwzMjwvc3R5bGU+PC9EaXNwbGF5VGV4dD48cmVjb3JkPjxyZWMtbnVtYmVyPjY3NzwvcmVj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</w:fldData>
        </w:fldChar>
      </w:r>
      <w:r w:rsidR="001240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0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lnYWw8L0F1dGhvcj48WWVhcj4yMDE2PC9ZZWFyPjxS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</w:fldData>
        </w:fldChar>
      </w:r>
      <w:r w:rsidR="001240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0C0">
        <w:rPr>
          <w:rFonts w:ascii="Times New Roman" w:hAnsi="Times New Roman" w:cs="Times New Roman"/>
          <w:sz w:val="24"/>
          <w:szCs w:val="24"/>
        </w:rPr>
      </w:r>
      <w:r w:rsidR="001240C0">
        <w:rPr>
          <w:rFonts w:ascii="Times New Roman" w:hAnsi="Times New Roman" w:cs="Times New Roman"/>
          <w:sz w:val="24"/>
          <w:szCs w:val="24"/>
        </w:rPr>
        <w:fldChar w:fldCharType="end"/>
      </w:r>
      <w:r w:rsidR="001240C0">
        <w:rPr>
          <w:rFonts w:ascii="Times New Roman" w:hAnsi="Times New Roman" w:cs="Times New Roman"/>
          <w:sz w:val="24"/>
          <w:szCs w:val="24"/>
        </w:rPr>
      </w:r>
      <w:r w:rsidR="001240C0">
        <w:rPr>
          <w:rFonts w:ascii="Times New Roman" w:hAnsi="Times New Roman" w:cs="Times New Roman"/>
          <w:sz w:val="24"/>
          <w:szCs w:val="24"/>
        </w:rPr>
        <w:fldChar w:fldCharType="separate"/>
      </w:r>
      <w:r w:rsidR="001240C0" w:rsidRPr="001240C0">
        <w:rPr>
          <w:rFonts w:ascii="Times New Roman" w:hAnsi="Times New Roman" w:cs="Times New Roman"/>
          <w:noProof/>
          <w:sz w:val="24"/>
          <w:szCs w:val="24"/>
          <w:vertAlign w:val="superscript"/>
        </w:rPr>
        <w:t>2,31,32</w:t>
      </w:r>
      <w:r w:rsidR="001240C0">
        <w:rPr>
          <w:rFonts w:ascii="Times New Roman" w:hAnsi="Times New Roman" w:cs="Times New Roman"/>
          <w:sz w:val="24"/>
          <w:szCs w:val="24"/>
        </w:rPr>
        <w:fldChar w:fldCharType="end"/>
      </w:r>
      <w:r w:rsidR="001240C0">
        <w:rPr>
          <w:rFonts w:ascii="Times New Roman" w:hAnsi="Times New Roman" w:cs="Times New Roman"/>
          <w:sz w:val="24"/>
          <w:szCs w:val="24"/>
        </w:rPr>
        <w:t xml:space="preserve"> and friends</w:t>
      </w:r>
      <w:r w:rsidR="001240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aW48L0F1dGhvcj48WWVhcj4yMDExPC9ZZWFyPjxS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</w:fldData>
        </w:fldChar>
      </w:r>
      <w:r w:rsidR="001240C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0C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saW48L0F1dGhvcj48WWVhcj4yMDExPC9ZZWFyPjxS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</w:fldData>
        </w:fldChar>
      </w:r>
      <w:r w:rsidR="001240C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0C0">
        <w:rPr>
          <w:rFonts w:ascii="Times New Roman" w:hAnsi="Times New Roman" w:cs="Times New Roman"/>
          <w:sz w:val="24"/>
          <w:szCs w:val="24"/>
        </w:rPr>
      </w:r>
      <w:r w:rsidR="001240C0">
        <w:rPr>
          <w:rFonts w:ascii="Times New Roman" w:hAnsi="Times New Roman" w:cs="Times New Roman"/>
          <w:sz w:val="24"/>
          <w:szCs w:val="24"/>
        </w:rPr>
        <w:fldChar w:fldCharType="end"/>
      </w:r>
      <w:r w:rsidR="001240C0">
        <w:rPr>
          <w:rFonts w:ascii="Times New Roman" w:hAnsi="Times New Roman" w:cs="Times New Roman"/>
          <w:sz w:val="24"/>
          <w:szCs w:val="24"/>
        </w:rPr>
      </w:r>
      <w:r w:rsidR="001240C0">
        <w:rPr>
          <w:rFonts w:ascii="Times New Roman" w:hAnsi="Times New Roman" w:cs="Times New Roman"/>
          <w:sz w:val="24"/>
          <w:szCs w:val="24"/>
        </w:rPr>
        <w:fldChar w:fldCharType="separate"/>
      </w:r>
      <w:r w:rsidR="001240C0" w:rsidRPr="001240C0">
        <w:rPr>
          <w:rFonts w:ascii="Times New Roman" w:hAnsi="Times New Roman" w:cs="Times New Roman"/>
          <w:noProof/>
          <w:sz w:val="24"/>
          <w:szCs w:val="24"/>
          <w:vertAlign w:val="superscript"/>
        </w:rPr>
        <w:t>2,31,33-35</w:t>
      </w:r>
      <w:r w:rsidR="001240C0">
        <w:rPr>
          <w:rFonts w:ascii="Times New Roman" w:hAnsi="Times New Roman" w:cs="Times New Roman"/>
          <w:sz w:val="24"/>
          <w:szCs w:val="24"/>
        </w:rPr>
        <w:fldChar w:fldCharType="end"/>
      </w:r>
      <w:r w:rsidR="00A226E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7D011B" w14:textId="5B6082F9" w:rsidR="004424D0" w:rsidRDefault="00A10898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Hence</w:t>
      </w:r>
      <w:r w:rsidR="00051247" w:rsidRPr="00912919">
        <w:rPr>
          <w:rFonts w:ascii="Times New Roman" w:hAnsi="Times New Roman" w:cs="Times New Roman"/>
          <w:sz w:val="24"/>
          <w:szCs w:val="24"/>
        </w:rPr>
        <w:t xml:space="preserve">, there </w:t>
      </w:r>
      <w:r w:rsidR="00DF5F1C">
        <w:rPr>
          <w:rFonts w:ascii="Times New Roman" w:hAnsi="Times New Roman" w:cs="Times New Roman"/>
          <w:sz w:val="24"/>
          <w:szCs w:val="24"/>
        </w:rPr>
        <w:t xml:space="preserve">are </w:t>
      </w:r>
      <w:r w:rsidR="00FD1EEA">
        <w:rPr>
          <w:rFonts w:ascii="Times New Roman" w:hAnsi="Times New Roman" w:cs="Times New Roman"/>
          <w:sz w:val="24"/>
          <w:szCs w:val="24"/>
        </w:rPr>
        <w:t xml:space="preserve">inconsistent and </w:t>
      </w:r>
      <w:r w:rsidR="00E72F5D">
        <w:rPr>
          <w:rFonts w:ascii="Times New Roman" w:hAnsi="Times New Roman" w:cs="Times New Roman"/>
          <w:sz w:val="24"/>
          <w:szCs w:val="24"/>
        </w:rPr>
        <w:t xml:space="preserve">scarce </w:t>
      </w:r>
      <w:r w:rsidR="00DF5F1C">
        <w:rPr>
          <w:rFonts w:ascii="Times New Roman" w:hAnsi="Times New Roman" w:cs="Times New Roman"/>
          <w:sz w:val="24"/>
          <w:szCs w:val="24"/>
        </w:rPr>
        <w:t>findings</w:t>
      </w:r>
      <w:r w:rsidR="00E72F5D">
        <w:rPr>
          <w:rFonts w:ascii="Times New Roman" w:hAnsi="Times New Roman" w:cs="Times New Roman"/>
          <w:sz w:val="24"/>
          <w:szCs w:val="24"/>
        </w:rPr>
        <w:t xml:space="preserve"> about the </w:t>
      </w:r>
      <w:r w:rsidR="00F95AAA">
        <w:rPr>
          <w:rFonts w:ascii="Times New Roman" w:hAnsi="Times New Roman" w:cs="Times New Roman"/>
          <w:sz w:val="24"/>
          <w:szCs w:val="24"/>
        </w:rPr>
        <w:t xml:space="preserve">social </w:t>
      </w:r>
      <w:r w:rsidR="00E72F5D">
        <w:rPr>
          <w:rFonts w:ascii="Times New Roman" w:hAnsi="Times New Roman" w:cs="Times New Roman"/>
          <w:sz w:val="24"/>
          <w:szCs w:val="24"/>
        </w:rPr>
        <w:t xml:space="preserve">lives of PT/LBW adults. </w:t>
      </w:r>
      <w:r w:rsidR="00B55E2B">
        <w:rPr>
          <w:rFonts w:ascii="Times New Roman" w:hAnsi="Times New Roman" w:cs="Times New Roman"/>
          <w:sz w:val="24"/>
          <w:szCs w:val="24"/>
        </w:rPr>
        <w:t>The</w:t>
      </w:r>
      <w:r w:rsidR="002F4775">
        <w:rPr>
          <w:rFonts w:ascii="Times New Roman" w:hAnsi="Times New Roman" w:cs="Times New Roman"/>
          <w:sz w:val="24"/>
          <w:szCs w:val="24"/>
        </w:rPr>
        <w:t xml:space="preserve"> present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B55E2B">
        <w:rPr>
          <w:rFonts w:ascii="Times New Roman" w:hAnsi="Times New Roman" w:cs="Times New Roman"/>
          <w:sz w:val="24"/>
          <w:szCs w:val="24"/>
        </w:rPr>
        <w:t>meta-analysis</w:t>
      </w:r>
      <w:r w:rsidR="00814860">
        <w:rPr>
          <w:rFonts w:ascii="Times New Roman" w:hAnsi="Times New Roman" w:cs="Times New Roman"/>
          <w:sz w:val="24"/>
          <w:szCs w:val="24"/>
        </w:rPr>
        <w:t xml:space="preserve"> </w:t>
      </w:r>
      <w:r w:rsidR="003E4372">
        <w:rPr>
          <w:rFonts w:ascii="Times New Roman" w:hAnsi="Times New Roman" w:cs="Times New Roman"/>
          <w:sz w:val="24"/>
          <w:szCs w:val="24"/>
        </w:rPr>
        <w:t xml:space="preserve">systematically </w:t>
      </w:r>
      <w:r w:rsidR="00143D59">
        <w:rPr>
          <w:rFonts w:ascii="Times New Roman" w:hAnsi="Times New Roman" w:cs="Times New Roman"/>
          <w:sz w:val="24"/>
          <w:szCs w:val="24"/>
        </w:rPr>
        <w:t>investigate</w:t>
      </w:r>
      <w:r w:rsidR="00B55E2B">
        <w:rPr>
          <w:rFonts w:ascii="Times New Roman" w:hAnsi="Times New Roman" w:cs="Times New Roman"/>
          <w:sz w:val="24"/>
          <w:szCs w:val="24"/>
        </w:rPr>
        <w:t>s</w:t>
      </w:r>
      <w:r w:rsidR="00143D59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3E4372">
        <w:rPr>
          <w:rFonts w:ascii="Times New Roman" w:hAnsi="Times New Roman" w:cs="Times New Roman"/>
          <w:sz w:val="24"/>
          <w:szCs w:val="24"/>
        </w:rPr>
        <w:t xml:space="preserve">the association between </w:t>
      </w:r>
      <w:r w:rsidR="00760808">
        <w:rPr>
          <w:rFonts w:ascii="Times New Roman" w:hAnsi="Times New Roman" w:cs="Times New Roman"/>
          <w:sz w:val="24"/>
          <w:szCs w:val="24"/>
        </w:rPr>
        <w:t xml:space="preserve">being born </w:t>
      </w:r>
      <w:r w:rsidR="007711ED">
        <w:rPr>
          <w:rFonts w:ascii="Times New Roman" w:hAnsi="Times New Roman" w:cs="Times New Roman"/>
          <w:sz w:val="24"/>
          <w:szCs w:val="24"/>
        </w:rPr>
        <w:t xml:space="preserve">PT/LBW </w:t>
      </w:r>
      <w:r w:rsidR="003E4372">
        <w:rPr>
          <w:rFonts w:ascii="Times New Roman" w:hAnsi="Times New Roman" w:cs="Times New Roman"/>
          <w:sz w:val="24"/>
          <w:szCs w:val="24"/>
        </w:rPr>
        <w:t xml:space="preserve">and </w:t>
      </w:r>
      <w:r w:rsidR="00F95AAA">
        <w:rPr>
          <w:rFonts w:ascii="Times New Roman" w:hAnsi="Times New Roman" w:cs="Times New Roman"/>
          <w:sz w:val="24"/>
          <w:szCs w:val="24"/>
        </w:rPr>
        <w:t>soci</w:t>
      </w:r>
      <w:r w:rsidR="00164BC6">
        <w:rPr>
          <w:rFonts w:ascii="Times New Roman" w:hAnsi="Times New Roman" w:cs="Times New Roman"/>
          <w:sz w:val="24"/>
          <w:szCs w:val="24"/>
        </w:rPr>
        <w:t>al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164BC6">
        <w:rPr>
          <w:rFonts w:ascii="Times New Roman" w:hAnsi="Times New Roman" w:cs="Times New Roman"/>
          <w:sz w:val="24"/>
          <w:szCs w:val="24"/>
        </w:rPr>
        <w:t xml:space="preserve">outcomes </w:t>
      </w:r>
      <w:r w:rsidR="00051247" w:rsidRPr="003D03B8">
        <w:rPr>
          <w:rFonts w:ascii="Times New Roman" w:hAnsi="Times New Roman" w:cs="Times New Roman"/>
          <w:sz w:val="24"/>
          <w:szCs w:val="24"/>
        </w:rPr>
        <w:t>in adulthood</w:t>
      </w:r>
      <w:r w:rsidR="00164BC6">
        <w:rPr>
          <w:rFonts w:ascii="Times New Roman" w:hAnsi="Times New Roman" w:cs="Times New Roman"/>
          <w:sz w:val="24"/>
          <w:szCs w:val="24"/>
        </w:rPr>
        <w:t>,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3E4372">
        <w:rPr>
          <w:rFonts w:ascii="Times New Roman" w:hAnsi="Times New Roman" w:cs="Times New Roman"/>
          <w:sz w:val="24"/>
          <w:szCs w:val="24"/>
        </w:rPr>
        <w:t>such as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AC7178">
        <w:rPr>
          <w:rFonts w:ascii="Times New Roman" w:hAnsi="Times New Roman" w:cs="Times New Roman"/>
          <w:sz w:val="24"/>
          <w:szCs w:val="24"/>
        </w:rPr>
        <w:t>ever being in a romantic partnership,</w:t>
      </w:r>
      <w:r w:rsidR="00AC7178" w:rsidRPr="00AC7178">
        <w:rPr>
          <w:rFonts w:ascii="Times New Roman" w:hAnsi="Times New Roman" w:cs="Times New Roman"/>
          <w:sz w:val="24"/>
          <w:szCs w:val="24"/>
        </w:rPr>
        <w:t xml:space="preserve"> </w:t>
      </w:r>
      <w:r w:rsidR="00AC7178">
        <w:rPr>
          <w:rFonts w:ascii="Times New Roman" w:hAnsi="Times New Roman" w:cs="Times New Roman"/>
          <w:sz w:val="24"/>
          <w:szCs w:val="24"/>
        </w:rPr>
        <w:t xml:space="preserve">ever </w:t>
      </w:r>
      <w:r w:rsidR="00933E5A">
        <w:rPr>
          <w:rFonts w:ascii="Times New Roman" w:hAnsi="Times New Roman" w:cs="Times New Roman"/>
          <w:sz w:val="24"/>
          <w:szCs w:val="24"/>
        </w:rPr>
        <w:t>having</w:t>
      </w:r>
      <w:r w:rsidR="00AC7178">
        <w:rPr>
          <w:rFonts w:ascii="Times New Roman" w:hAnsi="Times New Roman" w:cs="Times New Roman"/>
          <w:sz w:val="24"/>
          <w:szCs w:val="24"/>
        </w:rPr>
        <w:t xml:space="preserve"> </w:t>
      </w:r>
      <w:r w:rsidR="00B55E2B">
        <w:rPr>
          <w:rFonts w:ascii="Times New Roman" w:hAnsi="Times New Roman" w:cs="Times New Roman"/>
          <w:sz w:val="24"/>
          <w:szCs w:val="24"/>
        </w:rPr>
        <w:t xml:space="preserve">had </w:t>
      </w:r>
      <w:r w:rsidR="00AC7178">
        <w:rPr>
          <w:rFonts w:ascii="Times New Roman" w:hAnsi="Times New Roman" w:cs="Times New Roman"/>
          <w:sz w:val="24"/>
          <w:szCs w:val="24"/>
        </w:rPr>
        <w:t xml:space="preserve">sexual intercourse, </w:t>
      </w:r>
      <w:r w:rsidR="00933E5A">
        <w:rPr>
          <w:rFonts w:ascii="Times New Roman" w:hAnsi="Times New Roman" w:cs="Times New Roman"/>
          <w:sz w:val="24"/>
          <w:szCs w:val="24"/>
        </w:rPr>
        <w:t xml:space="preserve">parenthood, </w:t>
      </w:r>
      <w:r w:rsidR="00E709B6">
        <w:rPr>
          <w:rFonts w:ascii="Times New Roman" w:hAnsi="Times New Roman" w:cs="Times New Roman"/>
          <w:sz w:val="24"/>
          <w:szCs w:val="24"/>
        </w:rPr>
        <w:t>quality of romantic relationship</w:t>
      </w:r>
      <w:r w:rsidR="00992930">
        <w:rPr>
          <w:rFonts w:ascii="Times New Roman" w:hAnsi="Times New Roman" w:cs="Times New Roman"/>
          <w:sz w:val="24"/>
          <w:szCs w:val="24"/>
        </w:rPr>
        <w:t xml:space="preserve">, </w:t>
      </w:r>
      <w:r w:rsidR="00933E5A">
        <w:rPr>
          <w:rFonts w:ascii="Times New Roman" w:hAnsi="Times New Roman" w:cs="Times New Roman"/>
          <w:sz w:val="24"/>
          <w:szCs w:val="24"/>
        </w:rPr>
        <w:t>and</w:t>
      </w:r>
      <w:r w:rsidR="00AC7178">
        <w:rPr>
          <w:rFonts w:ascii="Times New Roman" w:hAnsi="Times New Roman" w:cs="Times New Roman"/>
          <w:sz w:val="24"/>
          <w:szCs w:val="24"/>
        </w:rPr>
        <w:t xml:space="preserve"> </w:t>
      </w:r>
      <w:r w:rsidR="00E709B6">
        <w:rPr>
          <w:rFonts w:ascii="Times New Roman" w:hAnsi="Times New Roman" w:cs="Times New Roman"/>
          <w:sz w:val="24"/>
          <w:szCs w:val="24"/>
        </w:rPr>
        <w:t>peer social support</w:t>
      </w:r>
      <w:r w:rsidR="00E72F5D">
        <w:rPr>
          <w:rFonts w:ascii="Times New Roman" w:hAnsi="Times New Roman" w:cs="Times New Roman"/>
          <w:sz w:val="24"/>
          <w:szCs w:val="24"/>
        </w:rPr>
        <w:t xml:space="preserve">. Furthermore, we </w:t>
      </w:r>
      <w:r w:rsidR="00971B2A">
        <w:rPr>
          <w:rFonts w:ascii="Times New Roman" w:hAnsi="Times New Roman" w:cs="Times New Roman"/>
          <w:sz w:val="24"/>
          <w:szCs w:val="24"/>
        </w:rPr>
        <w:t>investigate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E72F5D">
        <w:rPr>
          <w:rFonts w:ascii="Times New Roman" w:hAnsi="Times New Roman" w:cs="Times New Roman"/>
          <w:sz w:val="24"/>
          <w:szCs w:val="24"/>
        </w:rPr>
        <w:t>whether there i</w:t>
      </w:r>
      <w:r w:rsidR="00051247" w:rsidRPr="003D03B8">
        <w:rPr>
          <w:rFonts w:ascii="Times New Roman" w:hAnsi="Times New Roman" w:cs="Times New Roman"/>
          <w:sz w:val="24"/>
          <w:szCs w:val="24"/>
        </w:rPr>
        <w:t>s a dose-response effect accor</w:t>
      </w:r>
      <w:r w:rsidR="000848CB">
        <w:rPr>
          <w:rFonts w:ascii="Times New Roman" w:hAnsi="Times New Roman" w:cs="Times New Roman"/>
          <w:sz w:val="24"/>
          <w:szCs w:val="24"/>
        </w:rPr>
        <w:t xml:space="preserve">ding to </w:t>
      </w:r>
      <w:r w:rsidR="001337FC">
        <w:rPr>
          <w:rFonts w:ascii="Times New Roman" w:hAnsi="Times New Roman" w:cs="Times New Roman"/>
          <w:sz w:val="24"/>
          <w:szCs w:val="24"/>
        </w:rPr>
        <w:t>degree of prematurity</w:t>
      </w:r>
      <w:r w:rsidR="00933E5A">
        <w:rPr>
          <w:rFonts w:ascii="Times New Roman" w:hAnsi="Times New Roman" w:cs="Times New Roman"/>
          <w:sz w:val="24"/>
          <w:szCs w:val="24"/>
        </w:rPr>
        <w:t>,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and </w:t>
      </w:r>
      <w:r w:rsidR="00971B2A">
        <w:rPr>
          <w:rFonts w:ascii="Times New Roman" w:hAnsi="Times New Roman" w:cs="Times New Roman"/>
          <w:sz w:val="24"/>
          <w:szCs w:val="24"/>
        </w:rPr>
        <w:t>wh</w:t>
      </w:r>
      <w:r w:rsidR="0000732F">
        <w:rPr>
          <w:rFonts w:ascii="Times New Roman" w:hAnsi="Times New Roman" w:cs="Times New Roman"/>
          <w:sz w:val="24"/>
          <w:szCs w:val="24"/>
        </w:rPr>
        <w:t>e</w:t>
      </w:r>
      <w:r w:rsidR="00971B2A">
        <w:rPr>
          <w:rFonts w:ascii="Times New Roman" w:hAnsi="Times New Roman" w:cs="Times New Roman"/>
          <w:sz w:val="24"/>
          <w:szCs w:val="24"/>
        </w:rPr>
        <w:t>th</w:t>
      </w:r>
      <w:r w:rsidR="0000732F">
        <w:rPr>
          <w:rFonts w:ascii="Times New Roman" w:hAnsi="Times New Roman" w:cs="Times New Roman"/>
          <w:sz w:val="24"/>
          <w:szCs w:val="24"/>
        </w:rPr>
        <w:t>e</w:t>
      </w:r>
      <w:r w:rsidR="00971B2A">
        <w:rPr>
          <w:rFonts w:ascii="Times New Roman" w:hAnsi="Times New Roman" w:cs="Times New Roman"/>
          <w:sz w:val="24"/>
          <w:szCs w:val="24"/>
        </w:rPr>
        <w:t xml:space="preserve">r outcomes are </w:t>
      </w:r>
      <w:r w:rsidR="00051247" w:rsidRPr="003D03B8">
        <w:rPr>
          <w:rFonts w:ascii="Times New Roman" w:hAnsi="Times New Roman" w:cs="Times New Roman"/>
          <w:sz w:val="24"/>
          <w:szCs w:val="24"/>
        </w:rPr>
        <w:t>moderat</w:t>
      </w:r>
      <w:r w:rsidR="00971B2A">
        <w:rPr>
          <w:rFonts w:ascii="Times New Roman" w:hAnsi="Times New Roman" w:cs="Times New Roman"/>
          <w:sz w:val="24"/>
          <w:szCs w:val="24"/>
        </w:rPr>
        <w:t>ed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by </w:t>
      </w:r>
      <w:r w:rsidR="000E2075">
        <w:rPr>
          <w:rFonts w:ascii="Times New Roman" w:hAnsi="Times New Roman" w:cs="Times New Roman"/>
          <w:sz w:val="24"/>
          <w:szCs w:val="24"/>
        </w:rPr>
        <w:t>type of study</w:t>
      </w:r>
      <w:r w:rsidR="001337FC">
        <w:rPr>
          <w:rFonts w:ascii="Times New Roman" w:hAnsi="Times New Roman" w:cs="Times New Roman"/>
          <w:sz w:val="24"/>
          <w:szCs w:val="24"/>
        </w:rPr>
        <w:t xml:space="preserve"> (i.e. cohort or registry)</w:t>
      </w:r>
      <w:r w:rsidR="004F2678">
        <w:rPr>
          <w:rFonts w:ascii="Times New Roman" w:hAnsi="Times New Roman" w:cs="Times New Roman"/>
          <w:sz w:val="24"/>
          <w:szCs w:val="24"/>
        </w:rPr>
        <w:t>, age</w:t>
      </w:r>
      <w:r w:rsidR="00350E84">
        <w:rPr>
          <w:rFonts w:ascii="Times New Roman" w:hAnsi="Times New Roman" w:cs="Times New Roman"/>
          <w:sz w:val="24"/>
          <w:szCs w:val="24"/>
        </w:rPr>
        <w:t>,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111E2B">
        <w:rPr>
          <w:rFonts w:ascii="Times New Roman" w:hAnsi="Times New Roman" w:cs="Times New Roman"/>
          <w:sz w:val="24"/>
          <w:szCs w:val="24"/>
        </w:rPr>
        <w:t>or</w:t>
      </w:r>
      <w:r w:rsidR="00111E2B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="00B27FE2">
        <w:rPr>
          <w:rFonts w:ascii="Times New Roman" w:hAnsi="Times New Roman" w:cs="Times New Roman"/>
          <w:sz w:val="24"/>
          <w:szCs w:val="24"/>
        </w:rPr>
        <w:t>.</w:t>
      </w:r>
    </w:p>
    <w:p w14:paraId="6C0740F9" w14:textId="34E2BD18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291CC925" w14:textId="1D1CB420" w:rsidR="00F95AAA" w:rsidRDefault="00F95AAA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 xml:space="preserve">This </w:t>
      </w:r>
      <w:r>
        <w:rPr>
          <w:rFonts w:ascii="Times New Roman" w:hAnsi="Times New Roman" w:cs="Times New Roman"/>
          <w:sz w:val="24"/>
          <w:szCs w:val="24"/>
        </w:rPr>
        <w:t>meta-analysis followed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Pr="00F315CF">
        <w:rPr>
          <w:rFonts w:ascii="Times New Roman" w:hAnsi="Times New Roman" w:cs="Times New Roman"/>
          <w:sz w:val="24"/>
          <w:szCs w:val="24"/>
        </w:rPr>
        <w:t>PRISMA guideline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1240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berati&lt;/Author&gt;&lt;Year&gt;2009&lt;/Year&gt;&lt;RecNum&gt;1678&lt;/RecNum&gt;&lt;DisplayText&gt;&lt;style face="superscript"&gt;36&lt;/style&gt;&lt;/DisplayText&gt;&lt;record&gt;&lt;rec-number&gt;1678&lt;/rec-number&gt;&lt;foreign-keys&gt;&lt;key app="EN" db-id="sw0d2rx9250v08erax75tpp15v5vxtrvpvfe" timestamp="1519999007"&gt;1678&lt;/key&gt;&lt;/foreign-keys&gt;&lt;ref-type name="Journal Article"&gt;17&lt;/ref-type&gt;&lt;contributors&gt;&lt;authors&gt;&lt;author&gt;Liberati, Alessandro&lt;/author&gt;&lt;author&gt;Altman, Douglas G.&lt;/author&gt;&lt;author&gt;Tetzlaff, Jennifer&lt;/author&gt;&lt;author&gt;Mulrow, Cynthia&lt;/author&gt;&lt;author&gt;Gøtzsche, Peter C.&lt;/author&gt;&lt;author&gt;Ioannidis, John P. A.&lt;/author&gt;&lt;author&gt;Clarke, Mike&lt;/author&gt;&lt;author&gt;Devereaux, P. J.&lt;/author&gt;&lt;author&gt;Kleijnen, Jos&lt;/author&gt;&lt;author&gt;Moher, David&lt;/author&gt;&lt;/authors&gt;&lt;/contributors&gt;&lt;titles&gt;&lt;title&gt;The PRISMA Statement for Reporting Systematic Reviews and Meta-Analyses of Studies That Evaluate Health Care Interventions: Explanation and Elaboration&lt;/title&gt;&lt;secondary-title&gt;PLoS Medicine&lt;/secondary-title&gt;&lt;/titles&gt;&lt;periodical&gt;&lt;full-title&gt;PLoS Med&lt;/full-title&gt;&lt;abbr-1&gt;PLoS medicine&lt;/abbr-1&gt;&lt;/periodical&gt;&lt;pages&gt;e1000100&lt;/pages&gt;&lt;volume&gt;6&lt;/volume&gt;&lt;number&gt;7&lt;/number&gt;&lt;dates&gt;&lt;year&gt;2009&lt;/year&gt;&lt;pub-dates&gt;&lt;date&gt;07/21&lt;/date&gt;&lt;/pub-dates&gt;&lt;/dates&gt;&lt;pub-location&gt;San Francisco, USA&lt;/pub-location&gt;&lt;publisher&gt;Public Library of Science&lt;/publisher&gt;&lt;isbn&gt;1549-1277&amp;#xD;1549-1676&lt;/isbn&gt;&lt;accession-num&gt;PMC2707010&lt;/accession-num&gt;&lt;urls&gt;&lt;related-urls&gt;&lt;url&gt;http://www.ncbi.nlm.nih.gov/pmc/articles/PMC2707010/&lt;/url&gt;&lt;/related-urls&gt;&lt;/urls&gt;&lt;electronic-resource-num&gt;10.1371/journal.pmed.1000100&lt;/electronic-resource-num&gt;&lt;remote-database-name&gt;PMC&lt;/remote-database-nam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240C0" w:rsidRPr="001240C0">
        <w:rPr>
          <w:rFonts w:ascii="Times New Roman" w:hAnsi="Times New Roman" w:cs="Times New Roman"/>
          <w:noProof/>
          <w:sz w:val="24"/>
          <w:szCs w:val="24"/>
          <w:vertAlign w:val="superscript"/>
        </w:rPr>
        <w:t>36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was r</w:t>
      </w:r>
      <w:r w:rsidRPr="003D03B8">
        <w:rPr>
          <w:rFonts w:ascii="Times New Roman" w:hAnsi="Times New Roman" w:cs="Times New Roman"/>
          <w:sz w:val="24"/>
          <w:szCs w:val="24"/>
        </w:rPr>
        <w:t xml:space="preserve">egistered with PROSPERO International prospective register of systematic reviews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D03B8">
        <w:rPr>
          <w:rFonts w:ascii="Times New Roman" w:hAnsi="Times New Roman" w:cs="Times New Roman"/>
          <w:sz w:val="24"/>
          <w:szCs w:val="24"/>
        </w:rPr>
        <w:t>CRD420170</w:t>
      </w:r>
      <w:r>
        <w:rPr>
          <w:rFonts w:ascii="Times New Roman" w:hAnsi="Times New Roman" w:cs="Times New Roman"/>
          <w:sz w:val="24"/>
          <w:szCs w:val="24"/>
        </w:rPr>
        <w:t>78286).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954DACD" w14:textId="77777777" w:rsidR="00D315FE" w:rsidRPr="002C4DDA" w:rsidRDefault="00D315FE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C4DDA">
        <w:rPr>
          <w:rFonts w:ascii="Times New Roman" w:hAnsi="Times New Roman" w:cs="Times New Roman"/>
          <w:b/>
          <w:sz w:val="24"/>
          <w:szCs w:val="24"/>
        </w:rPr>
        <w:t>Search Strategy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FC8A4D1" w14:textId="629923C5" w:rsidR="00D315FE" w:rsidRDefault="00D315FE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F42A1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ystematic search for articles </w:t>
      </w:r>
      <w:r w:rsidRPr="004F42A1">
        <w:rPr>
          <w:rFonts w:ascii="Times New Roman" w:hAnsi="Times New Roman" w:cs="Times New Roman"/>
          <w:sz w:val="24"/>
          <w:szCs w:val="24"/>
        </w:rPr>
        <w:t xml:space="preserve">published </w:t>
      </w:r>
      <w:r>
        <w:rPr>
          <w:rFonts w:ascii="Times New Roman" w:hAnsi="Times New Roman" w:cs="Times New Roman"/>
          <w:sz w:val="24"/>
          <w:szCs w:val="24"/>
        </w:rPr>
        <w:t xml:space="preserve">in the electronic databases - </w:t>
      </w:r>
      <w:r w:rsidRPr="004F42A1">
        <w:rPr>
          <w:rFonts w:ascii="Times New Roman" w:hAnsi="Times New Roman" w:cs="Times New Roman"/>
          <w:sz w:val="24"/>
          <w:szCs w:val="24"/>
        </w:rPr>
        <w:t>PubMed, PsycI</w:t>
      </w:r>
      <w:r>
        <w:rPr>
          <w:rFonts w:ascii="Times New Roman" w:hAnsi="Times New Roman" w:cs="Times New Roman"/>
          <w:sz w:val="24"/>
          <w:szCs w:val="24"/>
        </w:rPr>
        <w:t>NFO, Web of Science, and Embase - was performed</w:t>
      </w:r>
      <w:r w:rsidDel="004C203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rom inception through</w:t>
      </w:r>
      <w:r w:rsidRPr="004F42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ugust 5</w:t>
      </w:r>
      <w:r w:rsidR="001240C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240C0">
        <w:rPr>
          <w:rFonts w:ascii="Times New Roman" w:hAnsi="Times New Roman" w:cs="Times New Roman"/>
          <w:sz w:val="24"/>
          <w:szCs w:val="24"/>
        </w:rPr>
        <w:t xml:space="preserve">2018, </w:t>
      </w:r>
      <w:r>
        <w:rPr>
          <w:rFonts w:ascii="Times New Roman" w:hAnsi="Times New Roman" w:cs="Times New Roman"/>
          <w:sz w:val="24"/>
          <w:szCs w:val="24"/>
        </w:rPr>
        <w:t>for publications in English, using the following key</w:t>
      </w:r>
      <w:r w:rsidRPr="004F42A1">
        <w:rPr>
          <w:rFonts w:ascii="Times New Roman" w:hAnsi="Times New Roman" w:cs="Times New Roman"/>
          <w:sz w:val="24"/>
          <w:szCs w:val="24"/>
        </w:rPr>
        <w:t>words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4F42A1">
        <w:rPr>
          <w:rFonts w:ascii="Times New Roman" w:hAnsi="Times New Roman" w:cs="Times New Roman"/>
          <w:sz w:val="24"/>
          <w:szCs w:val="24"/>
        </w:rPr>
        <w:t xml:space="preserve"> (preterm* OR “low birth weight”) AND (</w:t>
      </w:r>
      <w:r>
        <w:rPr>
          <w:rFonts w:ascii="Times New Roman" w:hAnsi="Times New Roman" w:cs="Times New Roman"/>
          <w:sz w:val="24"/>
          <w:szCs w:val="24"/>
        </w:rPr>
        <w:t>partner* OR roman* OR marri* OR sexual* OR reprod* OR fertility OR intercourse OR parent* OR social*</w:t>
      </w:r>
      <w:r w:rsidRPr="004F42A1">
        <w:rPr>
          <w:rFonts w:ascii="Times New Roman" w:hAnsi="Times New Roman" w:cs="Times New Roman"/>
          <w:color w:val="2D2D2D"/>
          <w:sz w:val="24"/>
          <w:szCs w:val="24"/>
          <w:shd w:val="clear" w:color="auto" w:fill="F8F8F8"/>
        </w:rPr>
        <w:t xml:space="preserve"> </w:t>
      </w:r>
      <w:r w:rsidRPr="004F42A1">
        <w:rPr>
          <w:rFonts w:ascii="Times New Roman" w:hAnsi="Times New Roman" w:cs="Times New Roman"/>
          <w:sz w:val="24"/>
          <w:szCs w:val="24"/>
        </w:rPr>
        <w:t>OR</w:t>
      </w:r>
      <w:r>
        <w:rPr>
          <w:rFonts w:ascii="Times New Roman" w:hAnsi="Times New Roman" w:cs="Times New Roman"/>
          <w:sz w:val="24"/>
          <w:szCs w:val="24"/>
        </w:rPr>
        <w:t xml:space="preserve"> peer</w:t>
      </w:r>
      <w:r>
        <w:rPr>
          <w:rFonts w:ascii="Times New Roman" w:hAnsi="Times New Roman" w:cs="Times New Roman"/>
          <w:color w:val="2D2D2D"/>
          <w:sz w:val="24"/>
          <w:szCs w:val="24"/>
          <w:shd w:val="clear" w:color="auto" w:fill="F8F8F8"/>
        </w:rPr>
        <w:t xml:space="preserve"> </w:t>
      </w:r>
      <w:r w:rsidRPr="004F42A1">
        <w:rPr>
          <w:rFonts w:ascii="Times New Roman" w:hAnsi="Times New Roman" w:cs="Times New Roman"/>
          <w:sz w:val="24"/>
          <w:szCs w:val="24"/>
        </w:rPr>
        <w:t>OR</w:t>
      </w:r>
      <w:r>
        <w:rPr>
          <w:rFonts w:ascii="Times New Roman" w:hAnsi="Times New Roman" w:cs="Times New Roman"/>
          <w:sz w:val="24"/>
          <w:szCs w:val="24"/>
        </w:rPr>
        <w:t xml:space="preserve"> friend*</w:t>
      </w:r>
      <w:r w:rsidRPr="004F42A1">
        <w:rPr>
          <w:rFonts w:ascii="Times New Roman" w:hAnsi="Times New Roman" w:cs="Times New Roman"/>
          <w:sz w:val="24"/>
          <w:szCs w:val="24"/>
        </w:rPr>
        <w:t>) AND (adult*).</w:t>
      </w:r>
    </w:p>
    <w:p w14:paraId="6D5473BC" w14:textId="6314608B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Study Selection Criteria</w:t>
      </w:r>
    </w:p>
    <w:p w14:paraId="10F51CB8" w14:textId="4FEB6E67" w:rsidR="00051247" w:rsidRPr="00E5519E" w:rsidRDefault="000B7DDE" w:rsidP="0011755E">
      <w:pPr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>
        <w:rPr>
          <w:rFonts w:ascii="Times New Roman" w:eastAsia="Arial Unicode MS" w:hAnsi="Times New Roman" w:cs="Times New Roman"/>
          <w:sz w:val="24"/>
          <w:szCs w:val="24"/>
        </w:rPr>
        <w:t>S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tudies were eligible for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review </w:t>
      </w:r>
      <w:r w:rsidR="00111E2B">
        <w:rPr>
          <w:rFonts w:ascii="Times New Roman" w:eastAsia="Arial Unicode MS" w:hAnsi="Times New Roman" w:cs="Times New Roman"/>
          <w:sz w:val="24"/>
          <w:szCs w:val="24"/>
        </w:rPr>
        <w:t>according to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 the following criteria: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(1) the s</w:t>
      </w:r>
      <w:r w:rsidR="00051247" w:rsidRPr="00B93E97">
        <w:rPr>
          <w:rFonts w:ascii="Times New Roman" w:eastAsia="Arial Unicode MS" w:hAnsi="Times New Roman" w:cs="Times New Roman"/>
          <w:sz w:val="24"/>
          <w:szCs w:val="24"/>
        </w:rPr>
        <w:t xml:space="preserve">ample </w:t>
      </w:r>
      <w:r w:rsidR="00B55E2B">
        <w:rPr>
          <w:rFonts w:ascii="Times New Roman" w:eastAsia="Arial Unicode MS" w:hAnsi="Times New Roman" w:cs="Times New Roman"/>
          <w:sz w:val="24"/>
          <w:szCs w:val="24"/>
        </w:rPr>
        <w:t>included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 individuals </w:t>
      </w:r>
      <w:r w:rsidR="002A164C">
        <w:rPr>
          <w:rFonts w:ascii="Times New Roman" w:hAnsi="Times New Roman" w:cs="Times New Roman"/>
          <w:sz w:val="24"/>
          <w:szCs w:val="24"/>
        </w:rPr>
        <w:t>PT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4F42A1">
        <w:rPr>
          <w:rFonts w:ascii="Times New Roman" w:hAnsi="Times New Roman" w:cs="Times New Roman"/>
          <w:sz w:val="24"/>
          <w:szCs w:val="24"/>
        </w:rPr>
        <w:t xml:space="preserve">(&lt;37 weeks gestation) or </w:t>
      </w:r>
      <w:r w:rsidR="002A164C">
        <w:rPr>
          <w:rFonts w:ascii="Times New Roman" w:hAnsi="Times New Roman" w:cs="Times New Roman"/>
          <w:sz w:val="24"/>
          <w:szCs w:val="24"/>
        </w:rPr>
        <w:t>LBW</w:t>
      </w:r>
      <w:r w:rsidR="00051247" w:rsidRPr="004F42A1">
        <w:rPr>
          <w:rFonts w:ascii="Times New Roman" w:hAnsi="Times New Roman" w:cs="Times New Roman"/>
          <w:sz w:val="24"/>
          <w:szCs w:val="24"/>
        </w:rPr>
        <w:t xml:space="preserve"> (&lt;2500g at birth)</w:t>
      </w:r>
      <w:r w:rsidR="00051247">
        <w:rPr>
          <w:rFonts w:ascii="Times New Roman" w:hAnsi="Times New Roman" w:cs="Times New Roman"/>
          <w:sz w:val="24"/>
          <w:szCs w:val="24"/>
        </w:rPr>
        <w:t>; (2) term control group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;</w:t>
      </w:r>
      <w:r w:rsidR="00051247" w:rsidRPr="00E5519E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(3)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230565">
        <w:rPr>
          <w:rFonts w:ascii="Times New Roman" w:eastAsia="Arial Unicode MS" w:hAnsi="Times New Roman" w:cs="Times New Roman"/>
          <w:sz w:val="24"/>
          <w:szCs w:val="24"/>
        </w:rPr>
        <w:t xml:space="preserve">adult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participants</w:t>
      </w:r>
      <w:r w:rsidR="00230565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(i.e. </w:t>
      </w:r>
      <w:r w:rsidR="00230565">
        <w:rPr>
          <w:rFonts w:ascii="Times New Roman" w:eastAsia="Arial Unicode MS" w:hAnsi="Times New Roman" w:cs="Times New Roman"/>
          <w:sz w:val="24"/>
          <w:szCs w:val="24"/>
        </w:rPr>
        <w:t xml:space="preserve">mean sample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age </w:t>
      </w:r>
      <w:r>
        <w:rPr>
          <w:rFonts w:ascii="Times New Roman" w:eastAsia="Arial Unicode MS" w:hAnsi="Times New Roman" w:cs="Times New Roman"/>
          <w:sz w:val="24"/>
          <w:szCs w:val="24"/>
        </w:rPr>
        <w:t>≥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18 years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; (4)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230565">
        <w:rPr>
          <w:rFonts w:ascii="Times New Roman" w:eastAsia="Arial Unicode MS" w:hAnsi="Times New Roman" w:cs="Times New Roman"/>
          <w:sz w:val="24"/>
          <w:szCs w:val="24"/>
        </w:rPr>
        <w:t>measured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at least one of the following </w:t>
      </w:r>
      <w:r w:rsidR="00F95AAA">
        <w:rPr>
          <w:rFonts w:ascii="Times New Roman" w:eastAsia="Arial Unicode MS" w:hAnsi="Times New Roman" w:cs="Times New Roman"/>
          <w:sz w:val="24"/>
          <w:szCs w:val="24"/>
        </w:rPr>
        <w:t xml:space="preserve">social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outcomes in adulthood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: </w:t>
      </w:r>
      <w:r w:rsidR="008B2C4B">
        <w:rPr>
          <w:rFonts w:ascii="Times New Roman" w:eastAsia="Arial Unicode MS" w:hAnsi="Times New Roman" w:cs="Times New Roman"/>
          <w:sz w:val="24"/>
          <w:szCs w:val="24"/>
        </w:rPr>
        <w:t xml:space="preserve">romantic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partnership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(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e.g. dating, cohabitation, marriage)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, </w:t>
      </w:r>
      <w:r w:rsidR="00E709B6">
        <w:rPr>
          <w:rFonts w:ascii="Times New Roman" w:eastAsia="Arial Unicode MS" w:hAnsi="Times New Roman" w:cs="Times New Roman"/>
          <w:sz w:val="24"/>
          <w:szCs w:val="24"/>
        </w:rPr>
        <w:t>quality of romantic relationship</w:t>
      </w:r>
      <w:r w:rsidR="0000353A">
        <w:rPr>
          <w:rFonts w:ascii="Times New Roman" w:eastAsia="Arial Unicode MS" w:hAnsi="Times New Roman" w:cs="Times New Roman"/>
          <w:sz w:val="24"/>
          <w:szCs w:val="24"/>
        </w:rPr>
        <w:t xml:space="preserve"> (e.g.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satisfaction, intimacy),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sexual </w:t>
      </w:r>
      <w:r w:rsidR="008B2C4B">
        <w:rPr>
          <w:rFonts w:ascii="Times New Roman" w:eastAsia="Arial Unicode MS" w:hAnsi="Times New Roman" w:cs="Times New Roman"/>
          <w:sz w:val="24"/>
          <w:szCs w:val="24"/>
        </w:rPr>
        <w:t>intercourse</w:t>
      </w:r>
      <w:r w:rsidR="00CB4B9A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(</w:t>
      </w:r>
      <w:r w:rsidR="00EE0C65">
        <w:rPr>
          <w:rFonts w:ascii="Times New Roman" w:eastAsia="Arial Unicode MS" w:hAnsi="Times New Roman" w:cs="Times New Roman"/>
          <w:sz w:val="24"/>
          <w:szCs w:val="24"/>
        </w:rPr>
        <w:t xml:space="preserve">i.e. if  </w:t>
      </w:r>
      <w:r w:rsidR="00B55E2B">
        <w:rPr>
          <w:rFonts w:ascii="Times New Roman" w:eastAsia="Arial Unicode MS" w:hAnsi="Times New Roman" w:cs="Times New Roman"/>
          <w:sz w:val="24"/>
          <w:szCs w:val="24"/>
        </w:rPr>
        <w:t xml:space="preserve">ever </w:t>
      </w:r>
      <w:r w:rsidR="00EE0C65">
        <w:rPr>
          <w:rFonts w:ascii="Times New Roman" w:eastAsia="Arial Unicode MS" w:hAnsi="Times New Roman" w:cs="Times New Roman"/>
          <w:sz w:val="24"/>
          <w:szCs w:val="24"/>
        </w:rPr>
        <w:t xml:space="preserve">experienced sexual </w:t>
      </w:r>
      <w:r w:rsidR="008B2C4B">
        <w:rPr>
          <w:rFonts w:ascii="Times New Roman" w:eastAsia="Arial Unicode MS" w:hAnsi="Times New Roman" w:cs="Times New Roman"/>
          <w:sz w:val="24"/>
          <w:szCs w:val="24"/>
        </w:rPr>
        <w:t xml:space="preserve">intercourse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)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,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parenthood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 (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i.e. if any live biological child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)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, </w:t>
      </w:r>
      <w:r w:rsidR="0020547C">
        <w:rPr>
          <w:rFonts w:ascii="Times New Roman" w:eastAsia="Arial Unicode MS" w:hAnsi="Times New Roman" w:cs="Times New Roman"/>
          <w:sz w:val="24"/>
          <w:szCs w:val="24"/>
        </w:rPr>
        <w:t xml:space="preserve">or </w:t>
      </w:r>
      <w:r w:rsidR="00EE0C65">
        <w:rPr>
          <w:rFonts w:ascii="Times New Roman" w:eastAsia="Arial Unicode MS" w:hAnsi="Times New Roman" w:cs="Times New Roman"/>
          <w:sz w:val="24"/>
          <w:szCs w:val="24"/>
        </w:rPr>
        <w:t>social support (i.e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., </w:t>
      </w:r>
      <w:r w:rsidR="00226BED">
        <w:rPr>
          <w:rFonts w:ascii="Times New Roman" w:eastAsia="Arial Unicode MS" w:hAnsi="Times New Roman" w:cs="Times New Roman"/>
          <w:sz w:val="24"/>
          <w:szCs w:val="24"/>
        </w:rPr>
        <w:t>positive</w:t>
      </w:r>
      <w:r w:rsidR="00EE0C65">
        <w:rPr>
          <w:rFonts w:ascii="Times New Roman" w:eastAsia="Arial Unicode MS" w:hAnsi="Times New Roman" w:cs="Times New Roman"/>
          <w:sz w:val="24"/>
          <w:szCs w:val="24"/>
        </w:rPr>
        <w:t xml:space="preserve"> and supportive relationships with friends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); </w:t>
      </w:r>
      <w:r w:rsidR="00992930">
        <w:rPr>
          <w:rFonts w:ascii="Times New Roman" w:eastAsia="Arial Unicode MS" w:hAnsi="Times New Roman" w:cs="Times New Roman"/>
          <w:sz w:val="24"/>
          <w:szCs w:val="24"/>
        </w:rPr>
        <w:t xml:space="preserve">and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(5) the study was published in a peer-reviewed journal</w:t>
      </w:r>
      <w:r w:rsidR="00992930">
        <w:rPr>
          <w:rFonts w:ascii="Times New Roman" w:eastAsia="Arial Unicode MS" w:hAnsi="Times New Roman" w:cs="Times New Roman"/>
          <w:sz w:val="24"/>
          <w:szCs w:val="24"/>
        </w:rPr>
        <w:t>.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</w:p>
    <w:p w14:paraId="2DD57D50" w14:textId="2D60771F" w:rsidR="00403432" w:rsidRDefault="00F4176C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If data from the same sample were published in multiple works for same social outcome, we retained the study </w:t>
      </w:r>
      <w:r w:rsidR="00051247" w:rsidRPr="00801581">
        <w:rPr>
          <w:rFonts w:ascii="Times New Roman" w:hAnsi="Times New Roman" w:cs="Times New Roman"/>
          <w:sz w:val="24"/>
          <w:szCs w:val="24"/>
        </w:rPr>
        <w:t>with</w:t>
      </w:r>
      <w:r w:rsidR="000B7DDE">
        <w:rPr>
          <w:rFonts w:ascii="Times New Roman" w:hAnsi="Times New Roman" w:cs="Times New Roman"/>
          <w:sz w:val="24"/>
          <w:szCs w:val="24"/>
        </w:rPr>
        <w:t>: (1)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the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longest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follow-up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interval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(</w:t>
      </w:r>
      <w:r w:rsidR="00051247">
        <w:rPr>
          <w:rFonts w:ascii="Times New Roman" w:hAnsi="Times New Roman" w:cs="Times New Roman"/>
          <w:sz w:val="24"/>
          <w:szCs w:val="24"/>
        </w:rPr>
        <w:t>i.</w:t>
      </w:r>
      <w:r w:rsidR="00051247" w:rsidRPr="00801581">
        <w:rPr>
          <w:rFonts w:ascii="Times New Roman" w:hAnsi="Times New Roman" w:cs="Times New Roman"/>
          <w:sz w:val="24"/>
          <w:szCs w:val="24"/>
        </w:rPr>
        <w:t>e</w:t>
      </w:r>
      <w:r w:rsidR="00EE0C65">
        <w:rPr>
          <w:rFonts w:ascii="Times New Roman" w:hAnsi="Times New Roman" w:cs="Times New Roman"/>
          <w:sz w:val="24"/>
          <w:szCs w:val="24"/>
        </w:rPr>
        <w:t>.</w:t>
      </w:r>
      <w:r w:rsidR="00051247" w:rsidRPr="00801581">
        <w:rPr>
          <w:rFonts w:ascii="Times New Roman" w:hAnsi="Times New Roman" w:cs="Times New Roman"/>
          <w:sz w:val="24"/>
          <w:szCs w:val="24"/>
        </w:rPr>
        <w:t>,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oldest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age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at</w:t>
      </w:r>
      <w:r w:rsidR="00051247">
        <w:rPr>
          <w:rFonts w:ascii="Times New Roman" w:hAnsi="Times New Roman" w:cs="Times New Roman"/>
          <w:sz w:val="24"/>
          <w:szCs w:val="24"/>
        </w:rPr>
        <w:t xml:space="preserve"> </w:t>
      </w:r>
      <w:r w:rsidR="00051247" w:rsidRPr="00801581">
        <w:rPr>
          <w:rFonts w:ascii="Times New Roman" w:hAnsi="Times New Roman" w:cs="Times New Roman"/>
          <w:sz w:val="24"/>
          <w:szCs w:val="24"/>
        </w:rPr>
        <w:t>assessment</w:t>
      </w:r>
      <w:r w:rsidR="00051247">
        <w:rPr>
          <w:rFonts w:ascii="Times New Roman" w:hAnsi="Times New Roman" w:cs="Times New Roman"/>
          <w:sz w:val="24"/>
          <w:szCs w:val="24"/>
        </w:rPr>
        <w:t xml:space="preserve">); and </w:t>
      </w:r>
      <w:r w:rsidR="000B7DDE">
        <w:rPr>
          <w:rFonts w:ascii="Times New Roman" w:hAnsi="Times New Roman" w:cs="Times New Roman"/>
          <w:sz w:val="24"/>
          <w:szCs w:val="24"/>
        </w:rPr>
        <w:t xml:space="preserve">(2) </w:t>
      </w:r>
      <w:r w:rsidR="00051247">
        <w:rPr>
          <w:rFonts w:ascii="Times New Roman" w:hAnsi="Times New Roman" w:cs="Times New Roman"/>
          <w:sz w:val="24"/>
          <w:szCs w:val="24"/>
        </w:rPr>
        <w:t>the study</w:t>
      </w:r>
      <w:r w:rsidR="00051247" w:rsidRPr="003D03B8">
        <w:rPr>
          <w:rFonts w:ascii="Times New Roman" w:hAnsi="Times New Roman" w:cs="Times New Roman"/>
          <w:sz w:val="24"/>
          <w:szCs w:val="24"/>
        </w:rPr>
        <w:t xml:space="preserve"> with the largest sample size and the broadest concept </w:t>
      </w:r>
      <w:r w:rsidR="00051247">
        <w:rPr>
          <w:rFonts w:ascii="Times New Roman" w:hAnsi="Times New Roman" w:cs="Times New Roman"/>
          <w:sz w:val="24"/>
          <w:szCs w:val="24"/>
        </w:rPr>
        <w:t>coverage.</w:t>
      </w:r>
    </w:p>
    <w:p w14:paraId="126DD08A" w14:textId="77777777" w:rsidR="00403432" w:rsidRDefault="00403432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4BDB">
        <w:rPr>
          <w:rFonts w:ascii="Times New Roman" w:hAnsi="Times New Roman" w:cs="Times New Roman"/>
          <w:b/>
          <w:sz w:val="24"/>
          <w:szCs w:val="24"/>
        </w:rPr>
        <w:t>Data Collection Process</w:t>
      </w:r>
    </w:p>
    <w:p w14:paraId="1D406556" w14:textId="7A1D2889" w:rsidR="00051247" w:rsidRPr="00CF4BDB" w:rsidRDefault="00403432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wo authors (MM and AB) reviewed </w:t>
      </w:r>
      <w:r w:rsidR="000F1D0A">
        <w:rPr>
          <w:rFonts w:ascii="Times New Roman" w:hAnsi="Times New Roman" w:cs="Times New Roman"/>
          <w:sz w:val="24"/>
          <w:szCs w:val="24"/>
        </w:rPr>
        <w:t xml:space="preserve">titles and abstracts of traced articles. The </w:t>
      </w:r>
      <w:r w:rsidR="002A164C">
        <w:rPr>
          <w:rFonts w:ascii="Times New Roman" w:hAnsi="Times New Roman" w:cs="Times New Roman"/>
          <w:sz w:val="24"/>
          <w:szCs w:val="24"/>
        </w:rPr>
        <w:t xml:space="preserve">title and abstract </w:t>
      </w:r>
      <w:r w:rsidR="000F1D0A">
        <w:rPr>
          <w:rFonts w:ascii="Times New Roman" w:hAnsi="Times New Roman" w:cs="Times New Roman"/>
          <w:sz w:val="24"/>
          <w:szCs w:val="24"/>
        </w:rPr>
        <w:t>screening was followed by the analyses of full</w:t>
      </w:r>
      <w:r w:rsidR="00C74583">
        <w:rPr>
          <w:rFonts w:ascii="Times New Roman" w:hAnsi="Times New Roman" w:cs="Times New Roman"/>
          <w:sz w:val="24"/>
          <w:szCs w:val="24"/>
        </w:rPr>
        <w:t xml:space="preserve"> </w:t>
      </w:r>
      <w:r w:rsidR="000F1D0A">
        <w:rPr>
          <w:rFonts w:ascii="Times New Roman" w:hAnsi="Times New Roman" w:cs="Times New Roman"/>
          <w:sz w:val="24"/>
          <w:szCs w:val="24"/>
        </w:rPr>
        <w:t>texts to check inclusion criteria. Discordances were resolved by discussion among all authors.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 When reported information was unclear or numerical data w</w:t>
      </w:r>
      <w:r w:rsidR="00C74583">
        <w:rPr>
          <w:rFonts w:ascii="Times New Roman" w:eastAsia="Arial Unicode MS" w:hAnsi="Times New Roman" w:cs="Times New Roman"/>
          <w:sz w:val="24"/>
          <w:szCs w:val="24"/>
        </w:rPr>
        <w:t>ere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 not obtainable, relevant corresponding authors w</w:t>
      </w:r>
      <w:r w:rsidR="00C74583">
        <w:rPr>
          <w:rFonts w:ascii="Times New Roman" w:eastAsia="Arial Unicode MS" w:hAnsi="Times New Roman" w:cs="Times New Roman"/>
          <w:sz w:val="24"/>
          <w:szCs w:val="24"/>
        </w:rPr>
        <w:t>ere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 contacted for clarification.</w:t>
      </w:r>
      <w:r w:rsidR="000F1D0A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0F1D0A">
        <w:rPr>
          <w:rFonts w:ascii="Times New Roman" w:hAnsi="Times New Roman" w:cs="Times New Roman"/>
          <w:sz w:val="24"/>
          <w:szCs w:val="24"/>
        </w:rPr>
        <w:t xml:space="preserve">  </w:t>
      </w:r>
      <w:r w:rsidR="00051247" w:rsidRPr="00CF4BD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A7C4326" w14:textId="77777777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Data Extraction</w:t>
      </w:r>
    </w:p>
    <w:p w14:paraId="7E17A128" w14:textId="208D717C" w:rsidR="00C74583" w:rsidRDefault="001240C0" w:rsidP="0011755E">
      <w:pPr>
        <w:spacing w:line="480" w:lineRule="auto"/>
        <w:rPr>
          <w:rFonts w:ascii="Times New Roman" w:eastAsia="Arial Unicode MS" w:hAnsi="Times New Roman" w:cs="Times New Roman"/>
          <w:sz w:val="24"/>
          <w:szCs w:val="24"/>
        </w:rPr>
      </w:pPr>
      <w:r w:rsidRPr="003D03B8">
        <w:rPr>
          <w:rFonts w:ascii="Times New Roman" w:eastAsia="Arial Unicode MS" w:hAnsi="Times New Roman" w:cs="Times New Roman"/>
          <w:sz w:val="24"/>
          <w:szCs w:val="24"/>
        </w:rPr>
        <w:t>Studies report</w:t>
      </w:r>
      <w:r>
        <w:rPr>
          <w:rFonts w:ascii="Times New Roman" w:eastAsia="Arial Unicode MS" w:hAnsi="Times New Roman" w:cs="Times New Roman"/>
          <w:sz w:val="24"/>
          <w:szCs w:val="24"/>
        </w:rPr>
        <w:t>ing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 on preterm birth 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or low birth weight 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were grouped into the same category since infants with low birth weight </w:t>
      </w:r>
      <w:r w:rsidR="00351730">
        <w:rPr>
          <w:rFonts w:ascii="Times New Roman" w:eastAsia="Arial Unicode MS" w:hAnsi="Times New Roman" w:cs="Times New Roman"/>
          <w:sz w:val="24"/>
          <w:szCs w:val="24"/>
        </w:rPr>
        <w:t>are</w:t>
      </w:r>
      <w:r w:rsidR="00351730"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mostly born preterm</w:t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IdWdoZXM8L0F1dGhvcj48WWVhcj4yMDE3PC9ZZWFyPjxS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</w:fldData>
        </w:fldChar>
      </w:r>
      <w:r w:rsidR="003C48B2">
        <w:rPr>
          <w:rFonts w:ascii="Times New Roman" w:eastAsia="Arial Unicode MS" w:hAnsi="Times New Roman" w:cs="Times New Roman"/>
          <w:sz w:val="24"/>
          <w:szCs w:val="24"/>
        </w:rPr>
        <w:instrText xml:space="preserve"> ADDIN EN.CITE </w:instrText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IdWdoZXM8L0F1dGhvcj48WWVhcj4yMDE3PC9ZZWFyPjxS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</w:fldData>
        </w:fldChar>
      </w:r>
      <w:r w:rsidR="003C48B2">
        <w:rPr>
          <w:rFonts w:ascii="Times New Roman" w:eastAsia="Arial Unicode MS" w:hAnsi="Times New Roman" w:cs="Times New Roman"/>
          <w:sz w:val="24"/>
          <w:szCs w:val="24"/>
        </w:rPr>
        <w:instrText xml:space="preserve"> ADDIN EN.CITE.DATA </w:instrText>
      </w:r>
      <w:r w:rsidR="003C48B2">
        <w:rPr>
          <w:rFonts w:ascii="Times New Roman" w:eastAsia="Arial Unicode MS" w:hAnsi="Times New Roman" w:cs="Times New Roman"/>
          <w:sz w:val="24"/>
          <w:szCs w:val="24"/>
        </w:rPr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="003C48B2">
        <w:rPr>
          <w:rFonts w:ascii="Times New Roman" w:eastAsia="Arial Unicode MS" w:hAnsi="Times New Roman" w:cs="Times New Roman"/>
          <w:sz w:val="24"/>
          <w:szCs w:val="24"/>
        </w:rPr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eastAsia="Arial Unicode MS" w:hAnsi="Times New Roman" w:cs="Times New Roman"/>
          <w:noProof/>
          <w:sz w:val="24"/>
          <w:szCs w:val="24"/>
          <w:vertAlign w:val="superscript"/>
        </w:rPr>
        <w:t>37</w:t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. 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When information was available, we used four 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diff</w:t>
      </w:r>
      <w:r>
        <w:rPr>
          <w:rFonts w:ascii="Times New Roman" w:eastAsia="Arial Unicode MS" w:hAnsi="Times New Roman" w:cs="Times New Roman"/>
          <w:sz w:val="24"/>
          <w:szCs w:val="24"/>
        </w:rPr>
        <w:t>erent gestational age subgroups: extreme preterm (EPT; &lt;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2</w:t>
      </w:r>
      <w:r>
        <w:rPr>
          <w:rFonts w:ascii="Times New Roman" w:eastAsia="Arial Unicode MS" w:hAnsi="Times New Roman" w:cs="Times New Roman"/>
          <w:sz w:val="24"/>
          <w:szCs w:val="24"/>
        </w:rPr>
        <w:t>8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 weeks</w:t>
      </w:r>
      <w:r>
        <w:rPr>
          <w:rFonts w:ascii="Times New Roman" w:eastAsia="Arial Unicode MS" w:hAnsi="Times New Roman" w:cs="Times New Roman"/>
          <w:sz w:val="24"/>
          <w:szCs w:val="24"/>
        </w:rPr>
        <w:t>/&lt;1000g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), 2)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 very preterm (VPT; 28-31 weeks/1000-1500g),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>
        <w:rPr>
          <w:rFonts w:ascii="Times New Roman" w:eastAsia="Arial Unicode MS" w:hAnsi="Times New Roman" w:cs="Times New Roman"/>
          <w:sz w:val="24"/>
          <w:szCs w:val="24"/>
        </w:rPr>
        <w:t>3) moderate to late preterm (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ML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PT; 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32-36 weeks</w:t>
      </w:r>
      <w:r>
        <w:rPr>
          <w:rFonts w:ascii="Times New Roman" w:eastAsia="Arial Unicode MS" w:hAnsi="Times New Roman" w:cs="Times New Roman"/>
          <w:sz w:val="24"/>
          <w:szCs w:val="24"/>
        </w:rPr>
        <w:t>; 1500-2500g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), </w:t>
      </w:r>
      <w:r>
        <w:rPr>
          <w:rFonts w:ascii="Times New Roman" w:eastAsia="Arial Unicode MS" w:hAnsi="Times New Roman" w:cs="Times New Roman"/>
          <w:sz w:val="24"/>
          <w:szCs w:val="24"/>
        </w:rPr>
        <w:t>and 4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) full term (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FT; 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>&gt;36 weeks</w:t>
      </w:r>
      <w:r>
        <w:rPr>
          <w:rFonts w:ascii="Times New Roman" w:eastAsia="Arial Unicode MS" w:hAnsi="Times New Roman" w:cs="Times New Roman"/>
          <w:sz w:val="24"/>
          <w:szCs w:val="24"/>
        </w:rPr>
        <w:t>; &gt;2500g</w:t>
      </w:r>
      <w:r w:rsidRPr="003D03B8">
        <w:rPr>
          <w:rFonts w:ascii="Times New Roman" w:eastAsia="Arial Unicode MS" w:hAnsi="Times New Roman" w:cs="Times New Roman"/>
          <w:sz w:val="24"/>
          <w:szCs w:val="24"/>
        </w:rPr>
        <w:t xml:space="preserve">). 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When studies referred to preterm birth without mentioning gestational weeks, data was included in the MLPT subgroup. </w:t>
      </w:r>
    </w:p>
    <w:p w14:paraId="1C28D768" w14:textId="394C4B18" w:rsidR="00051247" w:rsidRPr="0011755E" w:rsidRDefault="0098784E" w:rsidP="0011755E">
      <w:pPr>
        <w:spacing w:line="480" w:lineRule="auto"/>
        <w:rPr>
          <w:rFonts w:ascii="Times New Roman" w:eastAsia="Arial Unicode MS" w:hAnsi="Times New Roman" w:cs="Times New Roman"/>
          <w:sz w:val="28"/>
          <w:szCs w:val="24"/>
        </w:rPr>
      </w:pPr>
      <w:r>
        <w:rPr>
          <w:rFonts w:ascii="Times New Roman" w:eastAsia="Arial Unicode MS" w:hAnsi="Times New Roman" w:cs="Times New Roman"/>
          <w:sz w:val="24"/>
          <w:szCs w:val="24"/>
        </w:rPr>
        <w:t xml:space="preserve">A standardized form was used to extract data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from each study </w:t>
      </w:r>
      <w:r w:rsidR="00B84BFA">
        <w:rPr>
          <w:rFonts w:ascii="Times New Roman" w:eastAsia="Arial Unicode MS" w:hAnsi="Times New Roman" w:cs="Times New Roman"/>
          <w:sz w:val="24"/>
          <w:szCs w:val="24"/>
        </w:rPr>
        <w:t xml:space="preserve">that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included: publication details, </w:t>
      </w:r>
      <w:r w:rsidR="00B84BFA">
        <w:rPr>
          <w:rFonts w:ascii="Times New Roman" w:eastAsia="Arial Unicode MS" w:hAnsi="Times New Roman" w:cs="Times New Roman"/>
          <w:sz w:val="24"/>
          <w:szCs w:val="24"/>
        </w:rPr>
        <w:t xml:space="preserve">country, characteristics of participants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(year of birth, </w:t>
      </w:r>
      <w:r w:rsidR="00B84BFA">
        <w:rPr>
          <w:rFonts w:ascii="Times New Roman" w:eastAsia="Arial Unicode MS" w:hAnsi="Times New Roman" w:cs="Times New Roman"/>
          <w:sz w:val="24"/>
          <w:szCs w:val="24"/>
        </w:rPr>
        <w:t>sample size</w:t>
      </w:r>
      <w:r w:rsidR="00D57127">
        <w:rPr>
          <w:rFonts w:ascii="Times New Roman" w:eastAsia="Arial Unicode MS" w:hAnsi="Times New Roman" w:cs="Times New Roman"/>
          <w:sz w:val="24"/>
          <w:szCs w:val="24"/>
        </w:rPr>
        <w:t>,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2A164C">
        <w:rPr>
          <w:rFonts w:ascii="Times New Roman" w:eastAsia="Arial Unicode MS" w:hAnsi="Times New Roman" w:cs="Times New Roman"/>
          <w:sz w:val="24"/>
          <w:szCs w:val="24"/>
        </w:rPr>
        <w:t>gestational age/birth weight,</w:t>
      </w:r>
      <w:r w:rsidR="002A164C" w:rsidDel="00B84BFA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B84BFA">
        <w:rPr>
          <w:rFonts w:ascii="Times New Roman" w:eastAsia="Arial Unicode MS" w:hAnsi="Times New Roman" w:cs="Times New Roman"/>
          <w:sz w:val="24"/>
          <w:szCs w:val="24"/>
        </w:rPr>
        <w:t>percentage</w:t>
      </w:r>
      <w:r w:rsidR="00D57127">
        <w:rPr>
          <w:rFonts w:ascii="Times New Roman" w:eastAsia="Arial Unicode MS" w:hAnsi="Times New Roman" w:cs="Times New Roman"/>
          <w:sz w:val="24"/>
          <w:szCs w:val="24"/>
        </w:rPr>
        <w:t>s</w:t>
      </w:r>
      <w:r w:rsidR="00B84BFA">
        <w:rPr>
          <w:rFonts w:ascii="Times New Roman" w:eastAsia="Arial Unicode MS" w:hAnsi="Times New Roman" w:cs="Times New Roman"/>
          <w:sz w:val="24"/>
          <w:szCs w:val="24"/>
        </w:rPr>
        <w:t xml:space="preserve"> of men</w:t>
      </w:r>
      <w:r w:rsidR="00D57127">
        <w:rPr>
          <w:rFonts w:ascii="Times New Roman" w:eastAsia="Arial Unicode MS" w:hAnsi="Times New Roman" w:cs="Times New Roman"/>
          <w:sz w:val="24"/>
          <w:szCs w:val="24"/>
        </w:rPr>
        <w:t>, age,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), type of study (i.e. cohort or registry)</w:t>
      </w:r>
      <w:r w:rsidR="00D57127">
        <w:rPr>
          <w:rFonts w:ascii="Times New Roman" w:eastAsia="Arial Unicode MS" w:hAnsi="Times New Roman" w:cs="Times New Roman"/>
          <w:sz w:val="24"/>
          <w:szCs w:val="24"/>
        </w:rPr>
        <w:t>,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 type of </w:t>
      </w:r>
      <w:r>
        <w:rPr>
          <w:rFonts w:ascii="Times New Roman" w:eastAsia="Arial Unicode MS" w:hAnsi="Times New Roman" w:cs="Times New Roman"/>
          <w:sz w:val="24"/>
          <w:szCs w:val="24"/>
        </w:rPr>
        <w:t xml:space="preserve">social 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outcome, and outcome data (i.e.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 xml:space="preserve">means and SDs, or </w:t>
      </w:r>
      <w:r w:rsidR="00E70F5A">
        <w:rPr>
          <w:rFonts w:ascii="Times New Roman" w:eastAsia="Arial Unicode MS" w:hAnsi="Times New Roman" w:cs="Times New Roman"/>
          <w:sz w:val="24"/>
          <w:szCs w:val="24"/>
        </w:rPr>
        <w:t xml:space="preserve">numbers and 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frequencies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>) (Table 1)</w:t>
      </w:r>
      <w:r w:rsidR="00051247" w:rsidRPr="003D03B8">
        <w:rPr>
          <w:rFonts w:ascii="Times New Roman" w:eastAsia="Arial Unicode MS" w:hAnsi="Times New Roman" w:cs="Times New Roman"/>
          <w:sz w:val="24"/>
          <w:szCs w:val="24"/>
        </w:rPr>
        <w:t>.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 The extraction was conducted independently by two authors (MM and AB) and information was cross-checked for consistency.</w:t>
      </w:r>
      <w:r w:rsidR="00E56004" w:rsidRPr="00E56004">
        <w:rPr>
          <w:rFonts w:ascii="Times New Roman" w:hAnsi="Times New Roman"/>
        </w:rPr>
        <w:t xml:space="preserve"> </w:t>
      </w:r>
      <w:r w:rsidR="003A6281">
        <w:rPr>
          <w:rFonts w:ascii="Times New Roman" w:hAnsi="Times New Roman"/>
          <w:sz w:val="24"/>
        </w:rPr>
        <w:t>When inconsistencies emerged</w:t>
      </w:r>
      <w:r w:rsidR="003A6281" w:rsidRPr="003A6281">
        <w:rPr>
          <w:rFonts w:ascii="Times New Roman" w:hAnsi="Times New Roman"/>
          <w:sz w:val="24"/>
        </w:rPr>
        <w:t xml:space="preserve"> </w:t>
      </w:r>
      <w:r w:rsidR="003A6281">
        <w:rPr>
          <w:rFonts w:ascii="Times New Roman" w:hAnsi="Times New Roman"/>
          <w:sz w:val="24"/>
        </w:rPr>
        <w:t xml:space="preserve">information </w:t>
      </w:r>
      <w:r w:rsidR="003A6281" w:rsidRPr="003A6281">
        <w:rPr>
          <w:rFonts w:ascii="Times New Roman" w:hAnsi="Times New Roman"/>
          <w:sz w:val="24"/>
        </w:rPr>
        <w:t xml:space="preserve">was </w:t>
      </w:r>
      <w:r w:rsidR="00E56004" w:rsidRPr="0011755E">
        <w:rPr>
          <w:rFonts w:ascii="Times New Roman" w:hAnsi="Times New Roman"/>
          <w:sz w:val="24"/>
        </w:rPr>
        <w:t xml:space="preserve">checked on the </w:t>
      </w:r>
      <w:r w:rsidR="003A6281">
        <w:rPr>
          <w:rFonts w:ascii="Times New Roman" w:hAnsi="Times New Roman"/>
          <w:sz w:val="24"/>
        </w:rPr>
        <w:t xml:space="preserve">original </w:t>
      </w:r>
      <w:r w:rsidR="00E56004" w:rsidRPr="0011755E">
        <w:rPr>
          <w:rFonts w:ascii="Times New Roman" w:hAnsi="Times New Roman"/>
          <w:sz w:val="24"/>
        </w:rPr>
        <w:t xml:space="preserve">study.  </w:t>
      </w:r>
      <w:r w:rsidR="001240C0" w:rsidRPr="0011755E">
        <w:rPr>
          <w:rFonts w:ascii="Times New Roman" w:eastAsia="Arial Unicode MS" w:hAnsi="Times New Roman" w:cs="Times New Roman"/>
          <w:sz w:val="28"/>
          <w:szCs w:val="24"/>
        </w:rPr>
        <w:t xml:space="preserve"> </w:t>
      </w:r>
      <w:r w:rsidR="00403432" w:rsidRPr="0011755E">
        <w:rPr>
          <w:rFonts w:ascii="Times New Roman" w:eastAsia="Arial Unicode MS" w:hAnsi="Times New Roman" w:cs="Times New Roman"/>
          <w:sz w:val="28"/>
          <w:szCs w:val="24"/>
        </w:rPr>
        <w:t xml:space="preserve"> </w:t>
      </w:r>
    </w:p>
    <w:p w14:paraId="65DC7903" w14:textId="77777777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Quality Assessment</w:t>
      </w:r>
    </w:p>
    <w:p w14:paraId="561B45D3" w14:textId="2D37A68C" w:rsidR="00051247" w:rsidRPr="00CF4BDB" w:rsidRDefault="00051247" w:rsidP="0011755E">
      <w:pPr>
        <w:spacing w:line="480" w:lineRule="auto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tudy quality was assessed independentl</w:t>
      </w:r>
      <w:r w:rsidR="00F52940">
        <w:rPr>
          <w:rFonts w:ascii="Times New Roman" w:hAnsi="Times New Roman" w:cs="Times New Roman"/>
          <w:sz w:val="24"/>
          <w:szCs w:val="24"/>
        </w:rPr>
        <w:t>y by two investigators (MM and A</w:t>
      </w:r>
      <w:r>
        <w:rPr>
          <w:rFonts w:ascii="Times New Roman" w:hAnsi="Times New Roman" w:cs="Times New Roman"/>
          <w:sz w:val="24"/>
          <w:szCs w:val="24"/>
        </w:rPr>
        <w:t>B) using t</w:t>
      </w:r>
      <w:r w:rsidRPr="003D03B8">
        <w:rPr>
          <w:rFonts w:ascii="Times New Roman" w:hAnsi="Times New Roman" w:cs="Times New Roman"/>
          <w:sz w:val="24"/>
          <w:szCs w:val="24"/>
        </w:rPr>
        <w:t>he Newcastle-Ottawa Scale</w:t>
      </w:r>
      <w:r w:rsidRPr="003D03B8">
        <w:rPr>
          <w:rFonts w:ascii="Times New Roman" w:hAnsi="Times New Roman" w:cs="Times New Roman"/>
          <w:sz w:val="24"/>
          <w:szCs w:val="24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lls GA&lt;/Author&gt;&lt;Year&gt;1999&lt;/Year&gt;&lt;RecNum&gt;44&lt;/RecNum&gt;&lt;DisplayText&gt;&lt;style face="superscript"&gt;38&lt;/style&gt;&lt;/DisplayText&gt;&lt;record&gt;&lt;rec-number&gt;44&lt;/rec-number&gt;&lt;foreign-keys&gt;&lt;key app="EN" db-id="0e50sternp2fsae509wpdvd7xetwsda095pw" timestamp="1503398585"&gt;44&lt;/key&gt;&lt;/foreign-keys&gt;&lt;ref-type name="Book"&gt;6&lt;/ref-type&gt;&lt;contributors&gt;&lt;authors&gt;&lt;author&gt;Wells GA, Shea B, O’Connell D, et al&lt;/author&gt;&lt;/authors&gt;&lt;/contributors&gt;&lt;titles&gt;&lt;title&gt;The&amp;#xD;Newcastle-Ottawa Scale (NOS) for Assessing the Quality of Nonrandomized Studies in Metaanalysis.&lt;/title&gt;&lt;/titles&gt;&lt;dates&gt;&lt;year&gt;1999&lt;/year&gt;&lt;/dates&gt;&lt;pub-location&gt;Ottawa, Canada&lt;/pub-location&gt;&lt;publisher&gt;Ottawa Health Research Institute&lt;/publisher&gt;&lt;urls&gt;&lt;/urls&gt;&lt;/record&gt;&lt;/Cite&gt;&lt;/EndNote&gt;</w:instrText>
      </w:r>
      <w:r w:rsidRPr="003D03B8">
        <w:rPr>
          <w:rFonts w:ascii="Times New Roman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vertAlign w:val="superscript"/>
        </w:rPr>
        <w:t>38</w:t>
      </w:r>
      <w:r w:rsidRPr="003D03B8">
        <w:rPr>
          <w:rFonts w:ascii="Times New Roman" w:hAnsi="Times New Roman" w:cs="Times New Roman"/>
          <w:sz w:val="24"/>
          <w:szCs w:val="24"/>
        </w:rPr>
        <w:fldChar w:fldCharType="end"/>
      </w:r>
      <w:r w:rsidRPr="003D03B8">
        <w:rPr>
          <w:rFonts w:ascii="Times New Roman" w:hAnsi="Times New Roman" w:cs="Times New Roman"/>
          <w:sz w:val="24"/>
          <w:szCs w:val="24"/>
        </w:rPr>
        <w:t xml:space="preserve"> (Supplemental Table 1). Scores </w:t>
      </w:r>
      <w:r w:rsidR="001240C0">
        <w:rPr>
          <w:rFonts w:ascii="Times New Roman" w:hAnsi="Times New Roman" w:cs="Times New Roman"/>
          <w:sz w:val="24"/>
          <w:szCs w:val="24"/>
        </w:rPr>
        <w:t xml:space="preserve">could </w:t>
      </w:r>
      <w:r w:rsidR="00226BED">
        <w:rPr>
          <w:rFonts w:ascii="Times New Roman" w:hAnsi="Times New Roman" w:cs="Times New Roman"/>
          <w:sz w:val="24"/>
          <w:szCs w:val="24"/>
        </w:rPr>
        <w:t>range from 0 to 9</w:t>
      </w:r>
      <w:r w:rsidR="00C74583">
        <w:rPr>
          <w:rFonts w:ascii="Times New Roman" w:hAnsi="Times New Roman" w:cs="Times New Roman"/>
          <w:sz w:val="24"/>
          <w:szCs w:val="24"/>
        </w:rPr>
        <w:t xml:space="preserve">. </w:t>
      </w:r>
      <w:r w:rsidR="0033627E">
        <w:rPr>
          <w:rFonts w:ascii="Times New Roman" w:hAnsi="Times New Roman" w:cs="Times New Roman"/>
          <w:sz w:val="24"/>
          <w:szCs w:val="24"/>
        </w:rPr>
        <w:t>T</w:t>
      </w:r>
      <w:r w:rsidR="0033627E" w:rsidRPr="0000353A">
        <w:rPr>
          <w:rFonts w:ascii="Times New Roman" w:hAnsi="Times New Roman" w:cs="Times New Roman"/>
          <w:color w:val="auto"/>
          <w:sz w:val="24"/>
          <w:szCs w:val="24"/>
        </w:rPr>
        <w:t xml:space="preserve">he </w:t>
      </w:r>
      <w:r w:rsidR="0033627E">
        <w:rPr>
          <w:rFonts w:ascii="Times New Roman" w:hAnsi="Times New Roman" w:cs="Times New Roman"/>
          <w:color w:val="auto"/>
          <w:sz w:val="24"/>
          <w:szCs w:val="24"/>
        </w:rPr>
        <w:t xml:space="preserve">average of </w:t>
      </w:r>
      <w:r w:rsidR="0033627E" w:rsidRPr="0000353A">
        <w:rPr>
          <w:rFonts w:ascii="Times New Roman" w:hAnsi="Times New Roman" w:cs="Times New Roman"/>
          <w:color w:val="auto"/>
          <w:sz w:val="24"/>
          <w:szCs w:val="24"/>
        </w:rPr>
        <w:t>ratings</w:t>
      </w:r>
      <w:r w:rsidR="0033627E">
        <w:rPr>
          <w:rFonts w:ascii="Times New Roman" w:hAnsi="Times New Roman" w:cs="Times New Roman"/>
          <w:color w:val="auto"/>
          <w:sz w:val="24"/>
          <w:szCs w:val="24"/>
        </w:rPr>
        <w:t xml:space="preserve"> for the studies quality</w:t>
      </w:r>
      <w:r w:rsidR="0033627E" w:rsidRPr="0000353A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3627E">
        <w:rPr>
          <w:rFonts w:ascii="Times New Roman" w:hAnsi="Times New Roman" w:cs="Times New Roman"/>
          <w:color w:val="auto"/>
          <w:sz w:val="24"/>
          <w:szCs w:val="24"/>
        </w:rPr>
        <w:t>was 7.3 (ranged from 4-9</w:t>
      </w:r>
      <w:r w:rsidR="0033627E" w:rsidRPr="0000353A">
        <w:rPr>
          <w:rFonts w:ascii="Times New Roman" w:hAnsi="Times New Roman" w:cs="Times New Roman"/>
          <w:color w:val="auto"/>
          <w:sz w:val="24"/>
          <w:szCs w:val="24"/>
        </w:rPr>
        <w:t xml:space="preserve">), indicating overall </w:t>
      </w:r>
      <w:r w:rsidR="0033627E">
        <w:rPr>
          <w:rFonts w:ascii="Times New Roman" w:hAnsi="Times New Roman" w:cs="Times New Roman"/>
          <w:color w:val="auto"/>
          <w:sz w:val="24"/>
          <w:szCs w:val="24"/>
        </w:rPr>
        <w:t xml:space="preserve">good </w:t>
      </w:r>
      <w:r w:rsidR="0033627E" w:rsidRPr="0000353A">
        <w:rPr>
          <w:rFonts w:ascii="Times New Roman" w:hAnsi="Times New Roman" w:cs="Times New Roman"/>
          <w:color w:val="auto"/>
          <w:sz w:val="24"/>
          <w:szCs w:val="24"/>
        </w:rPr>
        <w:t>quality.</w:t>
      </w:r>
      <w:r w:rsidR="0033627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529268" w14:textId="77777777" w:rsidR="00051247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Data Analysis</w:t>
      </w:r>
    </w:p>
    <w:p w14:paraId="7AE1BFDD" w14:textId="6D477284" w:rsidR="00051247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13C1A">
        <w:rPr>
          <w:rFonts w:ascii="Times New Roman" w:hAnsi="Times New Roman" w:cs="Times New Roman"/>
          <w:sz w:val="24"/>
          <w:szCs w:val="24"/>
        </w:rPr>
        <w:t>Meta-analys</w:t>
      </w:r>
      <w:r w:rsidR="001240C0">
        <w:rPr>
          <w:rFonts w:ascii="Times New Roman" w:hAnsi="Times New Roman" w:cs="Times New Roman"/>
          <w:sz w:val="24"/>
          <w:szCs w:val="24"/>
        </w:rPr>
        <w:t>i</w:t>
      </w:r>
      <w:r w:rsidRPr="00513C1A">
        <w:rPr>
          <w:rFonts w:ascii="Times New Roman" w:hAnsi="Times New Roman" w:cs="Times New Roman"/>
          <w:sz w:val="24"/>
          <w:szCs w:val="24"/>
        </w:rPr>
        <w:t xml:space="preserve">s </w:t>
      </w:r>
      <w:r w:rsidR="001240C0">
        <w:rPr>
          <w:rFonts w:ascii="Times New Roman" w:hAnsi="Times New Roman" w:cs="Times New Roman"/>
          <w:sz w:val="24"/>
          <w:szCs w:val="24"/>
        </w:rPr>
        <w:t xml:space="preserve">of the overall comparison between PT/LBW born-adults and their </w:t>
      </w:r>
      <w:r w:rsidR="002A164C">
        <w:rPr>
          <w:rFonts w:ascii="Times New Roman" w:hAnsi="Times New Roman" w:cs="Times New Roman"/>
          <w:sz w:val="24"/>
          <w:szCs w:val="24"/>
        </w:rPr>
        <w:t>FT</w:t>
      </w:r>
      <w:r w:rsidR="001240C0">
        <w:rPr>
          <w:rFonts w:ascii="Times New Roman" w:hAnsi="Times New Roman" w:cs="Times New Roman"/>
          <w:sz w:val="24"/>
          <w:szCs w:val="24"/>
        </w:rPr>
        <w:t xml:space="preserve"> peers </w:t>
      </w:r>
      <w:r w:rsidRPr="00513C1A">
        <w:rPr>
          <w:rFonts w:ascii="Times New Roman" w:hAnsi="Times New Roman" w:cs="Times New Roman"/>
          <w:sz w:val="24"/>
          <w:szCs w:val="24"/>
        </w:rPr>
        <w:t>w</w:t>
      </w:r>
      <w:r w:rsidR="001240C0">
        <w:rPr>
          <w:rFonts w:ascii="Times New Roman" w:hAnsi="Times New Roman" w:cs="Times New Roman"/>
          <w:sz w:val="24"/>
          <w:szCs w:val="24"/>
        </w:rPr>
        <w:t>as</w:t>
      </w:r>
      <w:r w:rsidRPr="00513C1A">
        <w:rPr>
          <w:rFonts w:ascii="Times New Roman" w:hAnsi="Times New Roman" w:cs="Times New Roman"/>
          <w:sz w:val="24"/>
          <w:szCs w:val="24"/>
        </w:rPr>
        <w:t xml:space="preserve"> carried </w:t>
      </w:r>
      <w:r w:rsidR="00971B2A">
        <w:rPr>
          <w:rFonts w:ascii="Times New Roman" w:hAnsi="Times New Roman" w:cs="Times New Roman"/>
          <w:sz w:val="24"/>
          <w:szCs w:val="24"/>
        </w:rPr>
        <w:t xml:space="preserve">out </w:t>
      </w:r>
      <w:r w:rsidRPr="00513C1A">
        <w:rPr>
          <w:rFonts w:ascii="Times New Roman" w:hAnsi="Times New Roman" w:cs="Times New Roman"/>
          <w:sz w:val="24"/>
          <w:szCs w:val="24"/>
        </w:rPr>
        <w:t>with Comprehensive Meta-Analysis (CMA) version 2 software</w:t>
      </w:r>
      <w:r w:rsidRPr="00513C1A">
        <w:rPr>
          <w:rFonts w:ascii="Times New Roman" w:hAnsi="Times New Roman" w:cs="Times New Roman"/>
          <w:sz w:val="24"/>
          <w:szCs w:val="24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enstein M&lt;/Author&gt;&lt;Year&gt;2005&lt;/Year&gt;&lt;RecNum&gt;45&lt;/RecNum&gt;&lt;DisplayText&gt;&lt;style face="superscript"&gt;39&lt;/style&gt;&lt;/DisplayText&gt;&lt;record&gt;&lt;rec-number&gt;45&lt;/rec-number&gt;&lt;foreign-keys&gt;&lt;key app="EN" db-id="0e50sternp2fsae509wpdvd7xetwsda095pw" timestamp="1503398763"&gt;45&lt;/key&gt;&lt;/foreign-keys&gt;&lt;ref-type name="Book"&gt;6&lt;/ref-type&gt;&lt;contributors&gt;&lt;authors&gt;&lt;author&gt;Borenstein M, Hedges L, Higgins J,&lt;/author&gt;&lt;author&gt;Rothstein H.&lt;/author&gt;&lt;/authors&gt;&lt;/contributors&gt;&lt;titles&gt;&lt;title&gt;Comprehensive Meta Analysis. Version 2.&lt;/title&gt;&lt;/titles&gt;&lt;dates&gt;&lt;year&gt;2005&lt;/year&gt;&lt;/dates&gt;&lt;pub-location&gt;Englewood, NJ&amp;#xD;&lt;/pub-location&gt;&lt;publisher&gt;Biostat&lt;/publisher&gt;&lt;urls&gt;&lt;/urls&gt;&lt;/record&gt;&lt;/Cite&gt;&lt;/EndNote&gt;</w:instrText>
      </w:r>
      <w:r w:rsidRPr="00513C1A">
        <w:rPr>
          <w:rFonts w:ascii="Times New Roman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vertAlign w:val="superscript"/>
        </w:rPr>
        <w:t>39</w:t>
      </w:r>
      <w:r w:rsidRPr="00513C1A">
        <w:rPr>
          <w:rFonts w:ascii="Times New Roman" w:hAnsi="Times New Roman" w:cs="Times New Roman"/>
          <w:sz w:val="24"/>
          <w:szCs w:val="24"/>
        </w:rPr>
        <w:fldChar w:fldCharType="end"/>
      </w:r>
      <w:r w:rsidR="00505ACC" w:rsidRPr="00505ACC">
        <w:rPr>
          <w:rFonts w:ascii="Times New Roman" w:hAnsi="Times New Roman" w:cs="Times New Roman"/>
          <w:sz w:val="24"/>
          <w:szCs w:val="24"/>
        </w:rPr>
        <w:t xml:space="preserve"> </w:t>
      </w:r>
      <w:r w:rsidR="00505ACC">
        <w:rPr>
          <w:rFonts w:ascii="Times New Roman" w:hAnsi="Times New Roman" w:cs="Times New Roman"/>
          <w:sz w:val="24"/>
          <w:szCs w:val="24"/>
        </w:rPr>
        <w:t>for</w:t>
      </w:r>
      <w:r w:rsidR="00505ACC" w:rsidRPr="00513C1A">
        <w:rPr>
          <w:rFonts w:ascii="Times New Roman" w:hAnsi="Times New Roman" w:cs="Times New Roman"/>
          <w:sz w:val="24"/>
          <w:szCs w:val="24"/>
        </w:rPr>
        <w:t xml:space="preserve"> </w:t>
      </w:r>
      <w:r w:rsidR="00505ACC">
        <w:rPr>
          <w:rFonts w:ascii="Times New Roman" w:hAnsi="Times New Roman" w:cs="Times New Roman"/>
          <w:sz w:val="24"/>
          <w:szCs w:val="24"/>
        </w:rPr>
        <w:t>each soci</w:t>
      </w:r>
      <w:r w:rsidR="00505ACC" w:rsidRPr="00513C1A">
        <w:rPr>
          <w:rFonts w:ascii="Times New Roman" w:hAnsi="Times New Roman" w:cs="Times New Roman"/>
          <w:sz w:val="24"/>
          <w:szCs w:val="24"/>
        </w:rPr>
        <w:t>al outcome</w:t>
      </w:r>
      <w:r w:rsidR="001240C0">
        <w:rPr>
          <w:rFonts w:ascii="Times New Roman" w:hAnsi="Times New Roman" w:cs="Times New Roman"/>
          <w:sz w:val="24"/>
          <w:szCs w:val="24"/>
        </w:rPr>
        <w:t>.</w:t>
      </w:r>
      <w:r w:rsidRPr="00513C1A">
        <w:rPr>
          <w:rFonts w:ascii="Times New Roman" w:hAnsi="Times New Roman" w:cs="Times New Roman"/>
          <w:sz w:val="24"/>
          <w:szCs w:val="24"/>
        </w:rPr>
        <w:t xml:space="preserve"> </w:t>
      </w:r>
      <w:r w:rsidR="00505ACC">
        <w:rPr>
          <w:rFonts w:ascii="Times New Roman" w:hAnsi="Times New Roman" w:cs="Times New Roman"/>
          <w:sz w:val="24"/>
          <w:szCs w:val="24"/>
        </w:rPr>
        <w:t>W</w:t>
      </w:r>
      <w:r w:rsidRPr="00513C1A">
        <w:rPr>
          <w:rFonts w:ascii="Times New Roman" w:hAnsi="Times New Roman" w:cs="Times New Roman"/>
          <w:sz w:val="24"/>
          <w:szCs w:val="24"/>
        </w:rPr>
        <w:t>e used pooled odds ratios (ORs) with 95% confidence intervals (CIs) for studies presenting dichotomous outcomes (e.g. frequencies) and Hedges’ g for studies presenting continuous outcomes (e.g. means and standard deviations)</w:t>
      </w:r>
      <w:r w:rsidR="001240C0">
        <w:rPr>
          <w:rFonts w:ascii="Times New Roman" w:hAnsi="Times New Roman" w:cs="Times New Roman"/>
          <w:sz w:val="24"/>
          <w:szCs w:val="24"/>
        </w:rPr>
        <w:t xml:space="preserve">, </w:t>
      </w:r>
      <w:r w:rsidR="00657A33">
        <w:rPr>
          <w:rFonts w:ascii="Times New Roman" w:hAnsi="Times New Roman" w:cs="Times New Roman"/>
          <w:sz w:val="24"/>
          <w:szCs w:val="24"/>
        </w:rPr>
        <w:t>with</w:t>
      </w:r>
      <w:r>
        <w:rPr>
          <w:rFonts w:ascii="Times New Roman" w:hAnsi="Times New Roman" w:cs="Times New Roman"/>
          <w:sz w:val="24"/>
          <w:szCs w:val="24"/>
        </w:rPr>
        <w:t xml:space="preserve"> random effects</w:t>
      </w:r>
      <w:r w:rsidR="001240C0">
        <w:rPr>
          <w:rFonts w:ascii="Times New Roman" w:hAnsi="Times New Roman" w:cs="Times New Roman"/>
          <w:sz w:val="24"/>
          <w:szCs w:val="24"/>
        </w:rPr>
        <w:t xml:space="preserve">. </w:t>
      </w:r>
      <w:r w:rsidRPr="003D03B8">
        <w:rPr>
          <w:rFonts w:ascii="Times New Roman" w:hAnsi="Times New Roman" w:cs="Times New Roman"/>
          <w:sz w:val="24"/>
          <w:szCs w:val="24"/>
        </w:rPr>
        <w:t xml:space="preserve">Heterogeneity </w:t>
      </w:r>
      <w:r>
        <w:rPr>
          <w:rFonts w:ascii="Times New Roman" w:hAnsi="Times New Roman" w:cs="Times New Roman"/>
          <w:sz w:val="24"/>
          <w:szCs w:val="24"/>
        </w:rPr>
        <w:t>among</w:t>
      </w:r>
      <w:r w:rsidRPr="003D03B8">
        <w:rPr>
          <w:rFonts w:ascii="Times New Roman" w:hAnsi="Times New Roman" w:cs="Times New Roman"/>
          <w:sz w:val="24"/>
          <w:szCs w:val="24"/>
        </w:rPr>
        <w:t xml:space="preserve"> studies was assessed with Cochran’s </w:t>
      </w:r>
      <w:r w:rsidRPr="00DB3955">
        <w:rPr>
          <w:rFonts w:ascii="Times New Roman" w:hAnsi="Times New Roman" w:cs="Times New Roman"/>
          <w:i/>
          <w:sz w:val="24"/>
          <w:szCs w:val="24"/>
        </w:rPr>
        <w:t>Q</w:t>
      </w:r>
      <w:r w:rsidR="00CF39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F39E6">
        <w:rPr>
          <w:rFonts w:ascii="Times New Roman" w:hAnsi="Times New Roman" w:cs="Times New Roman"/>
          <w:sz w:val="24"/>
          <w:szCs w:val="24"/>
        </w:rPr>
        <w:t>(p value)</w:t>
      </w:r>
      <w:r w:rsidR="00896A16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Pr="003D03B8">
        <w:rPr>
          <w:rFonts w:ascii="Times New Roman" w:hAnsi="Times New Roman" w:cs="Times New Roman"/>
          <w:sz w:val="24"/>
          <w:szCs w:val="24"/>
        </w:rPr>
        <w:t xml:space="preserve"> Higgins </w:t>
      </w:r>
      <w:r w:rsidRPr="00DB3955">
        <w:rPr>
          <w:rFonts w:ascii="Times New Roman" w:hAnsi="Times New Roman" w:cs="Times New Roman"/>
          <w:i/>
          <w:sz w:val="24"/>
          <w:szCs w:val="24"/>
        </w:rPr>
        <w:t>I</w:t>
      </w:r>
      <w:r w:rsidRPr="00DB3955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896A16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896A16">
        <w:rPr>
          <w:rFonts w:ascii="Times New Roman" w:hAnsi="Times New Roman" w:cs="Times New Roman"/>
          <w:sz w:val="24"/>
          <w:szCs w:val="24"/>
        </w:rPr>
        <w:t xml:space="preserve">and </w:t>
      </w:r>
      <w:r w:rsidR="00CF39E6" w:rsidRPr="0011755E">
        <w:rPr>
          <w:rFonts w:ascii="Times New Roman" w:hAnsi="Times New Roman" w:cs="Times New Roman"/>
          <w:i/>
          <w:sz w:val="24"/>
          <w:szCs w:val="24"/>
        </w:rPr>
        <w:t>T</w:t>
      </w:r>
      <w:r w:rsidR="00896A16" w:rsidRPr="00A916C4">
        <w:rPr>
          <w:rStyle w:val="Emphasis"/>
          <w:color w:val="2A2A2A"/>
          <w:sz w:val="24"/>
          <w:szCs w:val="24"/>
          <w:bdr w:val="none" w:sz="0" w:space="0" w:color="auto" w:frame="1"/>
          <w:vertAlign w:val="superscript"/>
        </w:rPr>
        <w:t>2</w:t>
      </w:r>
      <w:r w:rsidRPr="003D03B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Low heterogeneity was defined as an </w:t>
      </w:r>
      <w:r w:rsidRPr="00DB3955">
        <w:rPr>
          <w:rFonts w:ascii="Times New Roman" w:hAnsi="Times New Roman" w:cs="Times New Roman"/>
          <w:i/>
          <w:sz w:val="24"/>
          <w:szCs w:val="24"/>
        </w:rPr>
        <w:t>I</w:t>
      </w:r>
      <w:r w:rsidRPr="00DB3955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657A33">
        <w:rPr>
          <w:rFonts w:ascii="Times New Roman" w:hAnsi="Times New Roman" w:cs="Times New Roman"/>
          <w:sz w:val="24"/>
          <w:szCs w:val="24"/>
        </w:rPr>
        <w:t>value of 0-</w:t>
      </w:r>
      <w:r>
        <w:rPr>
          <w:rFonts w:ascii="Times New Roman" w:hAnsi="Times New Roman" w:cs="Times New Roman"/>
          <w:sz w:val="24"/>
          <w:szCs w:val="24"/>
        </w:rPr>
        <w:t xml:space="preserve">25%, moderate heterogeneity as an </w:t>
      </w:r>
      <w:r w:rsidRPr="00DB3955">
        <w:rPr>
          <w:rFonts w:ascii="Times New Roman" w:hAnsi="Times New Roman" w:cs="Times New Roman"/>
          <w:i/>
          <w:sz w:val="24"/>
          <w:szCs w:val="24"/>
        </w:rPr>
        <w:t>I</w:t>
      </w:r>
      <w:r w:rsidRPr="00DB3955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 w:rsidR="00657A33">
        <w:rPr>
          <w:rFonts w:ascii="Times New Roman" w:hAnsi="Times New Roman" w:cs="Times New Roman"/>
          <w:sz w:val="24"/>
          <w:szCs w:val="24"/>
        </w:rPr>
        <w:t>of 25-</w:t>
      </w:r>
      <w:r>
        <w:rPr>
          <w:rFonts w:ascii="Times New Roman" w:hAnsi="Times New Roman" w:cs="Times New Roman"/>
          <w:sz w:val="24"/>
          <w:szCs w:val="24"/>
        </w:rPr>
        <w:t xml:space="preserve">75% and high heterogeneity as an </w:t>
      </w:r>
      <w:r w:rsidRPr="00DB3955">
        <w:rPr>
          <w:rFonts w:ascii="Times New Roman" w:hAnsi="Times New Roman" w:cs="Times New Roman"/>
          <w:i/>
          <w:sz w:val="24"/>
          <w:szCs w:val="24"/>
        </w:rPr>
        <w:t>I</w:t>
      </w:r>
      <w:r w:rsidRPr="00DB3955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657A33">
        <w:rPr>
          <w:rFonts w:ascii="Times New Roman" w:hAnsi="Times New Roman" w:cs="Times New Roman"/>
          <w:sz w:val="24"/>
          <w:szCs w:val="24"/>
        </w:rPr>
        <w:t xml:space="preserve"> of 75-</w:t>
      </w:r>
      <w:r>
        <w:rPr>
          <w:rFonts w:ascii="Times New Roman" w:hAnsi="Times New Roman" w:cs="Times New Roman"/>
          <w:sz w:val="24"/>
          <w:szCs w:val="24"/>
        </w:rPr>
        <w:t xml:space="preserve">100%. </w:t>
      </w:r>
    </w:p>
    <w:p w14:paraId="418A8310" w14:textId="6901354D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rder to explore heterogeneity, we conducted s</w:t>
      </w:r>
      <w:r w:rsidRPr="003D03B8">
        <w:rPr>
          <w:rFonts w:ascii="Times New Roman" w:hAnsi="Times New Roman" w:cs="Times New Roman"/>
          <w:sz w:val="24"/>
          <w:szCs w:val="24"/>
        </w:rPr>
        <w:t>ubgroup analyses</w:t>
      </w:r>
      <w:r>
        <w:rPr>
          <w:rFonts w:ascii="Times New Roman" w:hAnsi="Times New Roman" w:cs="Times New Roman"/>
          <w:sz w:val="24"/>
          <w:szCs w:val="24"/>
        </w:rPr>
        <w:t xml:space="preserve"> (dependent on data availability) for</w:t>
      </w:r>
      <w:r w:rsidRPr="003D03B8">
        <w:rPr>
          <w:rFonts w:ascii="Times New Roman" w:hAnsi="Times New Roman" w:cs="Times New Roman"/>
          <w:sz w:val="24"/>
          <w:szCs w:val="24"/>
        </w:rPr>
        <w:t xml:space="preserve"> degree of prematurity</w:t>
      </w:r>
      <w:r>
        <w:rPr>
          <w:rFonts w:ascii="Times New Roman" w:hAnsi="Times New Roman" w:cs="Times New Roman"/>
          <w:sz w:val="24"/>
          <w:szCs w:val="24"/>
        </w:rPr>
        <w:t xml:space="preserve"> (i.e. EPT, VPT, MLPT), </w:t>
      </w:r>
      <w:r w:rsidRPr="003D03B8">
        <w:rPr>
          <w:rFonts w:ascii="Times New Roman" w:hAnsi="Times New Roman" w:cs="Times New Roman"/>
          <w:sz w:val="24"/>
          <w:szCs w:val="24"/>
        </w:rPr>
        <w:t>type of study</w:t>
      </w:r>
      <w:r>
        <w:rPr>
          <w:rFonts w:ascii="Times New Roman" w:hAnsi="Times New Roman" w:cs="Times New Roman"/>
          <w:sz w:val="24"/>
          <w:szCs w:val="24"/>
        </w:rPr>
        <w:t xml:space="preserve"> (i.e. cohort or registry)</w:t>
      </w:r>
      <w:r w:rsidR="001240C0">
        <w:rPr>
          <w:rFonts w:ascii="Times New Roman" w:hAnsi="Times New Roman" w:cs="Times New Roman"/>
          <w:sz w:val="24"/>
          <w:szCs w:val="24"/>
        </w:rPr>
        <w:t xml:space="preserve">, age groups (i.e., </w:t>
      </w:r>
      <w:r w:rsidR="00505ACC">
        <w:rPr>
          <w:rFonts w:ascii="Times New Roman" w:hAnsi="Times New Roman" w:cs="Times New Roman"/>
          <w:sz w:val="24"/>
          <w:szCs w:val="24"/>
        </w:rPr>
        <w:t xml:space="preserve">young adulthood: </w:t>
      </w:r>
      <w:r w:rsidR="001240C0">
        <w:rPr>
          <w:rFonts w:ascii="Times New Roman" w:hAnsi="Times New Roman" w:cs="Times New Roman"/>
          <w:sz w:val="24"/>
          <w:szCs w:val="24"/>
        </w:rPr>
        <w:t xml:space="preserve">18-25 years or </w:t>
      </w:r>
      <w:r w:rsidR="00505ACC">
        <w:rPr>
          <w:rFonts w:ascii="Times New Roman" w:hAnsi="Times New Roman" w:cs="Times New Roman"/>
          <w:sz w:val="24"/>
          <w:szCs w:val="24"/>
        </w:rPr>
        <w:t xml:space="preserve">middle adulthood: </w:t>
      </w:r>
      <w:r w:rsidR="001240C0">
        <w:rPr>
          <w:rFonts w:ascii="Times New Roman" w:hAnsi="Times New Roman" w:cs="Times New Roman"/>
          <w:sz w:val="24"/>
          <w:szCs w:val="24"/>
        </w:rPr>
        <w:t>≥26 years)</w:t>
      </w:r>
      <w:r w:rsidR="00AE1DA1">
        <w:rPr>
          <w:rFonts w:ascii="Times New Roman" w:hAnsi="Times New Roman" w:cs="Times New Roman"/>
          <w:sz w:val="24"/>
          <w:szCs w:val="24"/>
        </w:rPr>
        <w:t xml:space="preserve"> and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Pr="003D03B8">
        <w:rPr>
          <w:rFonts w:ascii="Times New Roman" w:hAnsi="Times New Roman" w:cs="Times New Roman"/>
          <w:sz w:val="24"/>
          <w:szCs w:val="24"/>
        </w:rPr>
        <w:t>.</w:t>
      </w:r>
      <w:r w:rsidRPr="00B253C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D2C75D" w14:textId="3376F769" w:rsidR="00051247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>Publication bia</w:t>
      </w:r>
      <w:r w:rsidR="000848CB">
        <w:rPr>
          <w:rFonts w:ascii="Times New Roman" w:hAnsi="Times New Roman" w:cs="Times New Roman"/>
          <w:sz w:val="24"/>
          <w:szCs w:val="24"/>
        </w:rPr>
        <w:t>s analysis was assessed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0848CB">
        <w:rPr>
          <w:rFonts w:ascii="Times New Roman" w:hAnsi="Times New Roman" w:cs="Times New Roman"/>
          <w:sz w:val="24"/>
          <w:szCs w:val="24"/>
        </w:rPr>
        <w:t>through</w:t>
      </w:r>
      <w:r w:rsidR="0095205B">
        <w:rPr>
          <w:rFonts w:ascii="Times New Roman" w:hAnsi="Times New Roman" w:cs="Times New Roman"/>
          <w:sz w:val="24"/>
          <w:szCs w:val="24"/>
        </w:rPr>
        <w:t>: (1)</w:t>
      </w:r>
      <w:r w:rsidRPr="003D03B8">
        <w:rPr>
          <w:rFonts w:ascii="Times New Roman" w:hAnsi="Times New Roman" w:cs="Times New Roman"/>
          <w:sz w:val="24"/>
          <w:szCs w:val="24"/>
        </w:rPr>
        <w:t xml:space="preserve"> the trim and fill procedure to examine the symmetry of effect sizes plotted by the inverse of the SE.</w:t>
      </w:r>
      <w:r w:rsidRPr="003D03B8">
        <w:rPr>
          <w:rFonts w:ascii="Times New Roman" w:hAnsi="Times New Roman" w:cs="Times New Roman"/>
          <w:sz w:val="24"/>
          <w:szCs w:val="24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val&lt;/Author&gt;&lt;Year&gt;2000&lt;/Year&gt;&lt;RecNum&gt;48&lt;/RecNum&gt;&lt;DisplayText&gt;&lt;style face="superscript"&gt;40&lt;/style&gt;&lt;/DisplayText&gt;&lt;record&gt;&lt;rec-number&gt;48&lt;/rec-number&gt;&lt;foreign-keys&gt;&lt;key app="EN" db-id="0e50sternp2fsae509wpdvd7xetwsda095pw" timestamp="1503399245"&gt;48&lt;/key&gt;&lt;/foreign-keys&gt;&lt;ref-type name="Journal Article"&gt;17&lt;/ref-type&gt;&lt;contributors&gt;&lt;authors&gt;&lt;author&gt;Duval, Sue&lt;/author&gt;&lt;author&gt;Tweedie, Richard&lt;/author&gt;&lt;/authors&gt;&lt;/contributors&gt;&lt;titles&gt;&lt;title&gt;A Nonparametric “Trim and Fill” Method of Accounting for Publication Bias in Meta-Analysis&lt;/title&gt;&lt;secondary-title&gt;Journal of the American Statistical Association&lt;/secondary-title&gt;&lt;/titles&gt;&lt;periodical&gt;&lt;full-title&gt;Journal of the American Statistical Association&lt;/full-title&gt;&lt;/periodical&gt;&lt;pages&gt;89-98&lt;/pages&gt;&lt;volume&gt;95&lt;/volume&gt;&lt;number&gt;449&lt;/number&gt;&lt;dates&gt;&lt;year&gt;2000&lt;/year&gt;&lt;pub-dates&gt;&lt;date&gt;2000/03/01&lt;/date&gt;&lt;/pub-dates&gt;&lt;/dates&gt;&lt;publisher&gt;Taylor &amp;amp; Francis&lt;/publisher&gt;&lt;isbn&gt;0162-1459&lt;/isbn&gt;&lt;urls&gt;&lt;related-urls&gt;&lt;url&gt;http://dx.doi.org/10.1080/01621459.2000.10473905&lt;/url&gt;&lt;/related-urls&gt;&lt;/urls&gt;&lt;electronic-resource-num&gt;10.1080/01621459.2000.10473905&lt;/electronic-resource-num&gt;&lt;/record&gt;&lt;/Cite&gt;&lt;/EndNote&gt;</w:instrText>
      </w:r>
      <w:r w:rsidRPr="003D03B8">
        <w:rPr>
          <w:rFonts w:ascii="Times New Roman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vertAlign w:val="superscript"/>
        </w:rPr>
        <w:t>40</w:t>
      </w:r>
      <w:r w:rsidRPr="003D03B8">
        <w:rPr>
          <w:rFonts w:ascii="Times New Roman" w:hAnsi="Times New Roman" w:cs="Times New Roman"/>
          <w:sz w:val="24"/>
          <w:szCs w:val="24"/>
        </w:rPr>
        <w:fldChar w:fldCharType="end"/>
      </w:r>
      <w:r w:rsidRPr="003D03B8">
        <w:rPr>
          <w:rFonts w:ascii="Times New Roman" w:hAnsi="Times New Roman" w:cs="Times New Roman"/>
          <w:sz w:val="24"/>
          <w:szCs w:val="24"/>
        </w:rPr>
        <w:t xml:space="preserve"> Ideally, effect sizes should mirror one another on either side of the mean</w:t>
      </w:r>
      <w:r w:rsidR="0095205B">
        <w:rPr>
          <w:rFonts w:ascii="Times New Roman" w:hAnsi="Times New Roman" w:cs="Times New Roman"/>
          <w:sz w:val="24"/>
          <w:szCs w:val="24"/>
        </w:rPr>
        <w:t>;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95205B">
        <w:rPr>
          <w:rFonts w:ascii="Times New Roman" w:hAnsi="Times New Roman" w:cs="Times New Roman"/>
          <w:sz w:val="24"/>
          <w:szCs w:val="24"/>
        </w:rPr>
        <w:t>(2)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1240C0">
        <w:rPr>
          <w:rFonts w:ascii="Times New Roman" w:hAnsi="Times New Roman" w:cs="Times New Roman"/>
          <w:sz w:val="24"/>
          <w:szCs w:val="24"/>
        </w:rPr>
        <w:t>t</w:t>
      </w:r>
      <w:r w:rsidRPr="003D03B8">
        <w:rPr>
          <w:rFonts w:ascii="Times New Roman" w:hAnsi="Times New Roman" w:cs="Times New Roman"/>
          <w:sz w:val="24"/>
          <w:szCs w:val="24"/>
        </w:rPr>
        <w:t>he Begg and Mazumdar rank correlation test to examine the likelihood of bias in favor of small sample size studies.</w:t>
      </w:r>
      <w:r w:rsidRPr="003D03B8">
        <w:rPr>
          <w:rFonts w:ascii="Times New Roman" w:hAnsi="Times New Roman" w:cs="Times New Roman"/>
          <w:sz w:val="24"/>
          <w:szCs w:val="24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gg&lt;/Author&gt;&lt;Year&gt;1994&lt;/Year&gt;&lt;RecNum&gt;46&lt;/RecNum&gt;&lt;DisplayText&gt;&lt;style face="superscript"&gt;41&lt;/style&gt;&lt;/DisplayText&gt;&lt;record&gt;&lt;rec-number&gt;46&lt;/rec-number&gt;&lt;foreign-keys&gt;&lt;key app="EN" db-id="0e50sternp2fsae509wpdvd7xetwsda095pw" timestamp="1503399070"&gt;46&lt;/key&gt;&lt;/foreign-keys&gt;&lt;ref-type name="Journal Article"&gt;17&lt;/ref-type&gt;&lt;contributors&gt;&lt;authors&gt;&lt;author&gt;Begg, C. B.&lt;/author&gt;&lt;author&gt;Mazumdar, M.&lt;/author&gt;&lt;/authors&gt;&lt;/contributors&gt;&lt;auth-address&gt;Department of Epidemiology and Biostatistics, Memorial Sloan-Kettering Cancer Center, New York, New York 10021.&lt;/auth-address&gt;&lt;titles&gt;&lt;title&gt;Operating characteristics of a rank correlation test for publication bias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1088-101&lt;/pages&gt;&lt;volume&gt;50&lt;/volume&gt;&lt;number&gt;4&lt;/number&gt;&lt;edition&gt;1994/12/01&lt;/edition&gt;&lt;keywords&gt;&lt;keyword&gt;*Bias (Epidemiology)&lt;/keyword&gt;&lt;keyword&gt;Case-Control Studies&lt;/keyword&gt;&lt;keyword&gt;Chlamydia Infections/epidemiology&lt;/keyword&gt;&lt;keyword&gt;Chlorine&lt;/keyword&gt;&lt;keyword&gt;Contraceptives, Oral&lt;/keyword&gt;&lt;keyword&gt;Female&lt;/keyword&gt;&lt;keyword&gt;Humans&lt;/keyword&gt;&lt;keyword&gt;Lung Neoplasms/epidemiology&lt;/keyword&gt;&lt;keyword&gt;Mathematics&lt;/keyword&gt;&lt;keyword&gt;Meta-Analysis as Topic&lt;/keyword&gt;&lt;keyword&gt;*Models, Statistical&lt;/keyword&gt;&lt;keyword&gt;Neoplasms/epidemiology&lt;/keyword&gt;&lt;keyword&gt;Odds Ratio&lt;/keyword&gt;&lt;keyword&gt;*Publishing&lt;/keyword&gt;&lt;keyword&gt;Tobacco Smoke Pollution/adverse effects&lt;/keyword&gt;&lt;keyword&gt;Water Supply&lt;/keyword&gt;&lt;/keywords&gt;&lt;dates&gt;&lt;year&gt;1994&lt;/year&gt;&lt;pub-dates&gt;&lt;date&gt;Dec&lt;/date&gt;&lt;/pub-dates&gt;&lt;/dates&gt;&lt;isbn&gt;0006-341X (Print)&amp;#xD;0006-341x&lt;/isbn&gt;&lt;accession-num&gt;7786990&lt;/accession-num&gt;&lt;urls&gt;&lt;/urls&gt;&lt;remote-database-provider&gt;NLM&lt;/remote-database-provider&gt;&lt;language&gt;eng&lt;/language&gt;&lt;/record&gt;&lt;/Cite&gt;&lt;/EndNote&gt;</w:instrText>
      </w:r>
      <w:r w:rsidRPr="003D03B8">
        <w:rPr>
          <w:rFonts w:ascii="Times New Roman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vertAlign w:val="superscript"/>
        </w:rPr>
        <w:t>41</w:t>
      </w:r>
      <w:r w:rsidRPr="003D03B8">
        <w:rPr>
          <w:rFonts w:ascii="Times New Roman" w:hAnsi="Times New Roman" w:cs="Times New Roman"/>
          <w:sz w:val="24"/>
          <w:szCs w:val="24"/>
        </w:rPr>
        <w:fldChar w:fldCharType="end"/>
      </w:r>
      <w:r w:rsidRPr="003D03B8">
        <w:rPr>
          <w:rFonts w:ascii="Times New Roman" w:hAnsi="Times New Roman" w:cs="Times New Roman"/>
          <w:sz w:val="24"/>
          <w:szCs w:val="24"/>
        </w:rPr>
        <w:t xml:space="preserve"> Non</w:t>
      </w:r>
      <w:r w:rsidR="007364A0">
        <w:rPr>
          <w:rFonts w:ascii="Times New Roman" w:hAnsi="Times New Roman" w:cs="Times New Roman"/>
          <w:sz w:val="24"/>
          <w:szCs w:val="24"/>
        </w:rPr>
        <w:t>-</w:t>
      </w:r>
      <w:r w:rsidRPr="003D03B8">
        <w:rPr>
          <w:rFonts w:ascii="Times New Roman" w:hAnsi="Times New Roman" w:cs="Times New Roman"/>
          <w:sz w:val="24"/>
          <w:szCs w:val="24"/>
        </w:rPr>
        <w:t>significance of correlation indicates no publication bias</w:t>
      </w:r>
      <w:r w:rsidR="0095205B">
        <w:rPr>
          <w:rFonts w:ascii="Times New Roman" w:hAnsi="Times New Roman" w:cs="Times New Roman"/>
          <w:sz w:val="24"/>
          <w:szCs w:val="24"/>
        </w:rPr>
        <w:t>; (3)</w:t>
      </w:r>
      <w:r w:rsidRPr="003D03B8">
        <w:rPr>
          <w:rFonts w:ascii="Times New Roman" w:hAnsi="Times New Roman" w:cs="Times New Roman"/>
          <w:sz w:val="24"/>
          <w:szCs w:val="24"/>
        </w:rPr>
        <w:t xml:space="preserve"> Egger’s test </w:t>
      </w:r>
      <w:r w:rsidR="001240C0">
        <w:rPr>
          <w:rFonts w:ascii="Times New Roman" w:hAnsi="Times New Roman" w:cs="Times New Roman"/>
          <w:sz w:val="24"/>
          <w:szCs w:val="24"/>
        </w:rPr>
        <w:t xml:space="preserve">to </w:t>
      </w:r>
      <w:r w:rsidRPr="003D03B8">
        <w:rPr>
          <w:rFonts w:ascii="Times New Roman" w:hAnsi="Times New Roman" w:cs="Times New Roman"/>
          <w:sz w:val="24"/>
          <w:szCs w:val="24"/>
        </w:rPr>
        <w:t xml:space="preserve">examine whether publication bias </w:t>
      </w:r>
      <w:r w:rsidR="001240C0">
        <w:rPr>
          <w:rFonts w:ascii="Times New Roman" w:hAnsi="Times New Roman" w:cs="Times New Roman"/>
          <w:sz w:val="24"/>
          <w:szCs w:val="24"/>
        </w:rPr>
        <w:t xml:space="preserve">was </w:t>
      </w:r>
      <w:r w:rsidRPr="003D03B8">
        <w:rPr>
          <w:rFonts w:ascii="Times New Roman" w:hAnsi="Times New Roman" w:cs="Times New Roman"/>
          <w:sz w:val="24"/>
          <w:szCs w:val="24"/>
        </w:rPr>
        <w:t>related to the direction of study findings.</w:t>
      </w:r>
      <w:r w:rsidRPr="003D03B8">
        <w:rPr>
          <w:rFonts w:ascii="Times New Roman" w:hAnsi="Times New Roman" w:cs="Times New Roman"/>
          <w:sz w:val="24"/>
          <w:szCs w:val="24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gger&lt;/Author&gt;&lt;Year&gt;1997&lt;/Year&gt;&lt;RecNum&gt;47&lt;/RecNum&gt;&lt;DisplayText&gt;&lt;style face="superscript"&gt;42&lt;/style&gt;&lt;/DisplayText&gt;&lt;record&gt;&lt;rec-number&gt;47&lt;/rec-number&gt;&lt;foreign-keys&gt;&lt;key app="EN" db-id="0e50sternp2fsae509wpdvd7xetwsda095pw" timestamp="1503399112"&gt;47&lt;/key&gt;&lt;/foreign-keys&gt;&lt;ref-type name="Journal Article"&gt;17&lt;/ref-type&gt;&lt;contributors&gt;&lt;authors&gt;&lt;author&gt;Egger, M.&lt;/author&gt;&lt;author&gt;Davey Smith, G.&lt;/author&gt;&lt;author&gt;Schneider, M.&lt;/author&gt;&lt;author&gt;Minder, C.&lt;/author&gt;&lt;/authors&gt;&lt;/contributors&gt;&lt;auth-address&gt;Department of Social Medicine, University of Bristol. m.egger@bristol.ac.uk&lt;/auth-address&gt;&lt;titles&gt;&lt;title&gt;Bias in meta-analysis detected by a simple, graphical test&lt;/title&gt;&lt;secondary-title&gt;Bmj&lt;/secondary-title&gt;&lt;alt-title&gt;BMJ (Clinical research ed.)&lt;/alt-title&gt;&lt;/titles&gt;&lt;periodical&gt;&lt;full-title&gt;Bmj&lt;/full-title&gt;&lt;abbr-1&gt;BMJ (Clinical research ed.)&lt;/abbr-1&gt;&lt;/periodical&gt;&lt;alt-periodical&gt;&lt;full-title&gt;Bmj&lt;/full-title&gt;&lt;abbr-1&gt;BMJ (Clinical research ed.)&lt;/abbr-1&gt;&lt;/alt-periodical&gt;&lt;pages&gt;629-34&lt;/pages&gt;&lt;volume&gt;315&lt;/volume&gt;&lt;number&gt;7109&lt;/number&gt;&lt;edition&gt;1997/10/06&lt;/edition&gt;&lt;keywords&gt;&lt;keyword&gt;*Bias (Epidemiology)&lt;/keyword&gt;&lt;keyword&gt;*Meta-Analysis as Topic&lt;/keyword&gt;&lt;keyword&gt;Randomized Controlled Trials as Topic&lt;/keyword&gt;&lt;keyword&gt;Regression Analysis&lt;/keyword&gt;&lt;keyword&gt;Statistics as Topic&lt;/keyword&gt;&lt;keyword&gt;Treatment Outcome&lt;/keyword&gt;&lt;/keywords&gt;&lt;dates&gt;&lt;year&gt;1997&lt;/year&gt;&lt;pub-dates&gt;&lt;date&gt;Sep 13&lt;/date&gt;&lt;/pub-dates&gt;&lt;/dates&gt;&lt;isbn&gt;0959-8138 (Print)&amp;#xD;0959-535x&lt;/isbn&gt;&lt;accession-num&gt;9310563&lt;/accession-num&gt;&lt;urls&gt;&lt;/urls&gt;&lt;custom2&gt;PMC2127453&lt;/custom2&gt;&lt;remote-database-provider&gt;NLM&lt;/remote-database-provider&gt;&lt;language&gt;eng&lt;/language&gt;&lt;/record&gt;&lt;/Cite&gt;&lt;/EndNote&gt;</w:instrText>
      </w:r>
      <w:r w:rsidRPr="003D03B8">
        <w:rPr>
          <w:rFonts w:ascii="Times New Roman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vertAlign w:val="superscript"/>
        </w:rPr>
        <w:t>42</w:t>
      </w:r>
      <w:r w:rsidRPr="003D03B8">
        <w:rPr>
          <w:rFonts w:ascii="Times New Roman" w:hAnsi="Times New Roman" w:cs="Times New Roman"/>
          <w:sz w:val="24"/>
          <w:szCs w:val="24"/>
        </w:rPr>
        <w:fldChar w:fldCharType="end"/>
      </w:r>
      <w:r w:rsidRPr="003D03B8">
        <w:rPr>
          <w:rFonts w:ascii="Times New Roman" w:hAnsi="Times New Roman" w:cs="Times New Roman"/>
          <w:sz w:val="24"/>
          <w:szCs w:val="24"/>
        </w:rPr>
        <w:t xml:space="preserve"> The intercept value provided by this test shows the level of funnel plot asymmetry from the standard precision. </w:t>
      </w:r>
    </w:p>
    <w:p w14:paraId="2E3C7D7D" w14:textId="6DE38CAF" w:rsidR="00D91D93" w:rsidRPr="003D03B8" w:rsidRDefault="001240C0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Since </w:t>
      </w:r>
      <w:r w:rsidR="00D91D93" w:rsidRPr="003D03B8">
        <w:rPr>
          <w:rFonts w:ascii="Times New Roman" w:hAnsi="Times New Roman" w:cs="Times New Roman"/>
          <w:sz w:val="24"/>
          <w:szCs w:val="24"/>
        </w:rPr>
        <w:t xml:space="preserve">PT and LBW </w:t>
      </w:r>
      <w:r>
        <w:rPr>
          <w:rFonts w:ascii="Times New Roman" w:hAnsi="Times New Roman" w:cs="Times New Roman"/>
          <w:sz w:val="24"/>
          <w:szCs w:val="24"/>
        </w:rPr>
        <w:t xml:space="preserve">were combined </w:t>
      </w:r>
      <w:r w:rsidR="00D91D93" w:rsidRPr="003D03B8">
        <w:rPr>
          <w:rFonts w:ascii="Times New Roman" w:hAnsi="Times New Roman" w:cs="Times New Roman"/>
          <w:sz w:val="24"/>
          <w:szCs w:val="24"/>
        </w:rPr>
        <w:t>into one group</w:t>
      </w:r>
      <w:r w:rsidR="00D91D93">
        <w:rPr>
          <w:rFonts w:ascii="Times New Roman" w:hAnsi="Times New Roman" w:cs="Times New Roman"/>
          <w:sz w:val="24"/>
          <w:szCs w:val="24"/>
        </w:rPr>
        <w:t>,</w:t>
      </w:r>
      <w:r w:rsidR="00D91D93" w:rsidRPr="003D03B8">
        <w:rPr>
          <w:rFonts w:ascii="Times New Roman" w:hAnsi="Times New Roman" w:cs="Times New Roman"/>
          <w:sz w:val="24"/>
          <w:szCs w:val="24"/>
        </w:rPr>
        <w:t xml:space="preserve"> it is essential to prove that the findings of the meta-analysis are not </w:t>
      </w:r>
      <w:r w:rsidR="00D91D93">
        <w:rPr>
          <w:rFonts w:ascii="Times New Roman" w:hAnsi="Times New Roman" w:cs="Times New Roman"/>
          <w:sz w:val="24"/>
          <w:szCs w:val="24"/>
        </w:rPr>
        <w:t>dependent on this decision. Therefore</w:t>
      </w:r>
      <w:r w:rsidR="00D91D93" w:rsidRPr="003D03B8">
        <w:rPr>
          <w:rFonts w:ascii="Times New Roman" w:hAnsi="Times New Roman" w:cs="Times New Roman"/>
          <w:sz w:val="24"/>
          <w:szCs w:val="24"/>
        </w:rPr>
        <w:t>, a sensitivity analysis was undertaken, in which we repeated the analysis excluding the studies that reported on low birth weight</w:t>
      </w:r>
      <w:r w:rsidR="00D91D93">
        <w:rPr>
          <w:rFonts w:ascii="Times New Roman" w:hAnsi="Times New Roman" w:cs="Times New Roman"/>
          <w:sz w:val="24"/>
          <w:szCs w:val="24"/>
        </w:rPr>
        <w:t xml:space="preserve"> only</w:t>
      </w:r>
      <w:r w:rsidR="00D91D93" w:rsidRPr="003D03B8">
        <w:rPr>
          <w:rFonts w:ascii="Times New Roman" w:hAnsi="Times New Roman" w:cs="Times New Roman"/>
          <w:sz w:val="24"/>
          <w:szCs w:val="24"/>
        </w:rPr>
        <w:t>.</w:t>
      </w:r>
    </w:p>
    <w:p w14:paraId="263730B9" w14:textId="00783011" w:rsidR="00051247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1DD8A311" w14:textId="404DEC2B" w:rsidR="001240C0" w:rsidRDefault="001240C0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tudy Characteristics</w:t>
      </w:r>
    </w:p>
    <w:p w14:paraId="0DD8BB3E" w14:textId="2C83D8A2" w:rsidR="00051247" w:rsidRPr="00CF4BDB" w:rsidRDefault="00657A33" w:rsidP="0011755E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4"/>
          <w:szCs w:val="24"/>
        </w:rPr>
        <w:t>Twenty-one</w:t>
      </w:r>
      <w:r w:rsidR="00051247" w:rsidRPr="00B27FE2">
        <w:rPr>
          <w:rFonts w:ascii="Times New Roman" w:hAnsi="Times New Roman" w:cs="Times New Roman"/>
          <w:sz w:val="24"/>
          <w:szCs w:val="24"/>
        </w:rPr>
        <w:t xml:space="preserve"> studies were eligible for quantitative analysis</w:t>
      </w:r>
      <w:r w:rsidR="0033627E">
        <w:rPr>
          <w:rFonts w:ascii="Times New Roman" w:hAnsi="Times New Roman" w:cs="Times New Roman"/>
          <w:sz w:val="24"/>
          <w:szCs w:val="24"/>
        </w:rPr>
        <w:t xml:space="preserve"> (Figure 1)</w:t>
      </w:r>
      <w:r w:rsidR="00673D8C" w:rsidRPr="00B27FE2">
        <w:rPr>
          <w:rFonts w:ascii="Times New Roman" w:hAnsi="Times New Roman" w:cs="Times New Roman"/>
          <w:sz w:val="24"/>
          <w:szCs w:val="24"/>
        </w:rPr>
        <w:t>.</w:t>
      </w:r>
      <w:r w:rsidR="0033627E">
        <w:rPr>
          <w:rFonts w:ascii="Times New Roman" w:hAnsi="Times New Roman" w:cs="Times New Roman"/>
          <w:sz w:val="24"/>
        </w:rPr>
        <w:t xml:space="preserve"> </w:t>
      </w:r>
      <w:r w:rsidR="00051247">
        <w:rPr>
          <w:rFonts w:ascii="Times New Roman" w:hAnsi="Times New Roman" w:cs="Times New Roman"/>
          <w:sz w:val="24"/>
          <w:szCs w:val="24"/>
        </w:rPr>
        <w:t>According to our selection criteria</w:t>
      </w:r>
      <w:r>
        <w:rPr>
          <w:rFonts w:ascii="Times New Roman" w:hAnsi="Times New Roman" w:cs="Times New Roman"/>
          <w:sz w:val="24"/>
          <w:szCs w:val="24"/>
        </w:rPr>
        <w:t>,</w:t>
      </w:r>
      <w:r w:rsidR="00051247">
        <w:rPr>
          <w:rFonts w:ascii="Times New Roman" w:hAnsi="Times New Roman" w:cs="Times New Roman"/>
          <w:sz w:val="24"/>
          <w:szCs w:val="24"/>
        </w:rPr>
        <w:t xml:space="preserve"> it was possible to identify 14 studies for </w:t>
      </w:r>
      <w:r w:rsidR="00735368">
        <w:rPr>
          <w:rFonts w:ascii="Times New Roman" w:hAnsi="Times New Roman" w:cs="Times New Roman"/>
          <w:sz w:val="24"/>
          <w:szCs w:val="24"/>
        </w:rPr>
        <w:t xml:space="preserve">romantic </w:t>
      </w:r>
      <w:r w:rsidR="00051247">
        <w:rPr>
          <w:rFonts w:ascii="Times New Roman" w:hAnsi="Times New Roman" w:cs="Times New Roman"/>
          <w:sz w:val="24"/>
          <w:szCs w:val="24"/>
        </w:rPr>
        <w:t xml:space="preserve">partnership, </w:t>
      </w:r>
      <w:r w:rsidR="00735368">
        <w:rPr>
          <w:rFonts w:ascii="Times New Roman" w:hAnsi="Times New Roman" w:cs="Times New Roman"/>
          <w:sz w:val="24"/>
          <w:szCs w:val="24"/>
        </w:rPr>
        <w:t>9</w:t>
      </w:r>
      <w:r w:rsidR="00051247">
        <w:rPr>
          <w:rFonts w:ascii="Times New Roman" w:hAnsi="Times New Roman" w:cs="Times New Roman"/>
          <w:sz w:val="24"/>
          <w:szCs w:val="24"/>
        </w:rPr>
        <w:t xml:space="preserve"> for sexual</w:t>
      </w:r>
      <w:r w:rsidR="00D22F19">
        <w:rPr>
          <w:rFonts w:ascii="Times New Roman" w:hAnsi="Times New Roman" w:cs="Times New Roman"/>
          <w:sz w:val="24"/>
          <w:szCs w:val="24"/>
        </w:rPr>
        <w:t xml:space="preserve"> </w:t>
      </w:r>
      <w:r w:rsidR="002E00D3">
        <w:rPr>
          <w:rFonts w:ascii="Times New Roman" w:hAnsi="Times New Roman" w:cs="Times New Roman"/>
          <w:sz w:val="24"/>
          <w:szCs w:val="24"/>
        </w:rPr>
        <w:t>intercourse</w:t>
      </w:r>
      <w:r w:rsidR="00FA4D83">
        <w:rPr>
          <w:rFonts w:ascii="Times New Roman" w:hAnsi="Times New Roman" w:cs="Times New Roman"/>
          <w:sz w:val="24"/>
          <w:szCs w:val="24"/>
        </w:rPr>
        <w:t>, 11</w:t>
      </w:r>
      <w:r w:rsidR="00051247">
        <w:rPr>
          <w:rFonts w:ascii="Times New Roman" w:hAnsi="Times New Roman" w:cs="Times New Roman"/>
          <w:sz w:val="24"/>
          <w:szCs w:val="24"/>
        </w:rPr>
        <w:t xml:space="preserve"> for parenthood, </w:t>
      </w:r>
      <w:r w:rsidR="0044359A">
        <w:rPr>
          <w:rFonts w:ascii="Times New Roman" w:hAnsi="Times New Roman" w:cs="Times New Roman"/>
          <w:sz w:val="24"/>
          <w:szCs w:val="24"/>
        </w:rPr>
        <w:t xml:space="preserve">3 for </w:t>
      </w:r>
      <w:r w:rsidR="00E709B6">
        <w:rPr>
          <w:rFonts w:ascii="Times New Roman" w:hAnsi="Times New Roman" w:cs="Times New Roman"/>
          <w:sz w:val="24"/>
          <w:szCs w:val="24"/>
        </w:rPr>
        <w:t>quality of romantic relationship</w:t>
      </w:r>
      <w:r w:rsidR="0044359A">
        <w:rPr>
          <w:rFonts w:ascii="Times New Roman" w:hAnsi="Times New Roman" w:cs="Times New Roman"/>
          <w:sz w:val="24"/>
          <w:szCs w:val="24"/>
        </w:rPr>
        <w:t xml:space="preserve">, </w:t>
      </w:r>
      <w:r w:rsidR="00673D8C">
        <w:rPr>
          <w:rFonts w:ascii="Times New Roman" w:hAnsi="Times New Roman" w:cs="Times New Roman"/>
          <w:sz w:val="24"/>
          <w:szCs w:val="24"/>
        </w:rPr>
        <w:t xml:space="preserve">and </w:t>
      </w:r>
      <w:r w:rsidR="00051247">
        <w:rPr>
          <w:rFonts w:ascii="Times New Roman" w:hAnsi="Times New Roman" w:cs="Times New Roman"/>
          <w:sz w:val="24"/>
          <w:szCs w:val="24"/>
        </w:rPr>
        <w:t xml:space="preserve">5 for </w:t>
      </w:r>
      <w:r w:rsidR="005E3F9B">
        <w:rPr>
          <w:rFonts w:ascii="Times New Roman" w:hAnsi="Times New Roman" w:cs="Times New Roman"/>
          <w:sz w:val="24"/>
          <w:szCs w:val="24"/>
        </w:rPr>
        <w:t xml:space="preserve">peer </w:t>
      </w:r>
      <w:r w:rsidR="00051247">
        <w:rPr>
          <w:rFonts w:ascii="Times New Roman" w:hAnsi="Times New Roman" w:cs="Times New Roman"/>
          <w:sz w:val="24"/>
          <w:szCs w:val="24"/>
        </w:rPr>
        <w:t>social suppo</w:t>
      </w:r>
      <w:r w:rsidR="00673D8C">
        <w:rPr>
          <w:rFonts w:ascii="Times New Roman" w:hAnsi="Times New Roman" w:cs="Times New Roman"/>
          <w:sz w:val="24"/>
          <w:szCs w:val="24"/>
        </w:rPr>
        <w:t>rt</w:t>
      </w:r>
      <w:r w:rsidR="00051247">
        <w:rPr>
          <w:rFonts w:ascii="Times New Roman" w:eastAsia="Arial Unicode MS" w:hAnsi="Times New Roman" w:cs="Times New Roman"/>
          <w:sz w:val="24"/>
          <w:szCs w:val="24"/>
        </w:rPr>
        <w:t xml:space="preserve">. </w:t>
      </w:r>
      <w:r w:rsidR="00525429">
        <w:rPr>
          <w:rFonts w:ascii="Times New Roman" w:eastAsia="Arial Unicode MS" w:hAnsi="Times New Roman" w:cs="Times New Roman"/>
          <w:sz w:val="24"/>
          <w:szCs w:val="24"/>
        </w:rPr>
        <w:t xml:space="preserve">We </w:t>
      </w:r>
      <w:r w:rsidR="00111882">
        <w:rPr>
          <w:rFonts w:ascii="Times New Roman" w:eastAsia="Arial Unicode MS" w:hAnsi="Times New Roman" w:cs="Times New Roman"/>
          <w:sz w:val="24"/>
          <w:szCs w:val="24"/>
        </w:rPr>
        <w:t>also identified 5 studies</w:t>
      </w:r>
      <w:r w:rsidR="00525429" w:rsidRPr="00525429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525429">
        <w:rPr>
          <w:rFonts w:ascii="Times New Roman" w:eastAsia="Arial Unicode MS" w:hAnsi="Times New Roman" w:cs="Times New Roman"/>
          <w:sz w:val="24"/>
          <w:szCs w:val="24"/>
        </w:rPr>
        <w:t xml:space="preserve">for number of friends </w:t>
      </w:r>
      <w:r w:rsidR="00111882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CYXVtYW5uPC9BdXRob3I+PFllYXI+MjAxNjwvWWVhcj48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</w:fldData>
        </w:fldChar>
      </w:r>
      <w:r w:rsidR="003C48B2">
        <w:rPr>
          <w:rFonts w:ascii="Times New Roman" w:eastAsia="Arial Unicode MS" w:hAnsi="Times New Roman" w:cs="Times New Roman"/>
          <w:sz w:val="24"/>
          <w:szCs w:val="24"/>
        </w:rPr>
        <w:instrText xml:space="preserve"> ADDIN EN.CITE </w:instrText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begin">
          <w:fldData xml:space="preserve">PEVuZE5vdGU+PENpdGU+PEF1dGhvcj5CYXVtYW5uPC9BdXRob3I+PFllYXI+MjAxNjwvWWVhcj48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</w:fldData>
        </w:fldChar>
      </w:r>
      <w:r w:rsidR="003C48B2">
        <w:rPr>
          <w:rFonts w:ascii="Times New Roman" w:eastAsia="Arial Unicode MS" w:hAnsi="Times New Roman" w:cs="Times New Roman"/>
          <w:sz w:val="24"/>
          <w:szCs w:val="24"/>
        </w:rPr>
        <w:instrText xml:space="preserve"> ADDIN EN.CITE.DATA </w:instrText>
      </w:r>
      <w:r w:rsidR="003C48B2">
        <w:rPr>
          <w:rFonts w:ascii="Times New Roman" w:eastAsia="Arial Unicode MS" w:hAnsi="Times New Roman" w:cs="Times New Roman"/>
          <w:sz w:val="24"/>
          <w:szCs w:val="24"/>
        </w:rPr>
      </w:r>
      <w:r w:rsidR="003C48B2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="00111882">
        <w:rPr>
          <w:rFonts w:ascii="Times New Roman" w:eastAsia="Arial Unicode MS" w:hAnsi="Times New Roman" w:cs="Times New Roman"/>
          <w:sz w:val="24"/>
          <w:szCs w:val="24"/>
        </w:rPr>
      </w:r>
      <w:r w:rsidR="00111882">
        <w:rPr>
          <w:rFonts w:ascii="Times New Roman" w:eastAsia="Arial Unicode MS" w:hAnsi="Times New Roman" w:cs="Times New Roman"/>
          <w:sz w:val="24"/>
          <w:szCs w:val="24"/>
        </w:rPr>
        <w:fldChar w:fldCharType="separate"/>
      </w:r>
      <w:r w:rsidR="003C48B2" w:rsidRPr="003C48B2">
        <w:rPr>
          <w:rFonts w:ascii="Times New Roman" w:eastAsia="Arial Unicode MS" w:hAnsi="Times New Roman" w:cs="Times New Roman"/>
          <w:noProof/>
          <w:sz w:val="24"/>
          <w:szCs w:val="24"/>
          <w:vertAlign w:val="superscript"/>
        </w:rPr>
        <w:t>33-35,43,44</w:t>
      </w:r>
      <w:r w:rsidR="00111882">
        <w:rPr>
          <w:rFonts w:ascii="Times New Roman" w:eastAsia="Arial Unicode MS" w:hAnsi="Times New Roman" w:cs="Times New Roman"/>
          <w:sz w:val="24"/>
          <w:szCs w:val="24"/>
        </w:rPr>
        <w:fldChar w:fldCharType="end"/>
      </w:r>
      <w:r w:rsidR="00B508B7">
        <w:rPr>
          <w:rFonts w:ascii="Times New Roman" w:eastAsia="Arial Unicode MS" w:hAnsi="Times New Roman" w:cs="Times New Roman"/>
          <w:sz w:val="24"/>
          <w:szCs w:val="24"/>
        </w:rPr>
        <w:t>,</w:t>
      </w:r>
      <w:r w:rsidR="00111882">
        <w:rPr>
          <w:rFonts w:ascii="Times New Roman" w:eastAsia="Arial Unicode MS" w:hAnsi="Times New Roman" w:cs="Times New Roman"/>
          <w:sz w:val="24"/>
          <w:szCs w:val="24"/>
        </w:rPr>
        <w:t xml:space="preserve"> however </w:t>
      </w:r>
      <w:r w:rsidR="00B508B7">
        <w:rPr>
          <w:rFonts w:ascii="Times New Roman" w:eastAsia="Arial Unicode MS" w:hAnsi="Times New Roman" w:cs="Times New Roman"/>
          <w:sz w:val="24"/>
          <w:szCs w:val="24"/>
        </w:rPr>
        <w:t>they were not included in the quantitative synthesis</w:t>
      </w:r>
      <w:r w:rsidR="00A60BF5">
        <w:rPr>
          <w:rFonts w:ascii="Times New Roman" w:eastAsia="Arial Unicode MS" w:hAnsi="Times New Roman" w:cs="Times New Roman"/>
          <w:sz w:val="24"/>
          <w:szCs w:val="24"/>
        </w:rPr>
        <w:t xml:space="preserve"> (meta-analysis)</w:t>
      </w:r>
      <w:r w:rsidR="001118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508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ue </w:t>
      </w:r>
      <w:r w:rsidR="001118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the different way </w:t>
      </w:r>
      <w:r w:rsidR="00B508B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number of friends</w:t>
      </w:r>
      <w:r w:rsidR="001118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as assessed across studies.</w:t>
      </w:r>
      <w:r w:rsidR="00111882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The studies </w:t>
      </w:r>
      <w:r w:rsidR="00B508B7">
        <w:rPr>
          <w:rFonts w:ascii="Times New Roman" w:eastAsia="Arial Unicode MS" w:hAnsi="Times New Roman" w:cs="Times New Roman"/>
          <w:sz w:val="24"/>
          <w:szCs w:val="24"/>
        </w:rPr>
        <w:t xml:space="preserve">included in the meta-analysis 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were conducted in 12 countries </w:t>
      </w:r>
      <w:r w:rsidR="001240C0" w:rsidRPr="001240C0">
        <w:rPr>
          <w:rFonts w:ascii="Times New Roman" w:eastAsia="Arial Unicode MS" w:hAnsi="Times New Roman" w:cs="Times New Roman"/>
          <w:sz w:val="24"/>
          <w:szCs w:val="24"/>
        </w:rPr>
        <w:t xml:space="preserve">(Germany, Denmark, </w:t>
      </w:r>
      <w:r w:rsidR="001240C0" w:rsidRPr="00CF4BDB">
        <w:rPr>
          <w:rFonts w:ascii="Times New Roman" w:hAnsi="Times New Roman" w:cs="Times New Roman"/>
          <w:sz w:val="24"/>
          <w:szCs w:val="24"/>
        </w:rPr>
        <w:t xml:space="preserve">Norway, Sweden, Finland, UK, Netherlands, Israel, Canada, USA, New Zealand, </w:t>
      </w:r>
      <w:r w:rsidR="00111882" w:rsidRPr="001240C0">
        <w:rPr>
          <w:rFonts w:ascii="Times New Roman" w:hAnsi="Times New Roman" w:cs="Times New Roman"/>
          <w:sz w:val="24"/>
          <w:szCs w:val="24"/>
        </w:rPr>
        <w:t>and Australia</w:t>
      </w:r>
      <w:r w:rsidR="001240C0" w:rsidRPr="00CF4BDB">
        <w:rPr>
          <w:rFonts w:ascii="Times New Roman" w:hAnsi="Times New Roman" w:cs="Times New Roman"/>
          <w:sz w:val="24"/>
          <w:szCs w:val="24"/>
        </w:rPr>
        <w:t>)</w:t>
      </w:r>
      <w:r w:rsidR="001240C0">
        <w:rPr>
          <w:rFonts w:ascii="Times New Roman" w:hAnsi="Times New Roman" w:cs="Times New Roman"/>
          <w:sz w:val="24"/>
          <w:szCs w:val="24"/>
        </w:rPr>
        <w:t>.</w:t>
      </w:r>
      <w:r w:rsidR="001240C0">
        <w:rPr>
          <w:rFonts w:ascii="Times New Roman" w:eastAsia="Arial Unicode MS" w:hAnsi="Times New Roman" w:cs="Times New Roman"/>
          <w:sz w:val="24"/>
          <w:szCs w:val="24"/>
        </w:rPr>
        <w:t xml:space="preserve"> </w:t>
      </w:r>
      <w:r w:rsidR="001240C0" w:rsidRPr="001240C0">
        <w:rPr>
          <w:rFonts w:ascii="Times New Roman" w:eastAsia="Arial Unicode MS" w:hAnsi="Times New Roman" w:cs="Times New Roman"/>
          <w:sz w:val="24"/>
          <w:szCs w:val="24"/>
        </w:rPr>
        <w:t>The number of participants</w:t>
      </w:r>
      <w:r w:rsidR="001240C0" w:rsidRPr="001240C0">
        <w:rPr>
          <w:rFonts w:ascii="Times New Roman" w:hAnsi="Times New Roman" w:cs="Times New Roman"/>
          <w:sz w:val="24"/>
          <w:szCs w:val="24"/>
        </w:rPr>
        <w:t xml:space="preserve"> included in each analysis</w:t>
      </w:r>
      <w:r w:rsidR="00D650DA">
        <w:rPr>
          <w:rFonts w:ascii="Times New Roman" w:hAnsi="Times New Roman" w:cs="Times New Roman"/>
          <w:sz w:val="24"/>
          <w:szCs w:val="24"/>
        </w:rPr>
        <w:t xml:space="preserve"> of summary data</w:t>
      </w:r>
      <w:r w:rsidR="001240C0" w:rsidRPr="001240C0">
        <w:rPr>
          <w:rFonts w:ascii="Times New Roman" w:hAnsi="Times New Roman" w:cs="Times New Roman"/>
          <w:sz w:val="24"/>
          <w:szCs w:val="24"/>
        </w:rPr>
        <w:t xml:space="preserve"> ranged from </w:t>
      </w:r>
      <w:r w:rsidR="001240C0" w:rsidRPr="00CF4BDB">
        <w:rPr>
          <w:rFonts w:ascii="Times New Roman" w:hAnsi="Times New Roman" w:cs="Times New Roman"/>
          <w:sz w:val="24"/>
          <w:szCs w:val="24"/>
        </w:rPr>
        <w:t>4,423,798 (PT</w:t>
      </w:r>
      <w:r w:rsidR="001240C0">
        <w:rPr>
          <w:rFonts w:ascii="Times New Roman" w:hAnsi="Times New Roman" w:cs="Times New Roman"/>
          <w:sz w:val="24"/>
          <w:szCs w:val="24"/>
        </w:rPr>
        <w:t>/LBW</w:t>
      </w:r>
      <w:r w:rsidR="001240C0" w:rsidRPr="00CF4BDB">
        <w:rPr>
          <w:rFonts w:ascii="Times New Roman" w:hAnsi="Times New Roman" w:cs="Times New Roman"/>
          <w:sz w:val="24"/>
          <w:szCs w:val="24"/>
        </w:rPr>
        <w:t>=179,724)</w:t>
      </w:r>
      <w:r w:rsidR="001240C0" w:rsidRPr="001240C0">
        <w:rPr>
          <w:rFonts w:ascii="Times New Roman" w:eastAsia="Arial Unicode MS" w:hAnsi="Times New Roman" w:cs="Times New Roman"/>
          <w:sz w:val="24"/>
          <w:szCs w:val="24"/>
        </w:rPr>
        <w:t xml:space="preserve"> for parenthood to </w:t>
      </w:r>
      <w:r w:rsidR="001240C0" w:rsidRPr="00CF4BDB">
        <w:rPr>
          <w:rFonts w:ascii="Times New Roman" w:hAnsi="Times New Roman" w:cs="Times New Roman"/>
          <w:sz w:val="24"/>
          <w:szCs w:val="24"/>
        </w:rPr>
        <w:t>648 (PT</w:t>
      </w:r>
      <w:r w:rsidR="001240C0">
        <w:rPr>
          <w:rFonts w:ascii="Times New Roman" w:hAnsi="Times New Roman" w:cs="Times New Roman"/>
          <w:sz w:val="24"/>
          <w:szCs w:val="24"/>
        </w:rPr>
        <w:t>/LBW</w:t>
      </w:r>
      <w:r w:rsidR="001240C0" w:rsidRPr="00CF4BDB">
        <w:rPr>
          <w:rFonts w:ascii="Times New Roman" w:hAnsi="Times New Roman" w:cs="Times New Roman"/>
          <w:sz w:val="24"/>
          <w:szCs w:val="24"/>
        </w:rPr>
        <w:t>=276) for peer social support (</w:t>
      </w:r>
      <w:r w:rsidR="00DE3D98" w:rsidRPr="001240C0">
        <w:rPr>
          <w:rFonts w:ascii="Times New Roman" w:hAnsi="Times New Roman" w:cs="Times New Roman"/>
          <w:sz w:val="24"/>
          <w:szCs w:val="24"/>
        </w:rPr>
        <w:t>Table 2</w:t>
      </w:r>
      <w:r w:rsidR="001240C0" w:rsidRPr="001240C0">
        <w:rPr>
          <w:rFonts w:ascii="Times New Roman" w:hAnsi="Times New Roman" w:cs="Times New Roman"/>
          <w:sz w:val="24"/>
          <w:szCs w:val="24"/>
        </w:rPr>
        <w:t>).</w:t>
      </w:r>
      <w:r w:rsidR="00DE3D98">
        <w:rPr>
          <w:rFonts w:ascii="Times New Roman" w:hAnsi="Times New Roman" w:cs="Times New Roman"/>
          <w:sz w:val="24"/>
          <w:szCs w:val="24"/>
        </w:rPr>
        <w:t xml:space="preserve"> </w:t>
      </w:r>
      <w:r w:rsidR="0033627E">
        <w:rPr>
          <w:rFonts w:ascii="Times New Roman" w:hAnsi="Times New Roman" w:cs="Times New Roman"/>
          <w:sz w:val="24"/>
          <w:szCs w:val="24"/>
        </w:rPr>
        <w:t xml:space="preserve">Study characteristics are summarized </w:t>
      </w:r>
      <w:r w:rsidR="00A60BF5">
        <w:rPr>
          <w:rFonts w:ascii="Times New Roman" w:hAnsi="Times New Roman" w:cs="Times New Roman"/>
          <w:sz w:val="24"/>
          <w:szCs w:val="24"/>
        </w:rPr>
        <w:t xml:space="preserve">in Table 1. The average percentage of occurrence of the social transition across the studies is in </w:t>
      </w:r>
      <w:r w:rsidR="001D2487" w:rsidRPr="003D03B8">
        <w:rPr>
          <w:rFonts w:ascii="Times New Roman" w:hAnsi="Times New Roman" w:cs="Times New Roman"/>
          <w:sz w:val="24"/>
          <w:szCs w:val="24"/>
        </w:rPr>
        <w:t xml:space="preserve">Supplemental Table </w:t>
      </w:r>
      <w:r w:rsidR="001D2487">
        <w:rPr>
          <w:rFonts w:ascii="Times New Roman" w:hAnsi="Times New Roman" w:cs="Times New Roman"/>
          <w:sz w:val="24"/>
          <w:szCs w:val="24"/>
        </w:rPr>
        <w:t>2</w:t>
      </w:r>
      <w:r w:rsidR="00A60BF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E93F28B" w14:textId="1AE7755A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03B8">
        <w:rPr>
          <w:rFonts w:ascii="Times New Roman" w:hAnsi="Times New Roman" w:cs="Times New Roman"/>
          <w:b/>
          <w:sz w:val="24"/>
          <w:szCs w:val="24"/>
        </w:rPr>
        <w:t xml:space="preserve">Differences in </w:t>
      </w:r>
      <w:r w:rsidR="00A5178E">
        <w:rPr>
          <w:rFonts w:ascii="Times New Roman" w:hAnsi="Times New Roman" w:cs="Times New Roman"/>
          <w:b/>
          <w:sz w:val="24"/>
          <w:szCs w:val="24"/>
        </w:rPr>
        <w:t>Social Outcomes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3D03B8">
        <w:rPr>
          <w:rFonts w:ascii="Times New Roman" w:hAnsi="Times New Roman" w:cs="Times New Roman"/>
          <w:b/>
          <w:sz w:val="24"/>
          <w:szCs w:val="24"/>
        </w:rPr>
        <w:t>between Adults born P</w:t>
      </w:r>
      <w:r w:rsidR="00BD22E7">
        <w:rPr>
          <w:rFonts w:ascii="Times New Roman" w:hAnsi="Times New Roman" w:cs="Times New Roman"/>
          <w:b/>
          <w:sz w:val="24"/>
          <w:szCs w:val="24"/>
        </w:rPr>
        <w:t>T</w:t>
      </w:r>
      <w:r w:rsidRPr="003D03B8">
        <w:rPr>
          <w:rFonts w:ascii="Times New Roman" w:hAnsi="Times New Roman" w:cs="Times New Roman"/>
          <w:b/>
          <w:sz w:val="24"/>
          <w:szCs w:val="24"/>
        </w:rPr>
        <w:t>/LBW and F</w:t>
      </w:r>
      <w:r w:rsidR="00221988">
        <w:rPr>
          <w:rFonts w:ascii="Times New Roman" w:hAnsi="Times New Roman" w:cs="Times New Roman"/>
          <w:b/>
          <w:sz w:val="24"/>
          <w:szCs w:val="24"/>
        </w:rPr>
        <w:t>T</w:t>
      </w:r>
      <w:r w:rsidRPr="003D03B8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CCCA11B" w14:textId="4FFA5082" w:rsidR="00051247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>Meta-analysis</w:t>
      </w:r>
      <w:r w:rsidRPr="008F0B7F">
        <w:rPr>
          <w:rFonts w:ascii="Times New Roman" w:hAnsi="Times New Roman" w:cs="Times New Roman"/>
          <w:sz w:val="24"/>
        </w:rPr>
        <w:t xml:space="preserve"> results </w:t>
      </w:r>
      <w:r w:rsidR="001D2487">
        <w:rPr>
          <w:rFonts w:ascii="Times New Roman" w:hAnsi="Times New Roman" w:cs="Times New Roman"/>
          <w:sz w:val="24"/>
          <w:szCs w:val="24"/>
        </w:rPr>
        <w:t>(Table 3</w:t>
      </w:r>
      <w:r w:rsidR="001D2487" w:rsidRPr="00E73882">
        <w:rPr>
          <w:rFonts w:ascii="Times New Roman" w:hAnsi="Times New Roman" w:cs="Times New Roman"/>
          <w:sz w:val="24"/>
          <w:szCs w:val="24"/>
        </w:rPr>
        <w:t>/</w:t>
      </w:r>
      <w:r w:rsidR="000136A7" w:rsidRPr="00E73882">
        <w:rPr>
          <w:rFonts w:ascii="Times New Roman" w:hAnsi="Times New Roman" w:cs="Times New Roman"/>
          <w:sz w:val="24"/>
          <w:szCs w:val="24"/>
        </w:rPr>
        <w:t xml:space="preserve">Figure </w:t>
      </w:r>
      <w:r w:rsidR="00E73882" w:rsidRPr="0011755E">
        <w:rPr>
          <w:rFonts w:ascii="Times New Roman" w:hAnsi="Times New Roman" w:cs="Times New Roman"/>
          <w:sz w:val="24"/>
          <w:szCs w:val="24"/>
        </w:rPr>
        <w:t>2</w:t>
      </w:r>
      <w:r w:rsidR="001D2487" w:rsidRPr="003D03B8">
        <w:rPr>
          <w:rFonts w:ascii="Times New Roman" w:hAnsi="Times New Roman" w:cs="Times New Roman"/>
          <w:sz w:val="24"/>
          <w:szCs w:val="24"/>
        </w:rPr>
        <w:t>)</w:t>
      </w:r>
      <w:r w:rsidR="001D2487">
        <w:rPr>
          <w:rFonts w:ascii="Times New Roman" w:hAnsi="Times New Roman" w:cs="Times New Roman"/>
          <w:sz w:val="24"/>
          <w:szCs w:val="24"/>
        </w:rPr>
        <w:t xml:space="preserve"> </w:t>
      </w:r>
      <w:r w:rsidRPr="008F0B7F">
        <w:rPr>
          <w:rFonts w:ascii="Times New Roman" w:hAnsi="Times New Roman" w:cs="Times New Roman"/>
          <w:sz w:val="24"/>
        </w:rPr>
        <w:t>revealed</w:t>
      </w:r>
      <w:r>
        <w:t xml:space="preserve"> </w:t>
      </w:r>
      <w:r w:rsidRPr="003D03B8">
        <w:rPr>
          <w:rFonts w:ascii="Times New Roman" w:hAnsi="Times New Roman" w:cs="Times New Roman"/>
          <w:sz w:val="24"/>
          <w:szCs w:val="24"/>
        </w:rPr>
        <w:t xml:space="preserve">that </w:t>
      </w:r>
      <w:r>
        <w:rPr>
          <w:rFonts w:ascii="Times New Roman" w:hAnsi="Times New Roman" w:cs="Times New Roman"/>
          <w:sz w:val="24"/>
          <w:szCs w:val="24"/>
        </w:rPr>
        <w:t xml:space="preserve">adults born </w:t>
      </w:r>
      <w:r w:rsidRPr="003D03B8">
        <w:rPr>
          <w:rFonts w:ascii="Times New Roman" w:hAnsi="Times New Roman" w:cs="Times New Roman"/>
          <w:sz w:val="24"/>
          <w:szCs w:val="24"/>
        </w:rPr>
        <w:t xml:space="preserve">preterm </w:t>
      </w:r>
      <w:r>
        <w:rPr>
          <w:rFonts w:ascii="Times New Roman" w:hAnsi="Times New Roman" w:cs="Times New Roman"/>
          <w:sz w:val="24"/>
          <w:szCs w:val="24"/>
        </w:rPr>
        <w:t xml:space="preserve">were less likely to </w:t>
      </w:r>
      <w:r w:rsidR="005E3F9B">
        <w:rPr>
          <w:rFonts w:ascii="Times New Roman" w:hAnsi="Times New Roman" w:cs="Times New Roman"/>
          <w:sz w:val="24"/>
          <w:szCs w:val="24"/>
        </w:rPr>
        <w:t>have ever</w:t>
      </w:r>
      <w:r w:rsidR="002542C3">
        <w:rPr>
          <w:rFonts w:ascii="Times New Roman" w:hAnsi="Times New Roman" w:cs="Times New Roman"/>
          <w:sz w:val="24"/>
          <w:szCs w:val="24"/>
        </w:rPr>
        <w:t xml:space="preserve"> </w:t>
      </w:r>
      <w:r w:rsidR="005E3F9B">
        <w:rPr>
          <w:rFonts w:ascii="Times New Roman" w:hAnsi="Times New Roman" w:cs="Times New Roman"/>
          <w:sz w:val="24"/>
          <w:szCs w:val="24"/>
        </w:rPr>
        <w:t xml:space="preserve">been </w:t>
      </w:r>
      <w:r>
        <w:rPr>
          <w:rFonts w:ascii="Times New Roman" w:hAnsi="Times New Roman" w:cs="Times New Roman"/>
          <w:sz w:val="24"/>
          <w:szCs w:val="24"/>
        </w:rPr>
        <w:t>involved in a romantic partnership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8C7D13">
        <w:rPr>
          <w:rFonts w:ascii="Times New Roman" w:hAnsi="Times New Roman" w:cs="Times New Roman"/>
          <w:sz w:val="24"/>
          <w:szCs w:val="24"/>
        </w:rPr>
        <w:t xml:space="preserve">than </w:t>
      </w:r>
      <w:r w:rsidR="00BE0EEC">
        <w:rPr>
          <w:rFonts w:ascii="Times New Roman" w:hAnsi="Times New Roman" w:cs="Times New Roman"/>
          <w:sz w:val="24"/>
          <w:szCs w:val="24"/>
        </w:rPr>
        <w:t xml:space="preserve">those born </w:t>
      </w:r>
      <w:r w:rsidR="00221988">
        <w:rPr>
          <w:rFonts w:ascii="Times New Roman" w:hAnsi="Times New Roman" w:cs="Times New Roman"/>
          <w:sz w:val="24"/>
          <w:szCs w:val="24"/>
        </w:rPr>
        <w:t xml:space="preserve">FT </w:t>
      </w:r>
      <w:r w:rsidR="008C7D13">
        <w:rPr>
          <w:rFonts w:ascii="Times New Roman" w:hAnsi="Times New Roman" w:cs="Times New Roman"/>
          <w:sz w:val="24"/>
          <w:szCs w:val="24"/>
        </w:rPr>
        <w:t>(OR= 0.74</w:t>
      </w:r>
      <w:r w:rsidRPr="003D03B8">
        <w:rPr>
          <w:rFonts w:ascii="Times New Roman" w:hAnsi="Times New Roman" w:cs="Times New Roman"/>
          <w:sz w:val="24"/>
          <w:szCs w:val="24"/>
        </w:rPr>
        <w:t>; 95% CI=</w:t>
      </w:r>
      <w:r w:rsidR="008C7D13">
        <w:rPr>
          <w:rFonts w:ascii="Times New Roman" w:hAnsi="Times New Roman" w:cs="Times New Roman"/>
          <w:sz w:val="24"/>
          <w:szCs w:val="24"/>
        </w:rPr>
        <w:t xml:space="preserve"> 0.66</w:t>
      </w:r>
      <w:r>
        <w:rPr>
          <w:rFonts w:ascii="Times New Roman" w:hAnsi="Times New Roman" w:cs="Times New Roman"/>
          <w:sz w:val="24"/>
          <w:szCs w:val="24"/>
        </w:rPr>
        <w:t>-</w:t>
      </w:r>
      <w:r w:rsidR="008C7D13">
        <w:rPr>
          <w:rFonts w:ascii="Times New Roman" w:hAnsi="Times New Roman" w:cs="Times New Roman"/>
          <w:sz w:val="24"/>
          <w:szCs w:val="24"/>
        </w:rPr>
        <w:t>0.83</w:t>
      </w:r>
      <w:r w:rsidRPr="003D03B8">
        <w:rPr>
          <w:rFonts w:ascii="Times New Roman" w:hAnsi="Times New Roman" w:cs="Times New Roman"/>
          <w:sz w:val="24"/>
          <w:szCs w:val="24"/>
        </w:rPr>
        <w:t>).</w:t>
      </w:r>
      <w:r w:rsidR="00BB5C7F">
        <w:rPr>
          <w:rFonts w:ascii="Times New Roman" w:hAnsi="Times New Roman" w:cs="Times New Roman"/>
          <w:sz w:val="24"/>
          <w:szCs w:val="24"/>
        </w:rPr>
        <w:t xml:space="preserve"> </w:t>
      </w:r>
      <w:r w:rsidR="0060114F">
        <w:rPr>
          <w:rFonts w:ascii="Times New Roman" w:hAnsi="Times New Roman" w:cs="Times New Roman"/>
          <w:sz w:val="24"/>
          <w:szCs w:val="24"/>
        </w:rPr>
        <w:t>Heterogeneity analysi</w:t>
      </w:r>
      <w:r w:rsidR="0060114F" w:rsidRPr="004F1ED5">
        <w:rPr>
          <w:rFonts w:ascii="Times New Roman" w:hAnsi="Times New Roman" w:cs="Times New Roman"/>
          <w:sz w:val="24"/>
          <w:szCs w:val="24"/>
        </w:rPr>
        <w:t xml:space="preserve">s </w:t>
      </w:r>
      <w:r w:rsidR="0021743D">
        <w:rPr>
          <w:rFonts w:ascii="Times New Roman" w:hAnsi="Times New Roman" w:cs="Times New Roman"/>
          <w:sz w:val="24"/>
          <w:szCs w:val="24"/>
        </w:rPr>
        <w:t>indicate</w:t>
      </w:r>
      <w:r w:rsidR="002B075A">
        <w:rPr>
          <w:rFonts w:ascii="Times New Roman" w:hAnsi="Times New Roman" w:cs="Times New Roman"/>
          <w:sz w:val="24"/>
          <w:szCs w:val="24"/>
        </w:rPr>
        <w:t>d</w:t>
      </w:r>
      <w:r w:rsidR="0021743D" w:rsidRPr="004F1ED5">
        <w:rPr>
          <w:rFonts w:ascii="Times New Roman" w:hAnsi="Times New Roman" w:cs="Times New Roman"/>
          <w:sz w:val="24"/>
          <w:szCs w:val="24"/>
        </w:rPr>
        <w:t xml:space="preserve"> </w:t>
      </w:r>
      <w:r w:rsidR="0060114F">
        <w:rPr>
          <w:rFonts w:ascii="Times New Roman" w:hAnsi="Times New Roman" w:cs="Times New Roman"/>
          <w:sz w:val="24"/>
          <w:szCs w:val="24"/>
        </w:rPr>
        <w:t>high variation in effects between studies (</w:t>
      </w:r>
      <w:r w:rsidR="0060114F" w:rsidRPr="0060114F">
        <w:rPr>
          <w:rFonts w:ascii="Times New Roman" w:hAnsi="Times New Roman" w:cs="Times New Roman"/>
          <w:i/>
          <w:sz w:val="24"/>
          <w:szCs w:val="24"/>
        </w:rPr>
        <w:t>Q</w:t>
      </w:r>
      <w:r w:rsidR="007D1343">
        <w:rPr>
          <w:rFonts w:ascii="Times New Roman" w:hAnsi="Times New Roman" w:cs="Times New Roman"/>
          <w:sz w:val="24"/>
          <w:szCs w:val="24"/>
        </w:rPr>
        <w:t xml:space="preserve"> = 234.38</w:t>
      </w:r>
      <w:r w:rsidR="0060114F">
        <w:rPr>
          <w:rFonts w:ascii="Times New Roman" w:hAnsi="Times New Roman" w:cs="Times New Roman"/>
          <w:sz w:val="24"/>
          <w:szCs w:val="24"/>
        </w:rPr>
        <w:t xml:space="preserve">; </w:t>
      </w:r>
      <w:r w:rsidR="0060114F">
        <w:rPr>
          <w:rFonts w:ascii="Times New Roman" w:hAnsi="Times New Roman" w:cs="Times New Roman"/>
          <w:i/>
          <w:sz w:val="24"/>
          <w:szCs w:val="24"/>
        </w:rPr>
        <w:t xml:space="preserve">I </w:t>
      </w:r>
      <w:r w:rsidR="0060114F"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2 </w:t>
      </w:r>
      <w:r w:rsidR="0060114F">
        <w:rPr>
          <w:rFonts w:ascii="Times New Roman" w:hAnsi="Times New Roman" w:cs="Times New Roman"/>
          <w:sz w:val="24"/>
          <w:szCs w:val="24"/>
        </w:rPr>
        <w:t xml:space="preserve">= </w:t>
      </w:r>
      <w:r w:rsidR="007D1343">
        <w:rPr>
          <w:rFonts w:ascii="Times New Roman" w:hAnsi="Times New Roman" w:cs="Times New Roman"/>
          <w:sz w:val="24"/>
          <w:szCs w:val="24"/>
        </w:rPr>
        <w:t>94.45</w:t>
      </w:r>
      <w:r w:rsidR="00D650DA">
        <w:rPr>
          <w:rFonts w:ascii="Times New Roman" w:hAnsi="Times New Roman" w:cs="Times New Roman"/>
          <w:sz w:val="24"/>
          <w:szCs w:val="24"/>
        </w:rPr>
        <w:t>%</w:t>
      </w:r>
      <w:r w:rsidR="0060114F" w:rsidRPr="004F1ED5">
        <w:rPr>
          <w:rFonts w:ascii="Times New Roman" w:hAnsi="Times New Roman" w:cs="Times New Roman"/>
          <w:sz w:val="24"/>
          <w:szCs w:val="24"/>
        </w:rPr>
        <w:t>).</w:t>
      </w:r>
      <w:r w:rsidR="00230E22">
        <w:rPr>
          <w:rFonts w:ascii="Times New Roman" w:hAnsi="Times New Roman" w:cs="Times New Roman"/>
          <w:sz w:val="24"/>
          <w:szCs w:val="24"/>
        </w:rPr>
        <w:t xml:space="preserve"> </w:t>
      </w:r>
      <w:r w:rsidR="00BB5C7F">
        <w:rPr>
          <w:rFonts w:ascii="Times New Roman" w:hAnsi="Times New Roman" w:cs="Times New Roman"/>
          <w:sz w:val="24"/>
          <w:szCs w:val="24"/>
        </w:rPr>
        <w:t xml:space="preserve">Subgroup analysis according to </w:t>
      </w:r>
      <w:r w:rsidR="00BE0EEC">
        <w:rPr>
          <w:rFonts w:ascii="Times New Roman" w:hAnsi="Times New Roman" w:cs="Times New Roman"/>
          <w:sz w:val="24"/>
          <w:szCs w:val="24"/>
        </w:rPr>
        <w:t xml:space="preserve">the </w:t>
      </w:r>
      <w:r w:rsidR="00BB5C7F">
        <w:rPr>
          <w:rFonts w:ascii="Times New Roman" w:hAnsi="Times New Roman" w:cs="Times New Roman"/>
          <w:sz w:val="24"/>
          <w:szCs w:val="24"/>
        </w:rPr>
        <w:t xml:space="preserve">degree of prematurity </w:t>
      </w:r>
      <w:r w:rsidR="00BE0EEC">
        <w:rPr>
          <w:rFonts w:ascii="Times New Roman" w:hAnsi="Times New Roman" w:cs="Times New Roman"/>
          <w:sz w:val="24"/>
          <w:szCs w:val="24"/>
        </w:rPr>
        <w:t xml:space="preserve">revealed </w:t>
      </w:r>
      <w:r w:rsidR="00BB5C7F">
        <w:rPr>
          <w:rFonts w:ascii="Times New Roman" w:hAnsi="Times New Roman" w:cs="Times New Roman"/>
          <w:sz w:val="24"/>
          <w:szCs w:val="24"/>
        </w:rPr>
        <w:t>a</w:t>
      </w:r>
      <w:r w:rsidR="00CB4B9A">
        <w:rPr>
          <w:rFonts w:ascii="Times New Roman" w:hAnsi="Times New Roman" w:cs="Times New Roman"/>
          <w:sz w:val="24"/>
          <w:szCs w:val="24"/>
        </w:rPr>
        <w:t xml:space="preserve"> dose-</w:t>
      </w:r>
      <w:r>
        <w:rPr>
          <w:rFonts w:ascii="Times New Roman" w:hAnsi="Times New Roman" w:cs="Times New Roman"/>
          <w:sz w:val="24"/>
          <w:szCs w:val="24"/>
        </w:rPr>
        <w:t xml:space="preserve">response </w:t>
      </w:r>
      <w:r w:rsidR="0021743D">
        <w:rPr>
          <w:rFonts w:ascii="Times New Roman" w:hAnsi="Times New Roman" w:cs="Times New Roman"/>
          <w:sz w:val="24"/>
          <w:szCs w:val="24"/>
        </w:rPr>
        <w:t>relationshi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743D">
        <w:rPr>
          <w:rFonts w:ascii="Times New Roman" w:hAnsi="Times New Roman" w:cs="Times New Roman"/>
          <w:sz w:val="24"/>
          <w:szCs w:val="24"/>
        </w:rPr>
        <w:t xml:space="preserve">of </w:t>
      </w:r>
      <w:r>
        <w:rPr>
          <w:rFonts w:ascii="Times New Roman" w:hAnsi="Times New Roman" w:cs="Times New Roman"/>
          <w:sz w:val="24"/>
          <w:szCs w:val="24"/>
        </w:rPr>
        <w:t xml:space="preserve">degree of prematurity </w:t>
      </w:r>
      <w:r w:rsidR="0021743D">
        <w:rPr>
          <w:rFonts w:ascii="Times New Roman" w:hAnsi="Times New Roman" w:cs="Times New Roman"/>
          <w:sz w:val="24"/>
          <w:szCs w:val="24"/>
        </w:rPr>
        <w:t xml:space="preserve">and </w:t>
      </w:r>
      <w:r w:rsidR="00735368">
        <w:rPr>
          <w:rFonts w:ascii="Times New Roman" w:hAnsi="Times New Roman" w:cs="Times New Roman"/>
          <w:sz w:val="24"/>
          <w:szCs w:val="24"/>
        </w:rPr>
        <w:t xml:space="preserve">romantic </w:t>
      </w:r>
      <w:r w:rsidR="0021743D">
        <w:rPr>
          <w:rFonts w:ascii="Times New Roman" w:hAnsi="Times New Roman" w:cs="Times New Roman"/>
          <w:sz w:val="24"/>
          <w:szCs w:val="24"/>
        </w:rPr>
        <w:t>partnership</w:t>
      </w:r>
      <w:r w:rsidR="00BB5C7F">
        <w:rPr>
          <w:rFonts w:ascii="Times New Roman" w:hAnsi="Times New Roman" w:cs="Times New Roman"/>
          <w:sz w:val="24"/>
          <w:szCs w:val="24"/>
        </w:rPr>
        <w:t xml:space="preserve"> (</w:t>
      </w:r>
      <w:r w:rsidR="00BB5C7F" w:rsidRPr="00BB5C7F">
        <w:rPr>
          <w:rFonts w:ascii="Times New Roman" w:hAnsi="Times New Roman" w:cs="Times New Roman"/>
          <w:i/>
          <w:sz w:val="24"/>
          <w:szCs w:val="24"/>
        </w:rPr>
        <w:t>Q</w:t>
      </w:r>
      <w:r w:rsidR="00BB5C7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D1343">
        <w:rPr>
          <w:rFonts w:ascii="Times New Roman" w:hAnsi="Times New Roman" w:cs="Times New Roman"/>
          <w:sz w:val="24"/>
          <w:szCs w:val="24"/>
        </w:rPr>
        <w:t xml:space="preserve">= </w:t>
      </w:r>
      <w:r w:rsidR="00A529CE">
        <w:rPr>
          <w:rFonts w:ascii="Times New Roman" w:hAnsi="Times New Roman" w:cs="Times New Roman"/>
          <w:sz w:val="24"/>
          <w:szCs w:val="24"/>
        </w:rPr>
        <w:t>11.07</w:t>
      </w:r>
      <w:r w:rsidR="00BB5C7F">
        <w:rPr>
          <w:rFonts w:ascii="Times New Roman" w:hAnsi="Times New Roman" w:cs="Times New Roman"/>
          <w:sz w:val="24"/>
          <w:szCs w:val="24"/>
        </w:rPr>
        <w:t xml:space="preserve">, p &lt;.01) </w:t>
      </w:r>
      <w:r>
        <w:rPr>
          <w:rFonts w:ascii="Times New Roman" w:hAnsi="Times New Roman" w:cs="Times New Roman"/>
          <w:sz w:val="24"/>
          <w:szCs w:val="24"/>
        </w:rPr>
        <w:t xml:space="preserve">with the EPT subgroup being the least likely to </w:t>
      </w:r>
      <w:r w:rsidR="005E3F9B">
        <w:rPr>
          <w:rFonts w:ascii="Times New Roman" w:hAnsi="Times New Roman" w:cs="Times New Roman"/>
          <w:sz w:val="24"/>
          <w:szCs w:val="24"/>
        </w:rPr>
        <w:t>have ever been in a romant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>partnership</w:t>
      </w:r>
      <w:r w:rsidR="00806A2B">
        <w:rPr>
          <w:rFonts w:ascii="Times New Roman" w:hAnsi="Times New Roman" w:cs="Times New Roman"/>
          <w:sz w:val="24"/>
          <w:szCs w:val="24"/>
        </w:rPr>
        <w:t>.</w:t>
      </w:r>
      <w:r w:rsidR="00764E8D">
        <w:rPr>
          <w:rFonts w:ascii="Times New Roman" w:hAnsi="Times New Roman" w:cs="Times New Roman"/>
          <w:sz w:val="24"/>
          <w:szCs w:val="24"/>
        </w:rPr>
        <w:t xml:space="preserve"> </w:t>
      </w:r>
      <w:r w:rsidR="003316AB">
        <w:rPr>
          <w:rFonts w:ascii="Times New Roman" w:hAnsi="Times New Roman" w:cs="Times New Roman"/>
          <w:sz w:val="24"/>
          <w:szCs w:val="24"/>
        </w:rPr>
        <w:t xml:space="preserve">Comparisons </w:t>
      </w:r>
      <w:r w:rsidR="005E3F9B">
        <w:rPr>
          <w:rFonts w:ascii="Times New Roman" w:hAnsi="Times New Roman" w:cs="Times New Roman"/>
          <w:sz w:val="24"/>
          <w:szCs w:val="24"/>
        </w:rPr>
        <w:t xml:space="preserve">of </w:t>
      </w:r>
      <w:r w:rsidR="003316AB">
        <w:rPr>
          <w:rFonts w:ascii="Times New Roman" w:hAnsi="Times New Roman" w:cs="Times New Roman"/>
          <w:sz w:val="24"/>
          <w:szCs w:val="24"/>
        </w:rPr>
        <w:t>type of study indicated that in both coho</w:t>
      </w:r>
      <w:r w:rsidR="007D1343">
        <w:rPr>
          <w:rFonts w:ascii="Times New Roman" w:hAnsi="Times New Roman" w:cs="Times New Roman"/>
          <w:sz w:val="24"/>
          <w:szCs w:val="24"/>
        </w:rPr>
        <w:t>rt (OR= 0.65; 95% CI= 0.57-0.73</w:t>
      </w:r>
      <w:r w:rsidR="003316AB">
        <w:rPr>
          <w:rFonts w:ascii="Times New Roman" w:hAnsi="Times New Roman" w:cs="Times New Roman"/>
          <w:sz w:val="24"/>
          <w:szCs w:val="24"/>
        </w:rPr>
        <w:t>) and registry</w:t>
      </w:r>
      <w:r w:rsidR="007D1343">
        <w:rPr>
          <w:rFonts w:ascii="Times New Roman" w:hAnsi="Times New Roman" w:cs="Times New Roman"/>
          <w:sz w:val="24"/>
          <w:szCs w:val="24"/>
        </w:rPr>
        <w:t xml:space="preserve"> studies (OR= 0.88; 95% CI= 0.80-0.97</w:t>
      </w:r>
      <w:r w:rsidR="003316AB">
        <w:rPr>
          <w:rFonts w:ascii="Times New Roman" w:hAnsi="Times New Roman" w:cs="Times New Roman"/>
          <w:sz w:val="24"/>
          <w:szCs w:val="24"/>
        </w:rPr>
        <w:t xml:space="preserve">) preterm birth was associated with decreased likelihood of </w:t>
      </w:r>
      <w:r w:rsidR="007D1343">
        <w:rPr>
          <w:rFonts w:ascii="Times New Roman" w:hAnsi="Times New Roman" w:cs="Times New Roman"/>
          <w:sz w:val="24"/>
          <w:szCs w:val="24"/>
        </w:rPr>
        <w:t xml:space="preserve">romantic </w:t>
      </w:r>
      <w:r w:rsidR="003316AB">
        <w:rPr>
          <w:rFonts w:ascii="Times New Roman" w:hAnsi="Times New Roman" w:cs="Times New Roman"/>
          <w:sz w:val="24"/>
          <w:szCs w:val="24"/>
        </w:rPr>
        <w:t>partnership</w:t>
      </w:r>
      <w:r w:rsidR="00A43FE4">
        <w:rPr>
          <w:rFonts w:ascii="Times New Roman" w:hAnsi="Times New Roman" w:cs="Times New Roman"/>
          <w:sz w:val="24"/>
          <w:szCs w:val="24"/>
        </w:rPr>
        <w:t xml:space="preserve"> when compared with individuals born</w:t>
      </w:r>
      <w:r w:rsidR="007364A0">
        <w:rPr>
          <w:rFonts w:ascii="Times New Roman" w:hAnsi="Times New Roman" w:cs="Times New Roman"/>
          <w:sz w:val="24"/>
          <w:szCs w:val="24"/>
        </w:rPr>
        <w:t xml:space="preserve"> </w:t>
      </w:r>
      <w:r w:rsidR="00221988">
        <w:rPr>
          <w:rFonts w:ascii="Times New Roman" w:hAnsi="Times New Roman" w:cs="Times New Roman"/>
          <w:sz w:val="24"/>
          <w:szCs w:val="24"/>
        </w:rPr>
        <w:t>FT</w:t>
      </w:r>
      <w:r w:rsidR="00A43FE4">
        <w:rPr>
          <w:rFonts w:ascii="Times New Roman" w:hAnsi="Times New Roman" w:cs="Times New Roman"/>
          <w:sz w:val="24"/>
          <w:szCs w:val="24"/>
        </w:rPr>
        <w:t xml:space="preserve">, </w:t>
      </w:r>
      <w:r w:rsidR="00BE0EEC">
        <w:rPr>
          <w:rFonts w:ascii="Times New Roman" w:hAnsi="Times New Roman" w:cs="Times New Roman"/>
          <w:sz w:val="24"/>
          <w:szCs w:val="24"/>
        </w:rPr>
        <w:t xml:space="preserve">but </w:t>
      </w:r>
      <w:r w:rsidR="00A43FE4">
        <w:rPr>
          <w:rFonts w:ascii="Times New Roman" w:hAnsi="Times New Roman" w:cs="Times New Roman"/>
          <w:sz w:val="24"/>
          <w:szCs w:val="24"/>
        </w:rPr>
        <w:t>this effect was stronger in cohort studies.</w:t>
      </w:r>
      <w:r w:rsidR="003316AB">
        <w:rPr>
          <w:rFonts w:ascii="Times New Roman" w:hAnsi="Times New Roman" w:cs="Times New Roman"/>
          <w:sz w:val="24"/>
          <w:szCs w:val="24"/>
        </w:rPr>
        <w:t xml:space="preserve"> </w:t>
      </w:r>
      <w:r w:rsidR="0094369E">
        <w:rPr>
          <w:rFonts w:ascii="Times New Roman" w:hAnsi="Times New Roman" w:cs="Times New Roman"/>
          <w:sz w:val="24"/>
          <w:szCs w:val="24"/>
        </w:rPr>
        <w:t>In both age groups</w:t>
      </w:r>
      <w:r w:rsidR="002B075A">
        <w:rPr>
          <w:rFonts w:ascii="Times New Roman" w:hAnsi="Times New Roman" w:cs="Times New Roman"/>
          <w:sz w:val="24"/>
          <w:szCs w:val="24"/>
        </w:rPr>
        <w:t>,</w:t>
      </w:r>
      <w:r w:rsidR="0094369E">
        <w:rPr>
          <w:rFonts w:ascii="Times New Roman" w:hAnsi="Times New Roman" w:cs="Times New Roman"/>
          <w:sz w:val="24"/>
          <w:szCs w:val="24"/>
        </w:rPr>
        <w:t xml:space="preserve"> PT/LBW were less likely to experience a romantic partnership (18-25</w:t>
      </w:r>
      <w:r w:rsidR="00BD22E7">
        <w:rPr>
          <w:rFonts w:ascii="Times New Roman" w:hAnsi="Times New Roman" w:cs="Times New Roman"/>
          <w:sz w:val="24"/>
          <w:szCs w:val="24"/>
        </w:rPr>
        <w:t>y</w:t>
      </w:r>
      <w:r w:rsidR="0094369E">
        <w:rPr>
          <w:rFonts w:ascii="Times New Roman" w:hAnsi="Times New Roman" w:cs="Times New Roman"/>
          <w:sz w:val="24"/>
          <w:szCs w:val="24"/>
        </w:rPr>
        <w:t>: OR= 0.69</w:t>
      </w:r>
      <w:r w:rsidR="0094369E" w:rsidRPr="00BD22E7">
        <w:rPr>
          <w:rFonts w:ascii="Times New Roman" w:hAnsi="Times New Roman" w:cs="Times New Roman"/>
          <w:sz w:val="24"/>
          <w:szCs w:val="24"/>
          <w:u w:val="single"/>
        </w:rPr>
        <w:t>;</w:t>
      </w:r>
      <w:r w:rsidR="0094369E" w:rsidRPr="003D03B8">
        <w:rPr>
          <w:rFonts w:ascii="Times New Roman" w:hAnsi="Times New Roman" w:cs="Times New Roman"/>
          <w:sz w:val="24"/>
          <w:szCs w:val="24"/>
        </w:rPr>
        <w:t xml:space="preserve"> 95% CI= 0.</w:t>
      </w:r>
      <w:r w:rsidR="00BD22E7">
        <w:rPr>
          <w:rFonts w:ascii="Times New Roman" w:hAnsi="Times New Roman" w:cs="Times New Roman"/>
          <w:sz w:val="24"/>
          <w:szCs w:val="24"/>
        </w:rPr>
        <w:t>55</w:t>
      </w:r>
      <w:r w:rsidR="0094369E" w:rsidRPr="003D03B8">
        <w:rPr>
          <w:rFonts w:ascii="Times New Roman" w:hAnsi="Times New Roman" w:cs="Times New Roman"/>
          <w:sz w:val="24"/>
          <w:szCs w:val="24"/>
        </w:rPr>
        <w:t>-0.</w:t>
      </w:r>
      <w:r w:rsidR="00BD22E7">
        <w:rPr>
          <w:rFonts w:ascii="Times New Roman" w:hAnsi="Times New Roman" w:cs="Times New Roman"/>
          <w:sz w:val="24"/>
          <w:szCs w:val="24"/>
        </w:rPr>
        <w:t xml:space="preserve">85 and </w:t>
      </w:r>
      <w:r w:rsidR="007364A0">
        <w:rPr>
          <w:rFonts w:ascii="Times New Roman" w:hAnsi="Times New Roman" w:cs="Times New Roman"/>
          <w:sz w:val="24"/>
          <w:szCs w:val="24"/>
        </w:rPr>
        <w:t>≥26</w:t>
      </w:r>
      <w:r w:rsidR="00BD22E7">
        <w:rPr>
          <w:rFonts w:ascii="Times New Roman" w:hAnsi="Times New Roman" w:cs="Times New Roman"/>
          <w:sz w:val="24"/>
          <w:szCs w:val="24"/>
        </w:rPr>
        <w:t>y:  OR=0.73</w:t>
      </w:r>
      <w:r w:rsidR="0094369E" w:rsidRPr="003D03B8">
        <w:rPr>
          <w:rFonts w:ascii="Times New Roman" w:hAnsi="Times New Roman" w:cs="Times New Roman"/>
          <w:sz w:val="24"/>
          <w:szCs w:val="24"/>
        </w:rPr>
        <w:t>; 95% CI= 0.</w:t>
      </w:r>
      <w:r w:rsidR="00BD22E7">
        <w:rPr>
          <w:rFonts w:ascii="Times New Roman" w:hAnsi="Times New Roman" w:cs="Times New Roman"/>
          <w:sz w:val="24"/>
          <w:szCs w:val="24"/>
        </w:rPr>
        <w:t>64</w:t>
      </w:r>
      <w:r w:rsidR="0094369E" w:rsidRPr="003D03B8">
        <w:rPr>
          <w:rFonts w:ascii="Times New Roman" w:hAnsi="Times New Roman" w:cs="Times New Roman"/>
          <w:sz w:val="24"/>
          <w:szCs w:val="24"/>
        </w:rPr>
        <w:t>-0.</w:t>
      </w:r>
      <w:r w:rsidR="00BD22E7">
        <w:rPr>
          <w:rFonts w:ascii="Times New Roman" w:hAnsi="Times New Roman" w:cs="Times New Roman"/>
          <w:sz w:val="24"/>
          <w:szCs w:val="24"/>
        </w:rPr>
        <w:t>85</w:t>
      </w:r>
      <w:r w:rsidR="0094369E">
        <w:rPr>
          <w:rFonts w:ascii="Times New Roman" w:hAnsi="Times New Roman" w:cs="Times New Roman"/>
          <w:sz w:val="24"/>
          <w:szCs w:val="24"/>
        </w:rPr>
        <w:t>).  Finally, s</w:t>
      </w:r>
      <w:r w:rsidR="003316AB">
        <w:rPr>
          <w:rFonts w:ascii="Times New Roman" w:hAnsi="Times New Roman" w:cs="Times New Roman"/>
          <w:sz w:val="24"/>
          <w:szCs w:val="24"/>
        </w:rPr>
        <w:t xml:space="preserve">ubgroup analysis for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>
        <w:rPr>
          <w:rFonts w:ascii="Times New Roman" w:hAnsi="Times New Roman" w:cs="Times New Roman"/>
          <w:sz w:val="24"/>
          <w:szCs w:val="24"/>
        </w:rPr>
        <w:t xml:space="preserve"> revealed that </w:t>
      </w:r>
      <w:r w:rsidR="00141BCF">
        <w:rPr>
          <w:rFonts w:ascii="Times New Roman" w:hAnsi="Times New Roman" w:cs="Times New Roman"/>
          <w:sz w:val="24"/>
          <w:szCs w:val="24"/>
        </w:rPr>
        <w:t xml:space="preserve">both </w:t>
      </w:r>
      <w:r w:rsidR="00BE0EEC">
        <w:rPr>
          <w:rFonts w:ascii="Times New Roman" w:hAnsi="Times New Roman" w:cs="Times New Roman"/>
          <w:sz w:val="24"/>
          <w:szCs w:val="24"/>
        </w:rPr>
        <w:t>males and females</w:t>
      </w:r>
      <w:r w:rsidR="00141BCF">
        <w:rPr>
          <w:rFonts w:ascii="Times New Roman" w:hAnsi="Times New Roman" w:cs="Times New Roman"/>
          <w:sz w:val="24"/>
          <w:szCs w:val="24"/>
        </w:rPr>
        <w:t xml:space="preserve"> </w:t>
      </w:r>
      <w:r w:rsidR="0075078A">
        <w:rPr>
          <w:rFonts w:ascii="Times New Roman" w:hAnsi="Times New Roman" w:cs="Times New Roman"/>
          <w:sz w:val="24"/>
          <w:szCs w:val="24"/>
        </w:rPr>
        <w:t>born PT/LBW</w:t>
      </w:r>
      <w:r w:rsidR="007364A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re less likely to</w:t>
      </w:r>
      <w:r w:rsidR="00DC6724">
        <w:rPr>
          <w:rFonts w:ascii="Times New Roman" w:hAnsi="Times New Roman" w:cs="Times New Roman"/>
          <w:sz w:val="24"/>
          <w:szCs w:val="24"/>
        </w:rPr>
        <w:t xml:space="preserve"> </w:t>
      </w:r>
      <w:r w:rsidR="00932BDA">
        <w:rPr>
          <w:rFonts w:ascii="Times New Roman" w:hAnsi="Times New Roman" w:cs="Times New Roman"/>
          <w:sz w:val="24"/>
          <w:szCs w:val="24"/>
        </w:rPr>
        <w:t xml:space="preserve">ever </w:t>
      </w:r>
      <w:r w:rsidR="00DC6724">
        <w:rPr>
          <w:rFonts w:ascii="Times New Roman" w:hAnsi="Times New Roman" w:cs="Times New Roman"/>
          <w:sz w:val="24"/>
          <w:szCs w:val="24"/>
        </w:rPr>
        <w:t>be involved in a romantic p</w:t>
      </w:r>
      <w:r>
        <w:rPr>
          <w:rFonts w:ascii="Times New Roman" w:hAnsi="Times New Roman" w:cs="Times New Roman"/>
          <w:sz w:val="24"/>
          <w:szCs w:val="24"/>
        </w:rPr>
        <w:t>artner</w:t>
      </w:r>
      <w:r w:rsidR="0071692F">
        <w:rPr>
          <w:rFonts w:ascii="Times New Roman" w:hAnsi="Times New Roman" w:cs="Times New Roman"/>
          <w:sz w:val="24"/>
          <w:szCs w:val="24"/>
        </w:rPr>
        <w:t xml:space="preserve">ship than their same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="00DC6724">
        <w:rPr>
          <w:rFonts w:ascii="Times New Roman" w:hAnsi="Times New Roman" w:cs="Times New Roman"/>
          <w:sz w:val="24"/>
          <w:szCs w:val="24"/>
        </w:rPr>
        <w:t xml:space="preserve"> </w:t>
      </w:r>
      <w:r w:rsidR="00221988">
        <w:rPr>
          <w:rFonts w:ascii="Times New Roman" w:hAnsi="Times New Roman" w:cs="Times New Roman"/>
          <w:sz w:val="24"/>
          <w:szCs w:val="24"/>
        </w:rPr>
        <w:t xml:space="preserve">FT </w:t>
      </w:r>
      <w:r w:rsidR="00DC6724">
        <w:rPr>
          <w:rFonts w:ascii="Times New Roman" w:hAnsi="Times New Roman" w:cs="Times New Roman"/>
          <w:sz w:val="24"/>
          <w:szCs w:val="24"/>
        </w:rPr>
        <w:t>counterpart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DC6724">
        <w:rPr>
          <w:rFonts w:ascii="Times New Roman" w:hAnsi="Times New Roman" w:cs="Times New Roman"/>
          <w:sz w:val="24"/>
          <w:szCs w:val="24"/>
        </w:rPr>
        <w:t xml:space="preserve">men: </w:t>
      </w:r>
      <w:r>
        <w:rPr>
          <w:rFonts w:ascii="Times New Roman" w:hAnsi="Times New Roman" w:cs="Times New Roman"/>
          <w:sz w:val="24"/>
          <w:szCs w:val="24"/>
        </w:rPr>
        <w:t>OR</w:t>
      </w:r>
      <w:r w:rsidRPr="00C212E3">
        <w:rPr>
          <w:rFonts w:ascii="Times New Roman" w:hAnsi="Times New Roman" w:cs="Times New Roman"/>
          <w:sz w:val="24"/>
          <w:szCs w:val="24"/>
        </w:rPr>
        <w:t xml:space="preserve"> </w:t>
      </w:r>
      <w:r w:rsidR="00DC6724">
        <w:rPr>
          <w:rFonts w:ascii="Times New Roman" w:hAnsi="Times New Roman" w:cs="Times New Roman"/>
          <w:sz w:val="24"/>
          <w:szCs w:val="24"/>
        </w:rPr>
        <w:t>= 0.62; 95% CI= 0.45-0.86; women:</w:t>
      </w:r>
      <w:r w:rsidR="00DC6724" w:rsidRPr="00DC6724">
        <w:rPr>
          <w:rFonts w:ascii="Times New Roman" w:hAnsi="Times New Roman" w:cs="Times New Roman"/>
          <w:sz w:val="24"/>
          <w:szCs w:val="24"/>
        </w:rPr>
        <w:t xml:space="preserve"> </w:t>
      </w:r>
      <w:r w:rsidR="00DC6724">
        <w:rPr>
          <w:rFonts w:ascii="Times New Roman" w:hAnsi="Times New Roman" w:cs="Times New Roman"/>
          <w:sz w:val="24"/>
          <w:szCs w:val="24"/>
        </w:rPr>
        <w:t>OR</w:t>
      </w:r>
      <w:r w:rsidR="00DC6724" w:rsidRPr="00C212E3">
        <w:rPr>
          <w:rFonts w:ascii="Times New Roman" w:hAnsi="Times New Roman" w:cs="Times New Roman"/>
          <w:sz w:val="24"/>
          <w:szCs w:val="24"/>
        </w:rPr>
        <w:t xml:space="preserve"> </w:t>
      </w:r>
      <w:r w:rsidR="00DC6724">
        <w:rPr>
          <w:rFonts w:ascii="Times New Roman" w:hAnsi="Times New Roman" w:cs="Times New Roman"/>
          <w:sz w:val="24"/>
          <w:szCs w:val="24"/>
        </w:rPr>
        <w:t>= 0.71; 95% CI= 0.53-0.95</w:t>
      </w:r>
      <w:r>
        <w:rPr>
          <w:rFonts w:ascii="Times New Roman" w:hAnsi="Times New Roman" w:cs="Times New Roman"/>
          <w:sz w:val="24"/>
          <w:szCs w:val="24"/>
        </w:rPr>
        <w:t>)</w:t>
      </w:r>
      <w:r w:rsidR="00DC672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F20D27" w14:textId="08F1D536" w:rsidR="00051247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ing born PT/LBW was associated with </w:t>
      </w:r>
      <w:r w:rsidR="00A93C14">
        <w:rPr>
          <w:rFonts w:ascii="Times New Roman" w:hAnsi="Times New Roman" w:cs="Times New Roman"/>
          <w:sz w:val="24"/>
          <w:szCs w:val="24"/>
        </w:rPr>
        <w:t xml:space="preserve">being less likely to </w:t>
      </w:r>
      <w:r w:rsidR="00CB42DF">
        <w:rPr>
          <w:rFonts w:ascii="Times New Roman" w:hAnsi="Times New Roman" w:cs="Times New Roman"/>
          <w:sz w:val="24"/>
          <w:szCs w:val="24"/>
        </w:rPr>
        <w:t xml:space="preserve">ever </w:t>
      </w:r>
      <w:r w:rsidR="002B075A">
        <w:rPr>
          <w:rFonts w:ascii="Times New Roman" w:hAnsi="Times New Roman" w:cs="Times New Roman"/>
          <w:sz w:val="24"/>
          <w:szCs w:val="24"/>
        </w:rPr>
        <w:t xml:space="preserve">have </w:t>
      </w:r>
      <w:r w:rsidR="00CB42DF">
        <w:rPr>
          <w:rFonts w:ascii="Times New Roman" w:hAnsi="Times New Roman" w:cs="Times New Roman"/>
          <w:sz w:val="24"/>
          <w:szCs w:val="24"/>
        </w:rPr>
        <w:t>experience</w:t>
      </w:r>
      <w:r w:rsidR="002B075A">
        <w:rPr>
          <w:rFonts w:ascii="Times New Roman" w:hAnsi="Times New Roman" w:cs="Times New Roman"/>
          <w:sz w:val="24"/>
          <w:szCs w:val="24"/>
        </w:rPr>
        <w:t>d</w:t>
      </w:r>
      <w:r w:rsidR="00CB42D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exual </w:t>
      </w:r>
      <w:r w:rsidR="00A93C14">
        <w:rPr>
          <w:rFonts w:ascii="Times New Roman" w:hAnsi="Times New Roman" w:cs="Times New Roman"/>
          <w:sz w:val="24"/>
          <w:szCs w:val="24"/>
        </w:rPr>
        <w:t xml:space="preserve">intercourse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3D03B8">
        <w:rPr>
          <w:rFonts w:ascii="Times New Roman" w:hAnsi="Times New Roman" w:cs="Times New Roman"/>
          <w:sz w:val="24"/>
          <w:szCs w:val="24"/>
        </w:rPr>
        <w:t>OR = 0.</w:t>
      </w:r>
      <w:r>
        <w:rPr>
          <w:rFonts w:ascii="Times New Roman" w:hAnsi="Times New Roman" w:cs="Times New Roman"/>
          <w:sz w:val="24"/>
          <w:szCs w:val="24"/>
        </w:rPr>
        <w:t>4</w:t>
      </w:r>
      <w:r w:rsidR="000D1127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3D03B8">
        <w:rPr>
          <w:rFonts w:ascii="Times New Roman" w:hAnsi="Times New Roman" w:cs="Times New Roman"/>
          <w:sz w:val="24"/>
          <w:szCs w:val="24"/>
        </w:rPr>
        <w:t>95%</w:t>
      </w:r>
      <w:r w:rsidR="007D1343">
        <w:rPr>
          <w:rFonts w:ascii="Times New Roman" w:hAnsi="Times New Roman" w:cs="Times New Roman"/>
          <w:sz w:val="24"/>
          <w:szCs w:val="24"/>
        </w:rPr>
        <w:t xml:space="preserve"> CI= 0.31-0.6</w:t>
      </w:r>
      <w:r w:rsidR="000D1127">
        <w:rPr>
          <w:rFonts w:ascii="Times New Roman" w:hAnsi="Times New Roman" w:cs="Times New Roman"/>
          <w:sz w:val="24"/>
          <w:szCs w:val="24"/>
        </w:rPr>
        <w:t>1</w:t>
      </w:r>
      <w:r w:rsidRPr="003D03B8">
        <w:rPr>
          <w:rFonts w:ascii="Times New Roman" w:hAnsi="Times New Roman" w:cs="Times New Roman"/>
          <w:sz w:val="24"/>
          <w:szCs w:val="24"/>
        </w:rPr>
        <w:t>; p&lt; 0.001) (T</w:t>
      </w:r>
      <w:r>
        <w:rPr>
          <w:rFonts w:ascii="Times New Roman" w:hAnsi="Times New Roman" w:cs="Times New Roman"/>
          <w:sz w:val="24"/>
          <w:szCs w:val="24"/>
        </w:rPr>
        <w:t>able 3</w:t>
      </w:r>
      <w:r w:rsidR="000136A7">
        <w:rPr>
          <w:rFonts w:ascii="Times New Roman" w:hAnsi="Times New Roman" w:cs="Times New Roman"/>
          <w:sz w:val="24"/>
          <w:szCs w:val="24"/>
        </w:rPr>
        <w:t xml:space="preserve">/ </w:t>
      </w:r>
      <w:r w:rsidR="000136A7" w:rsidRPr="003D03B8">
        <w:rPr>
          <w:rFonts w:ascii="Times New Roman" w:hAnsi="Times New Roman" w:cs="Times New Roman"/>
          <w:sz w:val="24"/>
          <w:szCs w:val="24"/>
        </w:rPr>
        <w:t>Supplemental</w:t>
      </w:r>
      <w:r w:rsidR="000136A7">
        <w:rPr>
          <w:rFonts w:ascii="Times New Roman" w:hAnsi="Times New Roman" w:cs="Times New Roman"/>
          <w:sz w:val="24"/>
          <w:szCs w:val="24"/>
        </w:rPr>
        <w:t xml:space="preserve"> Figure 1</w:t>
      </w:r>
      <w:r w:rsidRPr="003D03B8">
        <w:rPr>
          <w:rFonts w:ascii="Times New Roman" w:hAnsi="Times New Roman" w:cs="Times New Roman"/>
          <w:sz w:val="24"/>
          <w:szCs w:val="24"/>
        </w:rPr>
        <w:t xml:space="preserve">). Heterogeneity analysis indicated high variation in </w:t>
      </w:r>
      <w:r>
        <w:rPr>
          <w:rFonts w:ascii="Times New Roman" w:hAnsi="Times New Roman" w:cs="Times New Roman"/>
          <w:sz w:val="24"/>
          <w:szCs w:val="24"/>
        </w:rPr>
        <w:t>sexual activity</w:t>
      </w:r>
      <w:r w:rsidRPr="003D03B8">
        <w:rPr>
          <w:rFonts w:ascii="Times New Roman" w:hAnsi="Times New Roman" w:cs="Times New Roman"/>
          <w:sz w:val="24"/>
          <w:szCs w:val="24"/>
        </w:rPr>
        <w:t xml:space="preserve"> effects between studie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0114F">
        <w:rPr>
          <w:rFonts w:ascii="Times New Roman" w:hAnsi="Times New Roman" w:cs="Times New Roman"/>
          <w:i/>
          <w:sz w:val="24"/>
          <w:szCs w:val="24"/>
        </w:rPr>
        <w:t>Q</w:t>
      </w:r>
      <w:r w:rsidR="007D1343">
        <w:rPr>
          <w:rFonts w:ascii="Times New Roman" w:hAnsi="Times New Roman" w:cs="Times New Roman"/>
          <w:sz w:val="24"/>
          <w:szCs w:val="24"/>
        </w:rPr>
        <w:t xml:space="preserve"> = 33.80</w:t>
      </w:r>
      <w:r w:rsidRPr="003D03B8">
        <w:rPr>
          <w:rFonts w:ascii="Times New Roman" w:hAnsi="Times New Roman" w:cs="Times New Roman"/>
          <w:sz w:val="24"/>
          <w:szCs w:val="24"/>
        </w:rPr>
        <w:t xml:space="preserve">; </w:t>
      </w:r>
      <w:r w:rsidR="008E1EAE">
        <w:rPr>
          <w:rFonts w:ascii="Times New Roman" w:hAnsi="Times New Roman" w:cs="Times New Roman"/>
          <w:sz w:val="24"/>
          <w:szCs w:val="24"/>
        </w:rPr>
        <w:t>p &lt; 0.0</w:t>
      </w:r>
      <w:r w:rsidR="008E1EAE" w:rsidRPr="003D03B8">
        <w:rPr>
          <w:rFonts w:ascii="Times New Roman" w:hAnsi="Times New Roman" w:cs="Times New Roman"/>
          <w:sz w:val="24"/>
          <w:szCs w:val="24"/>
        </w:rPr>
        <w:t>1</w:t>
      </w:r>
      <w:r w:rsidR="008E1EAE">
        <w:rPr>
          <w:rFonts w:ascii="Times New Roman" w:hAnsi="Times New Roman" w:cs="Times New Roman"/>
          <w:sz w:val="24"/>
          <w:szCs w:val="24"/>
        </w:rPr>
        <w:t xml:space="preserve">; </w:t>
      </w:r>
      <w:r w:rsidRPr="0060114F">
        <w:rPr>
          <w:rFonts w:ascii="Times New Roman" w:hAnsi="Times New Roman" w:cs="Times New Roman"/>
          <w:i/>
          <w:sz w:val="24"/>
          <w:szCs w:val="24"/>
        </w:rPr>
        <w:t>I</w:t>
      </w:r>
      <w:r w:rsidRPr="0060114F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7D1343">
        <w:rPr>
          <w:rFonts w:ascii="Times New Roman" w:hAnsi="Times New Roman" w:cs="Times New Roman"/>
          <w:sz w:val="24"/>
          <w:szCs w:val="24"/>
        </w:rPr>
        <w:t>76.33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D03B8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3D03B8">
        <w:rPr>
          <w:rFonts w:ascii="Times New Roman" w:hAnsi="Times New Roman" w:cs="Times New Roman"/>
          <w:sz w:val="24"/>
          <w:szCs w:val="24"/>
        </w:rPr>
        <w:t xml:space="preserve"> Subgroup analysis </w:t>
      </w:r>
      <w:r w:rsidR="00A43FE4">
        <w:rPr>
          <w:rFonts w:ascii="Times New Roman" w:hAnsi="Times New Roman" w:cs="Times New Roman"/>
          <w:sz w:val="24"/>
          <w:szCs w:val="24"/>
        </w:rPr>
        <w:t>for</w:t>
      </w:r>
      <w:r w:rsidR="00F24E02">
        <w:rPr>
          <w:rFonts w:ascii="Times New Roman" w:hAnsi="Times New Roman" w:cs="Times New Roman"/>
          <w:sz w:val="24"/>
          <w:szCs w:val="24"/>
        </w:rPr>
        <w:t xml:space="preserve"> degree </w:t>
      </w:r>
      <w:r>
        <w:rPr>
          <w:rFonts w:ascii="Times New Roman" w:hAnsi="Times New Roman" w:cs="Times New Roman"/>
          <w:sz w:val="24"/>
          <w:szCs w:val="24"/>
        </w:rPr>
        <w:t>of prematurity revealed</w:t>
      </w:r>
      <w:r w:rsidRPr="003D03B8">
        <w:rPr>
          <w:rFonts w:ascii="Times New Roman" w:hAnsi="Times New Roman" w:cs="Times New Roman"/>
          <w:sz w:val="24"/>
          <w:szCs w:val="24"/>
        </w:rPr>
        <w:t xml:space="preserve"> that both the 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3D03B8">
        <w:rPr>
          <w:rFonts w:ascii="Times New Roman" w:hAnsi="Times New Roman" w:cs="Times New Roman"/>
          <w:sz w:val="24"/>
          <w:szCs w:val="24"/>
        </w:rPr>
        <w:t xml:space="preserve">PT and </w:t>
      </w:r>
      <w:r>
        <w:rPr>
          <w:rFonts w:ascii="Times New Roman" w:hAnsi="Times New Roman" w:cs="Times New Roman"/>
          <w:sz w:val="24"/>
          <w:szCs w:val="24"/>
        </w:rPr>
        <w:t>V</w:t>
      </w:r>
      <w:r w:rsidRPr="003D03B8">
        <w:rPr>
          <w:rFonts w:ascii="Times New Roman" w:hAnsi="Times New Roman" w:cs="Times New Roman"/>
          <w:sz w:val="24"/>
          <w:szCs w:val="24"/>
        </w:rPr>
        <w:t xml:space="preserve">PT </w:t>
      </w:r>
      <w:r>
        <w:rPr>
          <w:rFonts w:ascii="Times New Roman" w:hAnsi="Times New Roman" w:cs="Times New Roman"/>
          <w:sz w:val="24"/>
          <w:szCs w:val="24"/>
        </w:rPr>
        <w:t>sub</w:t>
      </w:r>
      <w:r w:rsidRPr="003D03B8">
        <w:rPr>
          <w:rFonts w:ascii="Times New Roman" w:hAnsi="Times New Roman" w:cs="Times New Roman"/>
          <w:sz w:val="24"/>
          <w:szCs w:val="24"/>
        </w:rPr>
        <w:t>group</w:t>
      </w:r>
      <w:r>
        <w:rPr>
          <w:rFonts w:ascii="Times New Roman" w:hAnsi="Times New Roman" w:cs="Times New Roman"/>
          <w:sz w:val="24"/>
          <w:szCs w:val="24"/>
        </w:rPr>
        <w:t xml:space="preserve">s were </w:t>
      </w:r>
      <w:r w:rsidR="00B42AFD">
        <w:rPr>
          <w:rFonts w:ascii="Times New Roman" w:hAnsi="Times New Roman" w:cs="Times New Roman"/>
          <w:sz w:val="24"/>
          <w:szCs w:val="24"/>
        </w:rPr>
        <w:t>less</w:t>
      </w:r>
      <w:r w:rsidR="00F24E0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ikely to </w:t>
      </w:r>
      <w:r w:rsidR="002B075A">
        <w:rPr>
          <w:rFonts w:ascii="Times New Roman" w:hAnsi="Times New Roman" w:cs="Times New Roman"/>
          <w:sz w:val="24"/>
          <w:szCs w:val="24"/>
        </w:rPr>
        <w:t xml:space="preserve">ever have had </w:t>
      </w:r>
      <w:r>
        <w:rPr>
          <w:rFonts w:ascii="Times New Roman" w:hAnsi="Times New Roman" w:cs="Times New Roman"/>
          <w:sz w:val="24"/>
          <w:szCs w:val="24"/>
        </w:rPr>
        <w:t>sexual intercourse</w:t>
      </w:r>
      <w:r w:rsidR="00B42AFD">
        <w:rPr>
          <w:rFonts w:ascii="Times New Roman" w:hAnsi="Times New Roman" w:cs="Times New Roman"/>
          <w:sz w:val="24"/>
          <w:szCs w:val="24"/>
        </w:rPr>
        <w:t xml:space="preserve"> than the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C224E8">
        <w:rPr>
          <w:rFonts w:ascii="Times New Roman" w:hAnsi="Times New Roman" w:cs="Times New Roman"/>
          <w:sz w:val="24"/>
          <w:szCs w:val="24"/>
        </w:rPr>
        <w:t xml:space="preserve">FT </w:t>
      </w:r>
      <w:r w:rsidR="002B075A">
        <w:rPr>
          <w:rFonts w:ascii="Times New Roman" w:hAnsi="Times New Roman" w:cs="Times New Roman"/>
          <w:sz w:val="24"/>
          <w:szCs w:val="24"/>
        </w:rPr>
        <w:t xml:space="preserve">adults </w:t>
      </w:r>
      <w:r>
        <w:rPr>
          <w:rFonts w:ascii="Times New Roman" w:hAnsi="Times New Roman" w:cs="Times New Roman"/>
          <w:sz w:val="24"/>
          <w:szCs w:val="24"/>
        </w:rPr>
        <w:t>(</w:t>
      </w:r>
      <w:r w:rsidR="00F24E02">
        <w:rPr>
          <w:rFonts w:ascii="Times New Roman" w:hAnsi="Times New Roman" w:cs="Times New Roman"/>
          <w:sz w:val="24"/>
          <w:szCs w:val="24"/>
        </w:rPr>
        <w:t xml:space="preserve">EPT: </w:t>
      </w:r>
      <w:r>
        <w:rPr>
          <w:rFonts w:ascii="Times New Roman" w:hAnsi="Times New Roman" w:cs="Times New Roman"/>
          <w:sz w:val="24"/>
          <w:szCs w:val="24"/>
        </w:rPr>
        <w:t>OR= 0.36</w:t>
      </w:r>
      <w:r w:rsidRPr="003D03B8">
        <w:rPr>
          <w:rFonts w:ascii="Times New Roman" w:hAnsi="Times New Roman" w:cs="Times New Roman"/>
          <w:sz w:val="24"/>
          <w:szCs w:val="24"/>
        </w:rPr>
        <w:t xml:space="preserve">; 95% CI= </w:t>
      </w:r>
      <w:r>
        <w:rPr>
          <w:rFonts w:ascii="Times New Roman" w:hAnsi="Times New Roman" w:cs="Times New Roman"/>
          <w:sz w:val="24"/>
          <w:szCs w:val="24"/>
        </w:rPr>
        <w:t xml:space="preserve">0.15-0.82 and </w:t>
      </w:r>
      <w:r w:rsidR="00F24E02">
        <w:rPr>
          <w:rFonts w:ascii="Times New Roman" w:hAnsi="Times New Roman" w:cs="Times New Roman"/>
          <w:sz w:val="24"/>
          <w:szCs w:val="24"/>
        </w:rPr>
        <w:t xml:space="preserve">VPT: </w:t>
      </w:r>
      <w:r>
        <w:rPr>
          <w:rFonts w:ascii="Times New Roman" w:hAnsi="Times New Roman" w:cs="Times New Roman"/>
          <w:sz w:val="24"/>
          <w:szCs w:val="24"/>
        </w:rPr>
        <w:t>OR= 0.49; 95% CI= 0.30-0.83</w:t>
      </w:r>
      <w:r w:rsidRPr="003D03B8">
        <w:rPr>
          <w:rFonts w:ascii="Times New Roman" w:hAnsi="Times New Roman" w:cs="Times New Roman"/>
          <w:sz w:val="24"/>
          <w:szCs w:val="24"/>
        </w:rPr>
        <w:t>)</w:t>
      </w:r>
      <w:r w:rsidR="000A5FBE">
        <w:rPr>
          <w:rFonts w:ascii="Times New Roman" w:hAnsi="Times New Roman" w:cs="Times New Roman"/>
          <w:sz w:val="24"/>
          <w:szCs w:val="24"/>
        </w:rPr>
        <w:t>, however</w:t>
      </w:r>
      <w:r w:rsidR="00DD33A4">
        <w:rPr>
          <w:rFonts w:ascii="Times New Roman" w:hAnsi="Times New Roman" w:cs="Times New Roman"/>
          <w:sz w:val="24"/>
          <w:szCs w:val="24"/>
        </w:rPr>
        <w:t xml:space="preserve"> </w:t>
      </w:r>
      <w:r w:rsidR="000A5FBE">
        <w:rPr>
          <w:rFonts w:ascii="Times New Roman" w:hAnsi="Times New Roman" w:cs="Times New Roman"/>
          <w:sz w:val="24"/>
          <w:szCs w:val="24"/>
        </w:rPr>
        <w:t>a</w:t>
      </w:r>
      <w:r w:rsidR="00593721">
        <w:rPr>
          <w:rFonts w:ascii="Times New Roman" w:hAnsi="Times New Roman" w:cs="Times New Roman"/>
          <w:sz w:val="24"/>
          <w:szCs w:val="24"/>
        </w:rPr>
        <w:t xml:space="preserve">dults born </w:t>
      </w:r>
      <w:r>
        <w:rPr>
          <w:rFonts w:ascii="Times New Roman" w:hAnsi="Times New Roman" w:cs="Times New Roman"/>
          <w:sz w:val="24"/>
          <w:szCs w:val="24"/>
        </w:rPr>
        <w:t>MLPT</w:t>
      </w:r>
      <w:r w:rsidR="00593721">
        <w:rPr>
          <w:rFonts w:ascii="Times New Roman" w:hAnsi="Times New Roman" w:cs="Times New Roman"/>
          <w:sz w:val="24"/>
          <w:szCs w:val="24"/>
        </w:rPr>
        <w:t xml:space="preserve"> did not </w:t>
      </w:r>
      <w:r w:rsidR="00F24E02">
        <w:rPr>
          <w:rFonts w:ascii="Times New Roman" w:hAnsi="Times New Roman" w:cs="Times New Roman"/>
          <w:sz w:val="24"/>
          <w:szCs w:val="24"/>
        </w:rPr>
        <w:t xml:space="preserve">differ </w:t>
      </w:r>
      <w:r w:rsidR="00B42AFD">
        <w:rPr>
          <w:rFonts w:ascii="Times New Roman" w:hAnsi="Times New Roman" w:cs="Times New Roman"/>
          <w:sz w:val="24"/>
          <w:szCs w:val="24"/>
        </w:rPr>
        <w:t xml:space="preserve">from </w:t>
      </w:r>
      <w:r w:rsidR="00C224E8">
        <w:rPr>
          <w:rFonts w:ascii="Times New Roman" w:hAnsi="Times New Roman" w:cs="Times New Roman"/>
          <w:sz w:val="24"/>
          <w:szCs w:val="24"/>
        </w:rPr>
        <w:t>FT</w:t>
      </w:r>
      <w:r w:rsidRPr="003D03B8">
        <w:rPr>
          <w:rFonts w:ascii="Times New Roman" w:hAnsi="Times New Roman" w:cs="Times New Roman"/>
          <w:sz w:val="24"/>
          <w:szCs w:val="24"/>
        </w:rPr>
        <w:t xml:space="preserve">. </w:t>
      </w:r>
      <w:r w:rsidR="00ED5649">
        <w:rPr>
          <w:rFonts w:ascii="Times New Roman" w:hAnsi="Times New Roman" w:cs="Times New Roman"/>
          <w:sz w:val="24"/>
          <w:szCs w:val="24"/>
        </w:rPr>
        <w:t>In both age groups, PT/LBW were less likely to ever hav</w:t>
      </w:r>
      <w:r w:rsidR="0075078A">
        <w:rPr>
          <w:rFonts w:ascii="Times New Roman" w:hAnsi="Times New Roman" w:cs="Times New Roman"/>
          <w:sz w:val="24"/>
          <w:szCs w:val="24"/>
        </w:rPr>
        <w:t>e</w:t>
      </w:r>
      <w:r w:rsidR="00C224E8">
        <w:rPr>
          <w:rFonts w:ascii="Times New Roman" w:hAnsi="Times New Roman" w:cs="Times New Roman"/>
          <w:sz w:val="24"/>
          <w:szCs w:val="24"/>
        </w:rPr>
        <w:t xml:space="preserve"> </w:t>
      </w:r>
      <w:r w:rsidR="002B075A">
        <w:rPr>
          <w:rFonts w:ascii="Times New Roman" w:hAnsi="Times New Roman" w:cs="Times New Roman"/>
          <w:sz w:val="24"/>
          <w:szCs w:val="24"/>
        </w:rPr>
        <w:t xml:space="preserve">had </w:t>
      </w:r>
      <w:r w:rsidR="00ED5649">
        <w:rPr>
          <w:rFonts w:ascii="Times New Roman" w:hAnsi="Times New Roman" w:cs="Times New Roman"/>
          <w:sz w:val="24"/>
          <w:szCs w:val="24"/>
        </w:rPr>
        <w:t xml:space="preserve">sexual intercourse than full terms and this association was stronger for </w:t>
      </w:r>
      <w:r w:rsidR="000A5FBE">
        <w:rPr>
          <w:rFonts w:ascii="Times New Roman" w:hAnsi="Times New Roman" w:cs="Times New Roman"/>
          <w:sz w:val="24"/>
          <w:szCs w:val="24"/>
        </w:rPr>
        <w:t>the older age group</w:t>
      </w:r>
      <w:r w:rsidR="00ED5649">
        <w:rPr>
          <w:rFonts w:ascii="Times New Roman" w:hAnsi="Times New Roman" w:cs="Times New Roman"/>
          <w:sz w:val="24"/>
          <w:szCs w:val="24"/>
        </w:rPr>
        <w:t xml:space="preserve">. </w:t>
      </w:r>
      <w:r w:rsidR="00E74786">
        <w:rPr>
          <w:rFonts w:ascii="Times New Roman" w:hAnsi="Times New Roman" w:cs="Times New Roman"/>
          <w:sz w:val="24"/>
          <w:szCs w:val="24"/>
        </w:rPr>
        <w:t xml:space="preserve">Subgroup analysis for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="00E74786">
        <w:rPr>
          <w:rFonts w:ascii="Times New Roman" w:hAnsi="Times New Roman" w:cs="Times New Roman"/>
          <w:sz w:val="24"/>
          <w:szCs w:val="24"/>
        </w:rPr>
        <w:t xml:space="preserve"> revealed that both men and women born PT/LBW were less likely </w:t>
      </w:r>
      <w:r>
        <w:rPr>
          <w:rFonts w:ascii="Times New Roman" w:hAnsi="Times New Roman" w:cs="Times New Roman"/>
          <w:sz w:val="24"/>
          <w:szCs w:val="24"/>
        </w:rPr>
        <w:t>to have experienced sexual intercourse</w:t>
      </w:r>
      <w:r w:rsidR="00E74786">
        <w:rPr>
          <w:rFonts w:ascii="Times New Roman" w:hAnsi="Times New Roman" w:cs="Times New Roman"/>
          <w:sz w:val="24"/>
          <w:szCs w:val="24"/>
        </w:rPr>
        <w:t xml:space="preserve">, than their </w:t>
      </w:r>
      <w:r w:rsidR="0071692F">
        <w:rPr>
          <w:rFonts w:ascii="Times New Roman" w:hAnsi="Times New Roman" w:cs="Times New Roman"/>
          <w:sz w:val="24"/>
          <w:szCs w:val="24"/>
        </w:rPr>
        <w:t xml:space="preserve">same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="00ED5649">
        <w:rPr>
          <w:rFonts w:ascii="Times New Roman" w:hAnsi="Times New Roman" w:cs="Times New Roman"/>
          <w:sz w:val="24"/>
          <w:szCs w:val="24"/>
        </w:rPr>
        <w:t xml:space="preserve"> </w:t>
      </w:r>
      <w:r w:rsidR="00B42AFD">
        <w:rPr>
          <w:rFonts w:ascii="Times New Roman" w:hAnsi="Times New Roman" w:cs="Times New Roman"/>
          <w:sz w:val="24"/>
          <w:szCs w:val="24"/>
        </w:rPr>
        <w:t xml:space="preserve">counterparts born </w:t>
      </w:r>
      <w:r w:rsidR="00C224E8">
        <w:rPr>
          <w:rFonts w:ascii="Times New Roman" w:hAnsi="Times New Roman" w:cs="Times New Roman"/>
          <w:sz w:val="24"/>
          <w:szCs w:val="24"/>
        </w:rPr>
        <w:t>FT</w:t>
      </w:r>
      <w:r w:rsidR="002B075A">
        <w:rPr>
          <w:rFonts w:ascii="Times New Roman" w:hAnsi="Times New Roman" w:cs="Times New Roman"/>
          <w:sz w:val="24"/>
          <w:szCs w:val="24"/>
        </w:rPr>
        <w:t xml:space="preserve"> </w:t>
      </w:r>
      <w:r w:rsidR="00F24E02">
        <w:rPr>
          <w:rFonts w:ascii="Times New Roman" w:hAnsi="Times New Roman" w:cs="Times New Roman"/>
          <w:sz w:val="24"/>
          <w:szCs w:val="24"/>
        </w:rPr>
        <w:t>(</w:t>
      </w:r>
      <w:r w:rsidR="00E74786">
        <w:rPr>
          <w:rFonts w:ascii="Times New Roman" w:hAnsi="Times New Roman" w:cs="Times New Roman"/>
          <w:sz w:val="24"/>
          <w:szCs w:val="24"/>
        </w:rPr>
        <w:t xml:space="preserve">men: </w:t>
      </w:r>
      <w:r>
        <w:rPr>
          <w:rFonts w:ascii="Times New Roman" w:hAnsi="Times New Roman" w:cs="Times New Roman"/>
          <w:sz w:val="24"/>
          <w:szCs w:val="24"/>
        </w:rPr>
        <w:t>OR=</w:t>
      </w:r>
      <w:r w:rsidR="003316AB">
        <w:rPr>
          <w:rFonts w:ascii="Times New Roman" w:hAnsi="Times New Roman" w:cs="Times New Roman"/>
          <w:sz w:val="24"/>
          <w:szCs w:val="24"/>
        </w:rPr>
        <w:t>0.</w:t>
      </w:r>
      <w:r>
        <w:rPr>
          <w:rFonts w:ascii="Times New Roman" w:hAnsi="Times New Roman" w:cs="Times New Roman"/>
          <w:sz w:val="24"/>
          <w:szCs w:val="24"/>
        </w:rPr>
        <w:t>4</w:t>
      </w:r>
      <w:r w:rsidR="00E74786">
        <w:rPr>
          <w:rFonts w:ascii="Times New Roman" w:hAnsi="Times New Roman" w:cs="Times New Roman"/>
          <w:sz w:val="24"/>
          <w:szCs w:val="24"/>
        </w:rPr>
        <w:t>9</w:t>
      </w:r>
      <w:r w:rsidRPr="003D03B8">
        <w:rPr>
          <w:rFonts w:ascii="Times New Roman" w:hAnsi="Times New Roman" w:cs="Times New Roman"/>
          <w:sz w:val="24"/>
          <w:szCs w:val="24"/>
        </w:rPr>
        <w:t>; 95</w:t>
      </w:r>
      <w:r>
        <w:rPr>
          <w:rFonts w:ascii="Times New Roman" w:hAnsi="Times New Roman" w:cs="Times New Roman"/>
          <w:sz w:val="24"/>
          <w:szCs w:val="24"/>
        </w:rPr>
        <w:t>% CI= 0.</w:t>
      </w:r>
      <w:r w:rsidR="00E74786">
        <w:rPr>
          <w:rFonts w:ascii="Times New Roman" w:hAnsi="Times New Roman" w:cs="Times New Roman"/>
          <w:sz w:val="24"/>
          <w:szCs w:val="24"/>
        </w:rPr>
        <w:t>32</w:t>
      </w:r>
      <w:r>
        <w:rPr>
          <w:rFonts w:ascii="Times New Roman" w:hAnsi="Times New Roman" w:cs="Times New Roman"/>
          <w:sz w:val="24"/>
          <w:szCs w:val="24"/>
        </w:rPr>
        <w:t>-0.</w:t>
      </w:r>
      <w:r w:rsidR="00E74786">
        <w:rPr>
          <w:rFonts w:ascii="Times New Roman" w:hAnsi="Times New Roman" w:cs="Times New Roman"/>
          <w:sz w:val="24"/>
          <w:szCs w:val="24"/>
        </w:rPr>
        <w:t>78 and women: OR=0.45</w:t>
      </w:r>
      <w:r w:rsidR="00E74786" w:rsidRPr="003D03B8">
        <w:rPr>
          <w:rFonts w:ascii="Times New Roman" w:hAnsi="Times New Roman" w:cs="Times New Roman"/>
          <w:sz w:val="24"/>
          <w:szCs w:val="24"/>
        </w:rPr>
        <w:t>; 95</w:t>
      </w:r>
      <w:r w:rsidR="00E74786">
        <w:rPr>
          <w:rFonts w:ascii="Times New Roman" w:hAnsi="Times New Roman" w:cs="Times New Roman"/>
          <w:sz w:val="24"/>
          <w:szCs w:val="24"/>
        </w:rPr>
        <w:t>% CI= 0.29-0.69</w:t>
      </w:r>
      <w:r>
        <w:rPr>
          <w:rFonts w:ascii="Times New Roman" w:hAnsi="Times New Roman" w:cs="Times New Roman"/>
          <w:sz w:val="24"/>
          <w:szCs w:val="24"/>
        </w:rPr>
        <w:t>)</w:t>
      </w:r>
      <w:r w:rsidR="00CB42DF">
        <w:rPr>
          <w:rFonts w:ascii="Times New Roman" w:hAnsi="Times New Roman" w:cs="Times New Roman"/>
          <w:sz w:val="24"/>
          <w:szCs w:val="24"/>
        </w:rPr>
        <w:t>.</w:t>
      </w:r>
      <w:r w:rsidR="00230E22" w:rsidRPr="00230E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1EF74D3" w14:textId="408D3A7B" w:rsidR="00051247" w:rsidRPr="003D03B8" w:rsidRDefault="00051247" w:rsidP="0011755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>There was a</w:t>
      </w:r>
      <w:r>
        <w:rPr>
          <w:rFonts w:ascii="Times New Roman" w:hAnsi="Times New Roman" w:cs="Times New Roman"/>
          <w:sz w:val="24"/>
          <w:szCs w:val="24"/>
        </w:rPr>
        <w:t>lso a</w:t>
      </w:r>
      <w:r w:rsidRPr="003D03B8">
        <w:rPr>
          <w:rFonts w:ascii="Times New Roman" w:hAnsi="Times New Roman" w:cs="Times New Roman"/>
          <w:sz w:val="24"/>
          <w:szCs w:val="24"/>
        </w:rPr>
        <w:t xml:space="preserve"> significant association between PT/LBW and </w:t>
      </w:r>
      <w:r>
        <w:rPr>
          <w:rFonts w:ascii="Times New Roman" w:hAnsi="Times New Roman" w:cs="Times New Roman"/>
          <w:sz w:val="24"/>
          <w:szCs w:val="24"/>
        </w:rPr>
        <w:t>parenthood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OR= 0.78</w:t>
      </w:r>
      <w:r w:rsidRPr="003D03B8">
        <w:rPr>
          <w:rFonts w:ascii="Times New Roman" w:hAnsi="Times New Roman" w:cs="Times New Roman"/>
          <w:sz w:val="24"/>
          <w:szCs w:val="24"/>
        </w:rPr>
        <w:t>; 95</w:t>
      </w:r>
      <w:r w:rsidR="007B0302">
        <w:rPr>
          <w:rFonts w:ascii="Times New Roman" w:hAnsi="Times New Roman" w:cs="Times New Roman"/>
          <w:sz w:val="24"/>
          <w:szCs w:val="24"/>
        </w:rPr>
        <w:t>% CI= 0.67-0.90</w:t>
      </w:r>
      <w:r w:rsidR="00F24E02">
        <w:rPr>
          <w:rFonts w:ascii="Times New Roman" w:hAnsi="Times New Roman" w:cs="Times New Roman"/>
          <w:sz w:val="24"/>
          <w:szCs w:val="24"/>
        </w:rPr>
        <w:t>) with</w:t>
      </w:r>
      <w:r w:rsidR="00230E22">
        <w:rPr>
          <w:rFonts w:ascii="Times New Roman" w:hAnsi="Times New Roman" w:cs="Times New Roman"/>
          <w:sz w:val="24"/>
          <w:szCs w:val="24"/>
        </w:rPr>
        <w:t xml:space="preserve"> adults born PT/LBW less likely to </w:t>
      </w:r>
      <w:r w:rsidR="002B075A">
        <w:rPr>
          <w:rFonts w:ascii="Times New Roman" w:hAnsi="Times New Roman" w:cs="Times New Roman"/>
          <w:sz w:val="24"/>
          <w:szCs w:val="24"/>
        </w:rPr>
        <w:t xml:space="preserve">be </w:t>
      </w:r>
      <w:r w:rsidR="00230E22">
        <w:rPr>
          <w:rFonts w:ascii="Times New Roman" w:hAnsi="Times New Roman" w:cs="Times New Roman"/>
          <w:sz w:val="24"/>
          <w:szCs w:val="24"/>
        </w:rPr>
        <w:t>parents than</w:t>
      </w:r>
      <w:r w:rsidR="00C224E8">
        <w:rPr>
          <w:rFonts w:ascii="Times New Roman" w:hAnsi="Times New Roman" w:cs="Times New Roman"/>
          <w:sz w:val="24"/>
          <w:szCs w:val="24"/>
        </w:rPr>
        <w:t xml:space="preserve"> FT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3D03B8">
        <w:rPr>
          <w:rFonts w:ascii="Times New Roman" w:hAnsi="Times New Roman" w:cs="Times New Roman"/>
          <w:sz w:val="24"/>
          <w:szCs w:val="24"/>
        </w:rPr>
        <w:t xml:space="preserve">Heterogeneity analysis indicated significant and high variation in </w:t>
      </w:r>
      <w:r>
        <w:rPr>
          <w:rFonts w:ascii="Times New Roman" w:hAnsi="Times New Roman" w:cs="Times New Roman"/>
          <w:sz w:val="24"/>
          <w:szCs w:val="24"/>
        </w:rPr>
        <w:t>parenthood</w:t>
      </w:r>
      <w:r w:rsidRPr="003D03B8">
        <w:rPr>
          <w:rFonts w:ascii="Times New Roman" w:hAnsi="Times New Roman" w:cs="Times New Roman"/>
          <w:sz w:val="24"/>
          <w:szCs w:val="24"/>
        </w:rPr>
        <w:t xml:space="preserve"> effects between studies</w:t>
      </w:r>
      <w:r w:rsidR="007B0302">
        <w:rPr>
          <w:rFonts w:ascii="Times New Roman" w:hAnsi="Times New Roman" w:cs="Times New Roman"/>
          <w:sz w:val="24"/>
          <w:szCs w:val="24"/>
        </w:rPr>
        <w:t xml:space="preserve"> (Q = 555</w:t>
      </w:r>
      <w:r>
        <w:rPr>
          <w:rFonts w:ascii="Times New Roman" w:hAnsi="Times New Roman" w:cs="Times New Roman"/>
          <w:sz w:val="24"/>
          <w:szCs w:val="24"/>
        </w:rPr>
        <w:t>.77</w:t>
      </w:r>
      <w:r w:rsidRPr="003D03B8">
        <w:rPr>
          <w:rFonts w:ascii="Times New Roman" w:hAnsi="Times New Roman" w:cs="Times New Roman"/>
          <w:sz w:val="24"/>
          <w:szCs w:val="24"/>
        </w:rPr>
        <w:t>; I</w:t>
      </w:r>
      <w:r w:rsidRPr="003D03B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B0302">
        <w:rPr>
          <w:rFonts w:ascii="Times New Roman" w:hAnsi="Times New Roman" w:cs="Times New Roman"/>
          <w:sz w:val="24"/>
          <w:szCs w:val="24"/>
        </w:rPr>
        <w:t xml:space="preserve"> = 98.20</w:t>
      </w:r>
      <w:r>
        <w:rPr>
          <w:rFonts w:ascii="Times New Roman" w:hAnsi="Times New Roman" w:cs="Times New Roman"/>
          <w:sz w:val="24"/>
          <w:szCs w:val="24"/>
        </w:rPr>
        <w:t>, p &lt; 0.00</w:t>
      </w:r>
      <w:r w:rsidRPr="003D03B8">
        <w:rPr>
          <w:rFonts w:ascii="Times New Roman" w:hAnsi="Times New Roman" w:cs="Times New Roman"/>
          <w:sz w:val="24"/>
          <w:szCs w:val="24"/>
        </w:rPr>
        <w:t>1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3D03B8">
        <w:rPr>
          <w:rFonts w:ascii="Times New Roman" w:hAnsi="Times New Roman" w:cs="Times New Roman"/>
          <w:sz w:val="24"/>
          <w:szCs w:val="24"/>
        </w:rPr>
        <w:t xml:space="preserve">Subgroup analysis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CB42DF">
        <w:rPr>
          <w:rFonts w:ascii="Times New Roman" w:hAnsi="Times New Roman" w:cs="Times New Roman"/>
          <w:sz w:val="24"/>
          <w:szCs w:val="24"/>
        </w:rPr>
        <w:t xml:space="preserve">degree </w:t>
      </w:r>
      <w:r>
        <w:rPr>
          <w:rFonts w:ascii="Times New Roman" w:hAnsi="Times New Roman" w:cs="Times New Roman"/>
          <w:sz w:val="24"/>
          <w:szCs w:val="24"/>
        </w:rPr>
        <w:t>of prematurity revealed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ED5649">
        <w:rPr>
          <w:rFonts w:ascii="Times New Roman" w:hAnsi="Times New Roman" w:cs="Times New Roman"/>
          <w:sz w:val="24"/>
          <w:szCs w:val="24"/>
        </w:rPr>
        <w:t>a dose-</w:t>
      </w:r>
      <w:r w:rsidR="00ED5649">
        <w:rPr>
          <w:rFonts w:ascii="Times New Roman" w:hAnsi="Times New Roman" w:cs="Times New Roman"/>
          <w:sz w:val="24"/>
          <w:szCs w:val="24"/>
        </w:rPr>
        <w:lastRenderedPageBreak/>
        <w:t xml:space="preserve">response relationship of degree of prematurity and parenthood </w:t>
      </w:r>
      <w:r w:rsidR="009041C0">
        <w:rPr>
          <w:rFonts w:ascii="Times New Roman" w:hAnsi="Times New Roman" w:cs="Times New Roman"/>
          <w:sz w:val="24"/>
          <w:szCs w:val="24"/>
        </w:rPr>
        <w:t>(</w:t>
      </w:r>
      <w:r w:rsidR="009041C0" w:rsidRPr="00BB5C7F">
        <w:rPr>
          <w:rFonts w:ascii="Times New Roman" w:hAnsi="Times New Roman" w:cs="Times New Roman"/>
          <w:i/>
          <w:sz w:val="24"/>
          <w:szCs w:val="24"/>
        </w:rPr>
        <w:t>Q</w:t>
      </w:r>
      <w:r w:rsidR="009041C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041C0">
        <w:rPr>
          <w:rFonts w:ascii="Times New Roman" w:hAnsi="Times New Roman" w:cs="Times New Roman"/>
          <w:sz w:val="24"/>
          <w:szCs w:val="24"/>
        </w:rPr>
        <w:t xml:space="preserve">= 22.30, </w:t>
      </w:r>
      <w:r w:rsidR="009041C0" w:rsidRPr="009041C0">
        <w:rPr>
          <w:rFonts w:ascii="Times New Roman" w:hAnsi="Times New Roman" w:cs="Times New Roman"/>
          <w:i/>
          <w:sz w:val="24"/>
          <w:szCs w:val="24"/>
        </w:rPr>
        <w:t>p</w:t>
      </w:r>
      <w:r w:rsidR="009041C0">
        <w:rPr>
          <w:rFonts w:ascii="Times New Roman" w:hAnsi="Times New Roman" w:cs="Times New Roman"/>
          <w:sz w:val="24"/>
          <w:szCs w:val="24"/>
        </w:rPr>
        <w:t xml:space="preserve"> &lt;.001) with the EPT subgroup being the least likely to </w:t>
      </w:r>
      <w:r w:rsidR="002B075A">
        <w:rPr>
          <w:rFonts w:ascii="Times New Roman" w:hAnsi="Times New Roman" w:cs="Times New Roman"/>
          <w:sz w:val="24"/>
          <w:szCs w:val="24"/>
        </w:rPr>
        <w:t xml:space="preserve">have </w:t>
      </w:r>
      <w:r w:rsidR="009041C0">
        <w:rPr>
          <w:rFonts w:ascii="Times New Roman" w:hAnsi="Times New Roman" w:cs="Times New Roman"/>
          <w:sz w:val="24"/>
          <w:szCs w:val="24"/>
        </w:rPr>
        <w:t>be</w:t>
      </w:r>
      <w:r w:rsidR="004B3058">
        <w:rPr>
          <w:rFonts w:ascii="Times New Roman" w:hAnsi="Times New Roman" w:cs="Times New Roman"/>
          <w:sz w:val="24"/>
          <w:szCs w:val="24"/>
        </w:rPr>
        <w:t>come</w:t>
      </w:r>
      <w:r w:rsidR="009041C0">
        <w:rPr>
          <w:rFonts w:ascii="Times New Roman" w:hAnsi="Times New Roman" w:cs="Times New Roman"/>
          <w:sz w:val="24"/>
          <w:szCs w:val="24"/>
        </w:rPr>
        <w:t xml:space="preserve"> a parent </w:t>
      </w:r>
      <w:r>
        <w:rPr>
          <w:rFonts w:ascii="Times New Roman" w:hAnsi="Times New Roman" w:cs="Times New Roman"/>
          <w:sz w:val="24"/>
          <w:szCs w:val="24"/>
        </w:rPr>
        <w:t>(</w:t>
      </w:r>
      <w:r w:rsidR="009041C0">
        <w:rPr>
          <w:rFonts w:ascii="Times New Roman" w:hAnsi="Times New Roman" w:cs="Times New Roman"/>
          <w:sz w:val="24"/>
          <w:szCs w:val="24"/>
        </w:rPr>
        <w:t>EPT: OR= 0.31</w:t>
      </w:r>
      <w:r>
        <w:rPr>
          <w:rFonts w:ascii="Times New Roman" w:hAnsi="Times New Roman" w:cs="Times New Roman"/>
          <w:sz w:val="24"/>
          <w:szCs w:val="24"/>
        </w:rPr>
        <w:t>;</w:t>
      </w:r>
      <w:r w:rsidRPr="003D03B8">
        <w:rPr>
          <w:rFonts w:ascii="Times New Roman" w:hAnsi="Times New Roman" w:cs="Times New Roman"/>
          <w:sz w:val="24"/>
          <w:szCs w:val="24"/>
        </w:rPr>
        <w:t xml:space="preserve"> 95% CI= 0.</w:t>
      </w:r>
      <w:r>
        <w:rPr>
          <w:rFonts w:ascii="Times New Roman" w:hAnsi="Times New Roman" w:cs="Times New Roman"/>
          <w:sz w:val="24"/>
          <w:szCs w:val="24"/>
        </w:rPr>
        <w:t>23</w:t>
      </w:r>
      <w:r w:rsidRPr="003D03B8">
        <w:rPr>
          <w:rFonts w:ascii="Times New Roman" w:hAnsi="Times New Roman" w:cs="Times New Roman"/>
          <w:sz w:val="24"/>
          <w:szCs w:val="24"/>
        </w:rPr>
        <w:t>-0.</w:t>
      </w:r>
      <w:r w:rsidR="00FF6E6F">
        <w:rPr>
          <w:rFonts w:ascii="Times New Roman" w:hAnsi="Times New Roman" w:cs="Times New Roman"/>
          <w:sz w:val="24"/>
          <w:szCs w:val="24"/>
        </w:rPr>
        <w:t>42</w:t>
      </w:r>
      <w:r w:rsidR="009041C0">
        <w:rPr>
          <w:rFonts w:ascii="Times New Roman" w:hAnsi="Times New Roman" w:cs="Times New Roman"/>
          <w:sz w:val="24"/>
          <w:szCs w:val="24"/>
        </w:rPr>
        <w:t>; VPT:</w:t>
      </w:r>
      <w:r w:rsidR="00FF6E6F">
        <w:rPr>
          <w:rFonts w:ascii="Times New Roman" w:hAnsi="Times New Roman" w:cs="Times New Roman"/>
          <w:sz w:val="24"/>
          <w:szCs w:val="24"/>
        </w:rPr>
        <w:t xml:space="preserve"> OR=0.67</w:t>
      </w:r>
      <w:r w:rsidR="009041C0">
        <w:rPr>
          <w:rFonts w:ascii="Times New Roman" w:hAnsi="Times New Roman" w:cs="Times New Roman"/>
          <w:sz w:val="24"/>
          <w:szCs w:val="24"/>
        </w:rPr>
        <w:t>,</w:t>
      </w:r>
      <w:r w:rsidRPr="003D03B8">
        <w:rPr>
          <w:rFonts w:ascii="Times New Roman" w:hAnsi="Times New Roman" w:cs="Times New Roman"/>
          <w:sz w:val="24"/>
          <w:szCs w:val="24"/>
        </w:rPr>
        <w:t xml:space="preserve"> 95% CI= 0.</w:t>
      </w:r>
      <w:r w:rsidR="00FF6E6F">
        <w:rPr>
          <w:rFonts w:ascii="Times New Roman" w:hAnsi="Times New Roman" w:cs="Times New Roman"/>
          <w:sz w:val="24"/>
          <w:szCs w:val="24"/>
        </w:rPr>
        <w:t>55</w:t>
      </w:r>
      <w:r w:rsidRPr="003D03B8">
        <w:rPr>
          <w:rFonts w:ascii="Times New Roman" w:hAnsi="Times New Roman" w:cs="Times New Roman"/>
          <w:sz w:val="24"/>
          <w:szCs w:val="24"/>
        </w:rPr>
        <w:t>-0.</w:t>
      </w:r>
      <w:r w:rsidR="00FF6E6F">
        <w:rPr>
          <w:rFonts w:ascii="Times New Roman" w:hAnsi="Times New Roman" w:cs="Times New Roman"/>
          <w:sz w:val="24"/>
          <w:szCs w:val="24"/>
        </w:rPr>
        <w:t>82</w:t>
      </w:r>
      <w:r w:rsidR="001C7D31">
        <w:rPr>
          <w:rFonts w:ascii="Times New Roman" w:hAnsi="Times New Roman" w:cs="Times New Roman"/>
          <w:sz w:val="24"/>
          <w:szCs w:val="24"/>
        </w:rPr>
        <w:t xml:space="preserve"> </w:t>
      </w:r>
      <w:r w:rsidR="009041C0">
        <w:rPr>
          <w:rFonts w:ascii="Times New Roman" w:hAnsi="Times New Roman" w:cs="Times New Roman"/>
          <w:sz w:val="24"/>
          <w:szCs w:val="24"/>
        </w:rPr>
        <w:t xml:space="preserve">and MLPT: OR=0.79, </w:t>
      </w:r>
      <w:r w:rsidR="009041C0" w:rsidRPr="003D03B8">
        <w:rPr>
          <w:rFonts w:ascii="Times New Roman" w:hAnsi="Times New Roman" w:cs="Times New Roman"/>
          <w:sz w:val="24"/>
          <w:szCs w:val="24"/>
        </w:rPr>
        <w:t>95% CI= 0.</w:t>
      </w:r>
      <w:r w:rsidR="00FF6E6F">
        <w:rPr>
          <w:rFonts w:ascii="Times New Roman" w:hAnsi="Times New Roman" w:cs="Times New Roman"/>
          <w:sz w:val="24"/>
          <w:szCs w:val="24"/>
        </w:rPr>
        <w:t>65</w:t>
      </w:r>
      <w:r w:rsidR="009041C0" w:rsidRPr="003D03B8">
        <w:rPr>
          <w:rFonts w:ascii="Times New Roman" w:hAnsi="Times New Roman" w:cs="Times New Roman"/>
          <w:sz w:val="24"/>
          <w:szCs w:val="24"/>
        </w:rPr>
        <w:t>-0.</w:t>
      </w:r>
      <w:r w:rsidR="00FF6E6F">
        <w:rPr>
          <w:rFonts w:ascii="Times New Roman" w:hAnsi="Times New Roman" w:cs="Times New Roman"/>
          <w:sz w:val="24"/>
          <w:szCs w:val="24"/>
        </w:rPr>
        <w:t>96</w:t>
      </w:r>
      <w:r>
        <w:rPr>
          <w:rFonts w:ascii="Times New Roman" w:hAnsi="Times New Roman" w:cs="Times New Roman"/>
          <w:sz w:val="24"/>
          <w:szCs w:val="24"/>
        </w:rPr>
        <w:t>).</w:t>
      </w:r>
      <w:r w:rsidR="009A55C9">
        <w:rPr>
          <w:rFonts w:ascii="Times New Roman" w:hAnsi="Times New Roman" w:cs="Times New Roman"/>
          <w:sz w:val="24"/>
          <w:szCs w:val="24"/>
        </w:rPr>
        <w:t xml:space="preserve"> </w:t>
      </w:r>
      <w:r w:rsidRPr="003D03B8">
        <w:rPr>
          <w:rFonts w:ascii="Times New Roman" w:hAnsi="Times New Roman" w:cs="Times New Roman"/>
          <w:sz w:val="24"/>
          <w:szCs w:val="24"/>
        </w:rPr>
        <w:t xml:space="preserve">When comparing </w:t>
      </w:r>
      <w:r>
        <w:rPr>
          <w:rFonts w:ascii="Times New Roman" w:hAnsi="Times New Roman" w:cs="Times New Roman"/>
          <w:sz w:val="24"/>
          <w:szCs w:val="24"/>
        </w:rPr>
        <w:t xml:space="preserve">the type of study, </w:t>
      </w:r>
      <w:r w:rsidRPr="003D03B8">
        <w:rPr>
          <w:rFonts w:ascii="Times New Roman" w:hAnsi="Times New Roman" w:cs="Times New Roman"/>
          <w:sz w:val="24"/>
          <w:szCs w:val="24"/>
        </w:rPr>
        <w:t xml:space="preserve">preterm adults were </w:t>
      </w:r>
      <w:r>
        <w:rPr>
          <w:rFonts w:ascii="Times New Roman" w:hAnsi="Times New Roman" w:cs="Times New Roman"/>
          <w:sz w:val="24"/>
          <w:szCs w:val="24"/>
        </w:rPr>
        <w:t>less</w:t>
      </w:r>
      <w:r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="002B075A">
        <w:rPr>
          <w:rFonts w:ascii="Times New Roman" w:hAnsi="Times New Roman" w:cs="Times New Roman"/>
          <w:sz w:val="24"/>
          <w:szCs w:val="24"/>
        </w:rPr>
        <w:t>often reported to be</w:t>
      </w:r>
      <w:r>
        <w:rPr>
          <w:rFonts w:ascii="Times New Roman" w:hAnsi="Times New Roman" w:cs="Times New Roman"/>
          <w:sz w:val="24"/>
          <w:szCs w:val="24"/>
        </w:rPr>
        <w:t xml:space="preserve"> parents </w:t>
      </w:r>
      <w:r w:rsidRPr="003D03B8">
        <w:rPr>
          <w:rFonts w:ascii="Times New Roman" w:hAnsi="Times New Roman" w:cs="Times New Roman"/>
          <w:sz w:val="24"/>
          <w:szCs w:val="24"/>
        </w:rPr>
        <w:t>in cohort</w:t>
      </w:r>
      <w:r>
        <w:rPr>
          <w:rFonts w:ascii="Times New Roman" w:hAnsi="Times New Roman" w:cs="Times New Roman"/>
          <w:sz w:val="24"/>
          <w:szCs w:val="24"/>
        </w:rPr>
        <w:t xml:space="preserve"> studies</w:t>
      </w:r>
      <w:r w:rsidRPr="003D03B8">
        <w:rPr>
          <w:rFonts w:ascii="Times New Roman" w:hAnsi="Times New Roman" w:cs="Times New Roman"/>
          <w:sz w:val="24"/>
          <w:szCs w:val="24"/>
        </w:rPr>
        <w:t xml:space="preserve"> (OR= </w:t>
      </w:r>
      <w:r w:rsidR="00197E25">
        <w:rPr>
          <w:rFonts w:ascii="Times New Roman" w:hAnsi="Times New Roman" w:cs="Times New Roman"/>
          <w:sz w:val="24"/>
          <w:szCs w:val="24"/>
        </w:rPr>
        <w:t>0.71; 95% CI= 0.60-0.85</w:t>
      </w:r>
      <w:r>
        <w:rPr>
          <w:rFonts w:ascii="Times New Roman" w:hAnsi="Times New Roman" w:cs="Times New Roman"/>
          <w:sz w:val="24"/>
          <w:szCs w:val="24"/>
        </w:rPr>
        <w:t xml:space="preserve">), but not in registry studies. </w:t>
      </w:r>
      <w:r w:rsidR="009041C0">
        <w:rPr>
          <w:rFonts w:ascii="Times New Roman" w:hAnsi="Times New Roman" w:cs="Times New Roman"/>
          <w:sz w:val="24"/>
          <w:szCs w:val="24"/>
        </w:rPr>
        <w:t xml:space="preserve">Subgroup analysis for age groups revealed that </w:t>
      </w:r>
      <w:r w:rsidR="00CE634A">
        <w:rPr>
          <w:rFonts w:ascii="Times New Roman" w:hAnsi="Times New Roman" w:cs="Times New Roman"/>
          <w:sz w:val="24"/>
          <w:szCs w:val="24"/>
        </w:rPr>
        <w:t xml:space="preserve">no differences between PT/LBW and </w:t>
      </w:r>
      <w:r w:rsidR="00C224E8">
        <w:rPr>
          <w:rFonts w:ascii="Times New Roman" w:hAnsi="Times New Roman" w:cs="Times New Roman"/>
          <w:sz w:val="24"/>
          <w:szCs w:val="24"/>
        </w:rPr>
        <w:t xml:space="preserve">FT </w:t>
      </w:r>
      <w:r w:rsidR="00CE634A">
        <w:rPr>
          <w:rFonts w:ascii="Times New Roman" w:hAnsi="Times New Roman" w:cs="Times New Roman"/>
          <w:sz w:val="24"/>
          <w:szCs w:val="24"/>
        </w:rPr>
        <w:t xml:space="preserve">in the younger age group, but PT/LBW </w:t>
      </w:r>
      <w:r w:rsidR="00C224E8">
        <w:rPr>
          <w:rFonts w:ascii="Times New Roman" w:hAnsi="Times New Roman" w:cs="Times New Roman"/>
          <w:sz w:val="24"/>
          <w:szCs w:val="24"/>
        </w:rPr>
        <w:t xml:space="preserve">in the older age group </w:t>
      </w:r>
      <w:r w:rsidR="00CE634A">
        <w:rPr>
          <w:rFonts w:ascii="Times New Roman" w:hAnsi="Times New Roman" w:cs="Times New Roman"/>
          <w:sz w:val="24"/>
          <w:szCs w:val="24"/>
        </w:rPr>
        <w:t>were less likely to be parents (OR=0.76; 95% CI= 0.64-0.93)</w:t>
      </w:r>
      <w:r w:rsidR="002F29CC">
        <w:rPr>
          <w:rFonts w:ascii="Times New Roman" w:hAnsi="Times New Roman" w:cs="Times New Roman"/>
          <w:sz w:val="24"/>
          <w:szCs w:val="24"/>
        </w:rPr>
        <w:t xml:space="preserve"> compared to FT of the same age</w:t>
      </w:r>
      <w:r w:rsidR="00CE634A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No </w:t>
      </w:r>
      <w:r w:rsidR="007B31FE">
        <w:rPr>
          <w:rFonts w:ascii="Times New Roman" w:hAnsi="Times New Roman" w:cs="Times New Roman"/>
          <w:sz w:val="24"/>
          <w:szCs w:val="24"/>
        </w:rPr>
        <w:t xml:space="preserve">moderation effect </w:t>
      </w:r>
      <w:r>
        <w:rPr>
          <w:rFonts w:ascii="Times New Roman" w:hAnsi="Times New Roman" w:cs="Times New Roman"/>
          <w:sz w:val="24"/>
          <w:szCs w:val="24"/>
        </w:rPr>
        <w:t xml:space="preserve">was found for </w:t>
      </w:r>
      <w:r w:rsidR="000B76E0">
        <w:rPr>
          <w:rFonts w:ascii="Times New Roman" w:hAnsi="Times New Roman" w:cs="Times New Roman"/>
          <w:sz w:val="24"/>
          <w:szCs w:val="24"/>
        </w:rPr>
        <w:t>sex</w:t>
      </w:r>
      <w:r w:rsidR="00CE634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3E3FB71" w14:textId="61C38150" w:rsidR="007364A0" w:rsidRDefault="007364A0" w:rsidP="0011755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auto"/>
          <w:sz w:val="24"/>
          <w:szCs w:val="24"/>
        </w:rPr>
        <w:t>Significant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 xml:space="preserve"> differences between </w:t>
      </w:r>
      <w:r>
        <w:rPr>
          <w:rFonts w:ascii="Times New Roman" w:hAnsi="Times New Roman" w:cs="Times New Roman"/>
          <w:color w:val="auto"/>
          <w:sz w:val="24"/>
          <w:szCs w:val="24"/>
        </w:rPr>
        <w:t>PT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 xml:space="preserve"> and </w:t>
      </w:r>
      <w:r>
        <w:rPr>
          <w:rFonts w:ascii="Times New Roman" w:hAnsi="Times New Roman" w:cs="Times New Roman"/>
          <w:color w:val="auto"/>
          <w:sz w:val="24"/>
          <w:szCs w:val="24"/>
        </w:rPr>
        <w:t>FT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  <w:szCs w:val="24"/>
        </w:rPr>
        <w:t>born adults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were found 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>for</w:t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 the </w:t>
      </w:r>
      <w:r w:rsidR="00E709B6">
        <w:rPr>
          <w:rFonts w:ascii="Times New Roman" w:hAnsi="Times New Roman" w:cs="Times New Roman"/>
          <w:color w:val="auto"/>
          <w:sz w:val="24"/>
          <w:szCs w:val="24"/>
        </w:rPr>
        <w:t>quality of romantic relationship</w:t>
      </w:r>
      <w:r>
        <w:rPr>
          <w:rFonts w:ascii="Times New Roman" w:hAnsi="Times New Roman" w:cs="Times New Roman"/>
          <w:color w:val="auto"/>
          <w:sz w:val="24"/>
          <w:szCs w:val="24"/>
        </w:rPr>
        <w:t xml:space="preserve"> (Table </w:t>
      </w:r>
      <w:r w:rsidR="00A5178E">
        <w:rPr>
          <w:rFonts w:ascii="Times New Roman" w:hAnsi="Times New Roman" w:cs="Times New Roman"/>
          <w:color w:val="auto"/>
          <w:sz w:val="24"/>
          <w:szCs w:val="24"/>
        </w:rPr>
        <w:t>3</w:t>
      </w:r>
      <w:r w:rsidR="0077763F">
        <w:rPr>
          <w:rFonts w:ascii="Times New Roman" w:hAnsi="Times New Roman" w:cs="Times New Roman"/>
          <w:color w:val="auto"/>
          <w:sz w:val="24"/>
          <w:szCs w:val="24"/>
        </w:rPr>
        <w:t>/</w:t>
      </w:r>
      <w:r w:rsidR="000136A7" w:rsidRPr="00E73882">
        <w:rPr>
          <w:rFonts w:ascii="Times New Roman" w:hAnsi="Times New Roman" w:cs="Times New Roman"/>
          <w:sz w:val="24"/>
          <w:szCs w:val="24"/>
        </w:rPr>
        <w:t>Figure 2</w:t>
      </w:r>
      <w:r>
        <w:rPr>
          <w:rFonts w:ascii="Times New Roman" w:hAnsi="Times New Roman" w:cs="Times New Roman"/>
          <w:color w:val="auto"/>
          <w:sz w:val="24"/>
          <w:szCs w:val="24"/>
        </w:rPr>
        <w:t>).</w:t>
      </w:r>
      <w:r w:rsidRPr="008D5895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Pr="00F3362F">
        <w:rPr>
          <w:rFonts w:ascii="Times New Roman" w:hAnsi="Times New Roman" w:cs="Times New Roman"/>
          <w:color w:val="auto"/>
          <w:sz w:val="24"/>
          <w:szCs w:val="24"/>
        </w:rPr>
        <w:t xml:space="preserve">PT/LBW </w:t>
      </w:r>
      <w:r>
        <w:rPr>
          <w:rFonts w:ascii="Times New Roman" w:hAnsi="Times New Roman" w:cs="Times New Roman"/>
          <w:color w:val="auto"/>
          <w:sz w:val="24"/>
          <w:szCs w:val="24"/>
        </w:rPr>
        <w:t>born adults perceived the relationship with their partner as significantly more satisfying or intimate than FT</w:t>
      </w:r>
      <w:r w:rsidRPr="00230E22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Pr="00230E22">
        <w:rPr>
          <w:rFonts w:ascii="Times New Roman" w:hAnsi="Times New Roman" w:cs="Times New Roman"/>
          <w:i/>
          <w:color w:val="auto"/>
          <w:sz w:val="24"/>
          <w:szCs w:val="24"/>
        </w:rPr>
        <w:t>Hedges</w:t>
      </w:r>
      <w:r w:rsidRPr="00230E22">
        <w:rPr>
          <w:rFonts w:ascii="Times New Roman" w:hAnsi="Times New Roman" w:cs="Times New Roman"/>
          <w:color w:val="auto"/>
          <w:sz w:val="24"/>
          <w:szCs w:val="24"/>
        </w:rPr>
        <w:t xml:space="preserve">’ </w:t>
      </w:r>
      <w:r w:rsidRPr="00230E22">
        <w:rPr>
          <w:rFonts w:ascii="Times New Roman" w:hAnsi="Times New Roman" w:cs="Times New Roman"/>
          <w:i/>
          <w:color w:val="auto"/>
          <w:sz w:val="24"/>
          <w:szCs w:val="24"/>
        </w:rPr>
        <w:t xml:space="preserve">g = </w:t>
      </w:r>
      <w:r w:rsidRPr="00230E22">
        <w:rPr>
          <w:rFonts w:ascii="Times New Roman" w:hAnsi="Times New Roman" w:cs="Times New Roman"/>
          <w:color w:val="auto"/>
          <w:sz w:val="24"/>
          <w:szCs w:val="24"/>
        </w:rPr>
        <w:t xml:space="preserve">0.04; </w:t>
      </w:r>
      <w:r w:rsidRPr="00230E22">
        <w:rPr>
          <w:rFonts w:ascii="Times New Roman" w:hAnsi="Times New Roman" w:cs="Times New Roman"/>
          <w:sz w:val="24"/>
          <w:szCs w:val="24"/>
        </w:rPr>
        <w:t xml:space="preserve">95% CI= 0.02-0.07; </w:t>
      </w:r>
      <w:r w:rsidRPr="00A43FE4">
        <w:rPr>
          <w:rFonts w:ascii="Times New Roman" w:hAnsi="Times New Roman" w:cs="Times New Roman"/>
          <w:i/>
          <w:color w:val="auto"/>
          <w:sz w:val="24"/>
          <w:szCs w:val="24"/>
        </w:rPr>
        <w:t>z</w:t>
      </w:r>
      <w:r w:rsidRPr="00230E22">
        <w:rPr>
          <w:rFonts w:ascii="Times New Roman" w:hAnsi="Times New Roman" w:cs="Times New Roman"/>
          <w:color w:val="auto"/>
          <w:sz w:val="24"/>
          <w:szCs w:val="24"/>
        </w:rPr>
        <w:t xml:space="preserve"> = 3.23, </w:t>
      </w:r>
      <w:r w:rsidRPr="00230E22">
        <w:rPr>
          <w:rFonts w:ascii="Times New Roman" w:hAnsi="Times New Roman" w:cs="Times New Roman"/>
          <w:i/>
          <w:color w:val="auto"/>
          <w:sz w:val="24"/>
          <w:szCs w:val="24"/>
        </w:rPr>
        <w:t>p</w:t>
      </w:r>
      <w:r w:rsidRPr="00230E22">
        <w:rPr>
          <w:rFonts w:ascii="Times New Roman" w:hAnsi="Times New Roman" w:cs="Times New Roman"/>
          <w:color w:val="auto"/>
          <w:sz w:val="24"/>
          <w:szCs w:val="24"/>
        </w:rPr>
        <w:t xml:space="preserve"> = 0.01)</w:t>
      </w:r>
      <w:r>
        <w:rPr>
          <w:rFonts w:ascii="Times New Roman" w:hAnsi="Times New Roman" w:cs="Times New Roman"/>
          <w:color w:val="auto"/>
          <w:sz w:val="24"/>
          <w:szCs w:val="24"/>
        </w:rPr>
        <w:t>. H</w:t>
      </w:r>
      <w:r w:rsidRPr="00650794">
        <w:rPr>
          <w:rFonts w:ascii="Times New Roman" w:hAnsi="Times New Roman" w:cs="Times New Roman"/>
          <w:color w:val="auto"/>
          <w:sz w:val="24"/>
          <w:szCs w:val="24"/>
        </w:rPr>
        <w:t xml:space="preserve">eterogeneity was </w:t>
      </w:r>
      <w:r>
        <w:rPr>
          <w:rFonts w:ascii="Times New Roman" w:hAnsi="Times New Roman" w:cs="Times New Roman"/>
          <w:color w:val="auto"/>
          <w:sz w:val="24"/>
          <w:szCs w:val="24"/>
        </w:rPr>
        <w:t>not significant for this variable.</w:t>
      </w:r>
    </w:p>
    <w:p w14:paraId="2626ED34" w14:textId="52FE6310" w:rsidR="00051247" w:rsidRDefault="007364A0" w:rsidP="0011755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Furthermore, we observed n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o significant differences </w:t>
      </w:r>
      <w:r w:rsidR="00F24E02">
        <w:rPr>
          <w:rFonts w:ascii="Times New Roman" w:eastAsia="Times New Roman" w:hAnsi="Times New Roman" w:cs="Times New Roman"/>
          <w:sz w:val="24"/>
          <w:szCs w:val="24"/>
        </w:rPr>
        <w:t xml:space="preserve">between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PT/LBW and </w:t>
      </w:r>
      <w:r>
        <w:rPr>
          <w:rFonts w:ascii="Times New Roman" w:eastAsia="Times New Roman" w:hAnsi="Times New Roman" w:cs="Times New Roman"/>
          <w:sz w:val="24"/>
          <w:szCs w:val="24"/>
        </w:rPr>
        <w:t>FT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 adults</w:t>
      </w:r>
      <w:r w:rsidR="004B3058" w:rsidRPr="004B305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B3058">
        <w:rPr>
          <w:rFonts w:ascii="Times New Roman" w:eastAsia="Times New Roman" w:hAnsi="Times New Roman" w:cs="Times New Roman"/>
          <w:sz w:val="24"/>
          <w:szCs w:val="24"/>
        </w:rPr>
        <w:t>regardi</w:t>
      </w:r>
      <w:r w:rsidR="002542C3">
        <w:rPr>
          <w:rFonts w:ascii="Times New Roman" w:eastAsia="Times New Roman" w:hAnsi="Times New Roman" w:cs="Times New Roman"/>
          <w:sz w:val="24"/>
          <w:szCs w:val="24"/>
        </w:rPr>
        <w:t>ng the peer</w:t>
      </w:r>
      <w:r w:rsidR="000A5FBE">
        <w:rPr>
          <w:rFonts w:ascii="Times New Roman" w:eastAsia="Times New Roman" w:hAnsi="Times New Roman" w:cs="Times New Roman"/>
          <w:sz w:val="24"/>
          <w:szCs w:val="24"/>
        </w:rPr>
        <w:t xml:space="preserve"> social support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3E66AEAB" w14:textId="77777777" w:rsidR="00051247" w:rsidRPr="003D03B8" w:rsidRDefault="00051247" w:rsidP="0011755E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D03B8">
        <w:rPr>
          <w:rFonts w:ascii="Times New Roman" w:eastAsia="Times New Roman" w:hAnsi="Times New Roman" w:cs="Times New Roman"/>
          <w:b/>
          <w:sz w:val="24"/>
          <w:szCs w:val="24"/>
        </w:rPr>
        <w:t>Publication Bias</w:t>
      </w:r>
    </w:p>
    <w:p w14:paraId="0447BA9B" w14:textId="74502623" w:rsidR="00051247" w:rsidRPr="003D03B8" w:rsidRDefault="00051247" w:rsidP="0011755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D03B8">
        <w:rPr>
          <w:rFonts w:ascii="Times New Roman" w:eastAsia="Times New Roman" w:hAnsi="Times New Roman" w:cs="Times New Roman"/>
          <w:sz w:val="24"/>
          <w:szCs w:val="24"/>
        </w:rPr>
        <w:t xml:space="preserve">Under the random effects model, the point estimate (95% confidence interval) </w:t>
      </w:r>
      <w:r w:rsidR="006C18E2">
        <w:rPr>
          <w:rFonts w:ascii="Times New Roman" w:eastAsia="Times New Roman" w:hAnsi="Times New Roman" w:cs="Times New Roman"/>
          <w:sz w:val="24"/>
          <w:szCs w:val="24"/>
        </w:rPr>
        <w:t>for the combined studies is 0.70 (0.67, 0.73</w:t>
      </w:r>
      <w:r w:rsidRPr="003D03B8">
        <w:rPr>
          <w:rFonts w:ascii="Times New Roman" w:eastAsia="Times New Roman" w:hAnsi="Times New Roman" w:cs="Times New Roman"/>
          <w:sz w:val="24"/>
          <w:szCs w:val="24"/>
        </w:rPr>
        <w:t xml:space="preserve">) for </w:t>
      </w:r>
      <w:r w:rsidR="002B075A">
        <w:rPr>
          <w:rFonts w:ascii="Times New Roman" w:eastAsia="Times New Roman" w:hAnsi="Times New Roman" w:cs="Times New Roman"/>
          <w:sz w:val="24"/>
          <w:szCs w:val="24"/>
        </w:rPr>
        <w:t xml:space="preserve">romantic </w:t>
      </w:r>
      <w:r w:rsidR="006C18E2">
        <w:rPr>
          <w:rFonts w:ascii="Times New Roman" w:eastAsia="Times New Roman" w:hAnsi="Times New Roman" w:cs="Times New Roman"/>
          <w:sz w:val="24"/>
          <w:szCs w:val="24"/>
        </w:rPr>
        <w:t>partnership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,</w:t>
      </w:r>
      <w:r w:rsidR="006C18E2">
        <w:rPr>
          <w:rFonts w:ascii="Times New Roman" w:eastAsia="Times New Roman" w:hAnsi="Times New Roman" w:cs="Times New Roman"/>
          <w:sz w:val="24"/>
          <w:szCs w:val="24"/>
        </w:rPr>
        <w:t xml:space="preserve"> 0.04 (0.02, 0.07</w:t>
      </w:r>
      <w:r w:rsidRPr="003D03B8">
        <w:rPr>
          <w:rFonts w:ascii="Times New Roman" w:eastAsia="Times New Roman" w:hAnsi="Times New Roman" w:cs="Times New Roman"/>
          <w:sz w:val="24"/>
          <w:szCs w:val="24"/>
        </w:rPr>
        <w:t xml:space="preserve">) for </w:t>
      </w:r>
      <w:r w:rsidR="00E709B6">
        <w:rPr>
          <w:rFonts w:ascii="Times New Roman" w:eastAsia="Times New Roman" w:hAnsi="Times New Roman" w:cs="Times New Roman"/>
          <w:sz w:val="24"/>
          <w:szCs w:val="24"/>
        </w:rPr>
        <w:t>quality of romantic relationship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, 0.54</w:t>
      </w:r>
      <w:r w:rsidR="007B31FE" w:rsidRPr="003D03B8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0.39, 0.74</w:t>
      </w:r>
      <w:r w:rsidR="007B31FE" w:rsidRPr="003D03B8">
        <w:rPr>
          <w:rFonts w:ascii="Times New Roman" w:eastAsia="Times New Roman" w:hAnsi="Times New Roman" w:cs="Times New Roman"/>
          <w:sz w:val="24"/>
          <w:szCs w:val="24"/>
        </w:rPr>
        <w:t>) for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B075A">
        <w:rPr>
          <w:rFonts w:ascii="Times New Roman" w:eastAsia="Times New Roman" w:hAnsi="Times New Roman" w:cs="Times New Roman"/>
          <w:sz w:val="24"/>
          <w:szCs w:val="24"/>
        </w:rPr>
        <w:t xml:space="preserve">ever </w:t>
      </w:r>
      <w:r w:rsidR="00764E8D">
        <w:rPr>
          <w:rFonts w:ascii="Times New Roman" w:eastAsia="Times New Roman" w:hAnsi="Times New Roman" w:cs="Times New Roman"/>
          <w:sz w:val="24"/>
          <w:szCs w:val="24"/>
        </w:rPr>
        <w:t xml:space="preserve">having </w:t>
      </w:r>
      <w:r w:rsidR="002B075A">
        <w:rPr>
          <w:rFonts w:ascii="Times New Roman" w:eastAsia="Times New Roman" w:hAnsi="Times New Roman" w:cs="Times New Roman"/>
          <w:sz w:val="24"/>
          <w:szCs w:val="24"/>
        </w:rPr>
        <w:t xml:space="preserve">experienced 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sexual intercourse, 0.78 (0.66, 0.93) for parenthood and 0.15 (-0.32, 0.01) for</w:t>
      </w:r>
      <w:r w:rsidR="002542C3">
        <w:rPr>
          <w:rFonts w:ascii="Times New Roman" w:eastAsia="Times New Roman" w:hAnsi="Times New Roman" w:cs="Times New Roman"/>
          <w:sz w:val="24"/>
          <w:szCs w:val="24"/>
        </w:rPr>
        <w:t xml:space="preserve"> peer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B31FE" w:rsidRPr="002542C3">
        <w:rPr>
          <w:rFonts w:ascii="Times New Roman" w:eastAsia="Times New Roman" w:hAnsi="Times New Roman" w:cs="Times New Roman"/>
          <w:sz w:val="24"/>
          <w:szCs w:val="24"/>
        </w:rPr>
        <w:t>social support</w:t>
      </w:r>
      <w:r w:rsidRPr="003D03B8">
        <w:rPr>
          <w:rFonts w:ascii="Times New Roman" w:eastAsia="Times New Roman" w:hAnsi="Times New Roman" w:cs="Times New Roman"/>
          <w:sz w:val="24"/>
          <w:szCs w:val="24"/>
        </w:rPr>
        <w:t xml:space="preserve">. With the use of trim and fill, these values remained unchanged for 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all</w:t>
      </w:r>
      <w:r w:rsidR="007B31FE" w:rsidRPr="003D03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07290">
        <w:rPr>
          <w:rFonts w:ascii="Times New Roman" w:eastAsia="Times New Roman" w:hAnsi="Times New Roman" w:cs="Times New Roman"/>
          <w:sz w:val="24"/>
          <w:szCs w:val="24"/>
        </w:rPr>
        <w:t>relational outcomes</w:t>
      </w:r>
      <w:r w:rsidRPr="003D03B8">
        <w:rPr>
          <w:rFonts w:ascii="Times New Roman" w:eastAsia="Times New Roman" w:hAnsi="Times New Roman" w:cs="Times New Roman"/>
          <w:sz w:val="24"/>
          <w:szCs w:val="24"/>
        </w:rPr>
        <w:t xml:space="preserve"> indicating no publication bias. The Begg and Mazumdar rank correlation and Egger’s test were not statistically significant for </w:t>
      </w:r>
      <w:r w:rsidR="007B31FE">
        <w:rPr>
          <w:rFonts w:ascii="Times New Roman" w:eastAsia="Times New Roman" w:hAnsi="Times New Roman" w:cs="Times New Roman"/>
          <w:sz w:val="24"/>
          <w:szCs w:val="24"/>
        </w:rPr>
        <w:t>all outcomes</w:t>
      </w:r>
      <w:r w:rsidRPr="003D03B8">
        <w:rPr>
          <w:rFonts w:ascii="Times New Roman" w:eastAsia="Times New Roman" w:hAnsi="Times New Roman" w:cs="Times New Roman"/>
          <w:sz w:val="24"/>
          <w:szCs w:val="24"/>
        </w:rPr>
        <w:t>, indicating no evidence of publication bias.</w:t>
      </w:r>
    </w:p>
    <w:p w14:paraId="51225832" w14:textId="77777777" w:rsidR="00051247" w:rsidRPr="003D03B8" w:rsidRDefault="00051247" w:rsidP="0011755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3D03B8">
        <w:rPr>
          <w:rFonts w:ascii="Times New Roman" w:eastAsia="Times New Roman" w:hAnsi="Times New Roman" w:cs="Times New Roman"/>
          <w:b/>
          <w:sz w:val="24"/>
          <w:szCs w:val="24"/>
        </w:rPr>
        <w:t>Sensitivity Analysis</w:t>
      </w:r>
    </w:p>
    <w:p w14:paraId="2D9E66EF" w14:textId="3B210CBC" w:rsidR="00051247" w:rsidRPr="003D03B8" w:rsidRDefault="00AC0B36" w:rsidP="0011755E">
      <w:pPr>
        <w:spacing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R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>esults remained the same</w:t>
      </w:r>
      <w:r w:rsidR="00764E8D">
        <w:rPr>
          <w:rFonts w:ascii="Times New Roman" w:eastAsia="Times New Roman" w:hAnsi="Times New Roman" w:cs="Times New Roman"/>
          <w:sz w:val="24"/>
          <w:szCs w:val="24"/>
        </w:rPr>
        <w:t xml:space="preserve"> after </w:t>
      </w:r>
      <w:r w:rsidR="00764E8D" w:rsidRPr="003D03B8">
        <w:rPr>
          <w:rFonts w:ascii="Times New Roman" w:eastAsia="Times New Roman" w:hAnsi="Times New Roman" w:cs="Times New Roman"/>
          <w:sz w:val="24"/>
          <w:szCs w:val="24"/>
        </w:rPr>
        <w:t xml:space="preserve">excluding studies </w:t>
      </w:r>
      <w:r w:rsidR="00764E8D">
        <w:rPr>
          <w:rFonts w:ascii="Times New Roman" w:eastAsia="Times New Roman" w:hAnsi="Times New Roman" w:cs="Times New Roman"/>
          <w:sz w:val="24"/>
          <w:szCs w:val="24"/>
        </w:rPr>
        <w:t xml:space="preserve">that </w:t>
      </w:r>
      <w:r w:rsidR="00764E8D" w:rsidRPr="003D03B8">
        <w:rPr>
          <w:rFonts w:ascii="Times New Roman" w:eastAsia="Times New Roman" w:hAnsi="Times New Roman" w:cs="Times New Roman"/>
          <w:sz w:val="24"/>
          <w:szCs w:val="24"/>
        </w:rPr>
        <w:t>reported on birth weight</w:t>
      </w:r>
      <w:r>
        <w:rPr>
          <w:rFonts w:ascii="Times New Roman" w:eastAsia="Times New Roman" w:hAnsi="Times New Roman" w:cs="Times New Roman"/>
          <w:sz w:val="24"/>
          <w:szCs w:val="24"/>
        </w:rPr>
        <w:t>. Hence, p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reterm born adults were less likely to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>be in a partnership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 (OR=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 0.75; 95% CI= 0.66-0.85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to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have </w:t>
      </w:r>
      <w:r w:rsidR="00190864">
        <w:rPr>
          <w:rFonts w:ascii="Times New Roman" w:eastAsia="Times New Roman" w:hAnsi="Times New Roman" w:cs="Times New Roman"/>
          <w:sz w:val="24"/>
          <w:szCs w:val="24"/>
        </w:rPr>
        <w:t xml:space="preserve">ever had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>sexual intercourse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>OR= 0.48; 95% CI= 0.31-0.76),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96C4B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to </w:t>
      </w:r>
      <w:r w:rsidR="00196C4B">
        <w:rPr>
          <w:rFonts w:ascii="Times New Roman" w:eastAsia="Times New Roman" w:hAnsi="Times New Roman" w:cs="Times New Roman"/>
          <w:sz w:val="24"/>
          <w:szCs w:val="24"/>
        </w:rPr>
        <w:t xml:space="preserve">be parents 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>(OR=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 xml:space="preserve"> 0.80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; 95% CI= 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>0.67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>-</w:t>
      </w:r>
      <w:r w:rsidR="00AE055F">
        <w:rPr>
          <w:rFonts w:ascii="Times New Roman" w:eastAsia="Times New Roman" w:hAnsi="Times New Roman" w:cs="Times New Roman"/>
          <w:sz w:val="24"/>
          <w:szCs w:val="24"/>
        </w:rPr>
        <w:t>0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>.</w:t>
      </w:r>
      <w:r w:rsidR="00051247">
        <w:rPr>
          <w:rFonts w:ascii="Times New Roman" w:eastAsia="Times New Roman" w:hAnsi="Times New Roman" w:cs="Times New Roman"/>
          <w:sz w:val="24"/>
          <w:szCs w:val="24"/>
        </w:rPr>
        <w:t>97</w:t>
      </w:r>
      <w:r w:rsidR="00051247" w:rsidRPr="003D03B8">
        <w:rPr>
          <w:rFonts w:ascii="Times New Roman" w:eastAsia="Times New Roman" w:hAnsi="Times New Roman" w:cs="Times New Roman"/>
          <w:sz w:val="24"/>
          <w:szCs w:val="24"/>
        </w:rPr>
        <w:t xml:space="preserve">) in comparison to full-term born adults. </w:t>
      </w:r>
    </w:p>
    <w:p w14:paraId="41106E36" w14:textId="24274F7B" w:rsidR="00A004A7" w:rsidRPr="00A004A7" w:rsidRDefault="00051247" w:rsidP="0011755E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D03B8">
        <w:rPr>
          <w:rFonts w:ascii="Times New Roman" w:eastAsia="Times New Roman" w:hAnsi="Times New Roman" w:cs="Times New Roman"/>
          <w:b/>
          <w:sz w:val="24"/>
          <w:szCs w:val="24"/>
        </w:rPr>
        <w:t>Discussion</w:t>
      </w:r>
    </w:p>
    <w:p w14:paraId="19BDD783" w14:textId="340E321E" w:rsidR="00A004A7" w:rsidRDefault="00A004A7" w:rsidP="0011755E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ur findings revealed </w:t>
      </w:r>
      <w:r w:rsidRPr="00FC2FB1">
        <w:rPr>
          <w:rFonts w:ascii="Times New Roman" w:eastAsia="Times New Roman" w:hAnsi="Times New Roman" w:cs="Times New Roman"/>
          <w:sz w:val="24"/>
          <w:szCs w:val="24"/>
        </w:rPr>
        <w:t>that adult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born PT/LBW are less likely to </w:t>
      </w:r>
      <w:r w:rsidR="004B3058">
        <w:rPr>
          <w:rFonts w:ascii="Times New Roman" w:eastAsia="Times New Roman" w:hAnsi="Times New Roman" w:cs="Times New Roman"/>
          <w:sz w:val="24"/>
          <w:szCs w:val="24"/>
        </w:rPr>
        <w:t xml:space="preserve">experience 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mantic partnership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sexua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tercourse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r parenthood.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evertheless</w:t>
      </w:r>
      <w:r w:rsidRPr="00FC2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hen </w:t>
      </w:r>
      <w:r w:rsidR="004B305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y were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a romantic partnership or </w:t>
      </w:r>
      <w:r w:rsidR="004B305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ad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riends, the quality of these relationships was not impaired </w:t>
      </w:r>
      <w:r w:rsidR="004B305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y being born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/LBW.</w:t>
      </w:r>
    </w:p>
    <w:p w14:paraId="4EAC5F96" w14:textId="2444D34C" w:rsidR="00C407B3" w:rsidRPr="00C63EA2" w:rsidRDefault="005B294E" w:rsidP="0011755E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sing</w:t>
      </w:r>
      <w:r w:rsidR="00ED0F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ummary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ata from </w:t>
      </w:r>
      <w:r w:rsidR="00B56096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prospective</w:t>
      </w:r>
      <w:r w:rsidR="00FE58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studies</w:t>
      </w:r>
      <w:r w:rsidR="00994EB1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with 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over 4 million 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of 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participants </w:t>
      </w:r>
      <w:r w:rsidR="001C7035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provided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994EB1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evidence </w:t>
      </w:r>
      <w:r w:rsidR="004B305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for</w:t>
      </w:r>
      <w:r w:rsidR="004B3058" w:rsidRPr="00BD1505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994EB1" w:rsidRPr="00BD1505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a temporal relationship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between being born PT/LBW and </w:t>
      </w:r>
      <w:r w:rsidR="001C7035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establishing </w:t>
      </w:r>
      <w:r w:rsidR="00AB6B19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oci</w:t>
      </w:r>
      <w:r w:rsidR="00FE58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al transitions </w:t>
      </w:r>
      <w:r w:rsidR="00DE0D76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into</w:t>
      </w:r>
      <w:r w:rsidR="00F15D9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adulthoo</w:t>
      </w:r>
      <w:r w:rsidR="00FE58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d</w:t>
      </w:r>
      <w:r w:rsidR="001E4E9E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, here defined as romantic partnership, sexual intercourse and parenthood</w:t>
      </w:r>
      <w:r w:rsidR="007E27ED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. </w:t>
      </w:r>
      <w:r w:rsidR="00350E8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T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h</w:t>
      </w:r>
      <w:r w:rsidR="001E4E9E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e</w:t>
      </w:r>
      <w:r w:rsidR="00613E49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association</w:t>
      </w:r>
      <w:r w:rsidR="004D53F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w</w:t>
      </w:r>
      <w:r w:rsidR="004D53F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ere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robust across degree of prematurity</w:t>
      </w:r>
      <w:r w:rsidR="0087689A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, </w:t>
      </w:r>
      <w:r w:rsidR="00657A3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age groups</w:t>
      </w:r>
      <w:r w:rsidR="0087689A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,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and </w:t>
      </w:r>
      <w:r w:rsidR="000B76E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ex</w:t>
      </w:r>
      <w:r w:rsidR="0012043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. </w:t>
      </w:r>
      <w:r w:rsidR="00A94FBE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These findings are</w:t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consistent</w:t>
      </w:r>
      <w:r w:rsidR="00A73A5B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with the increasing recognition of the impact that early life influences have on subsequent life chances </w:t>
      </w:r>
      <w:r w:rsidR="004838C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in adulthood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begin">
          <w:fldData xml:space="preserve">PEVuZE5vdGU+PENpdGU+PEF1dGhvcj5CaWxnaW48L0F1dGhvcj48WWVhcj4yMDE4PC9ZZWFyPjxS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GVkaXRpb24+MjAxOC8wNi8wODwvZWRp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instrText xml:space="preserve"> ADDIN EN.CITE </w:instrText>
      </w:r>
      <w:r w:rsidR="003C48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begin">
          <w:fldData xml:space="preserve">PEVuZE5vdGU+PENpdGU+PEF1dGhvcj5CaWxnaW48L0F1dGhvcj48WWVhcj4yMDE4PC9ZZWFyPjxS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GVkaXRpb24+MjAxOC8wNi8wODwvZWRp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instrText xml:space="preserve"> ADDIN EN.CITE.DATA </w:instrText>
      </w:r>
      <w:r w:rsidR="003C48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</w:r>
      <w:r w:rsidR="003C48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end"/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hd w:val="clear" w:color="auto" w:fill="FFFFFF"/>
          <w:vertAlign w:val="superscript"/>
          <w:lang w:val="en-GB"/>
        </w:rPr>
        <w:t>13,45,46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end"/>
      </w:r>
      <w:r w:rsidR="004838C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. Furthermore, it is 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in line</w:t>
      </w:r>
      <w:r w:rsidR="004838C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with 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evidence of a </w:t>
      </w:r>
      <w:r w:rsidR="004838C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“preterm behaviour phenotype”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that follows into adulthood</w:t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begin">
          <w:fldData xml:space="preserve">PEVuZE5vdGU+PENpdGU+PEF1dGhvcj5BbGxpbjwvQXV0aG9yPjxZZWFyPjIwMDY8L1llYXI+PFJl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</w:fldData>
        </w:fldChar>
      </w:r>
      <w:r w:rsidR="005252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instrText xml:space="preserve"> ADDIN EN.CITE </w:instrText>
      </w:r>
      <w:r w:rsidR="005252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begin">
          <w:fldData xml:space="preserve">PEVuZE5vdGU+PENpdGU+PEF1dGhvcj5BbGxpbjwvQXV0aG9yPjxZZWFyPjIwMDY8L1llYXI+PFJl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</w:fldData>
        </w:fldChar>
      </w:r>
      <w:r w:rsidR="005252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instrText xml:space="preserve"> ADDIN EN.CITE.DATA </w:instrText>
      </w:r>
      <w:r w:rsidR="005252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</w:r>
      <w:r w:rsidR="00525248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end"/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separate"/>
      </w:r>
      <w:r w:rsidR="00525248" w:rsidRPr="00525248">
        <w:rPr>
          <w:rFonts w:ascii="Times New Roman" w:hAnsi="Times New Roman" w:cs="Times New Roman"/>
          <w:noProof/>
          <w:color w:val="000000" w:themeColor="text1"/>
          <w:sz w:val="24"/>
          <w:shd w:val="clear" w:color="auto" w:fill="FFFFFF"/>
          <w:vertAlign w:val="superscript"/>
          <w:lang w:val="en-GB"/>
        </w:rPr>
        <w:t>21,22,24</w:t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fldChar w:fldCharType="end"/>
      </w:r>
      <w:r w:rsidR="00945BA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,</w:t>
      </w:r>
      <w:r w:rsidR="00AF506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42512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which might make</w:t>
      </w:r>
      <w:r w:rsidR="00AF506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0B23B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engaging in 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these transitions more challenging for </w:t>
      </w:r>
      <w:r w:rsidR="00AF506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individuals born </w:t>
      </w:r>
      <w:r w:rsidR="00821E7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PT/LBW.   </w:t>
      </w:r>
      <w:r w:rsidR="004838C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</w:p>
    <w:p w14:paraId="56178EF4" w14:textId="2BA33F7A" w:rsidR="006051A1" w:rsidRPr="00994486" w:rsidRDefault="00A73A5B" w:rsidP="0011755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We verified that the strength of the association</w:t>
      </w:r>
      <w:r w:rsidR="004D53F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</w:t>
      </w:r>
      <w:r w:rsidRPr="001C7035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between PT/LBW and </w:t>
      </w:r>
      <w:r w:rsidR="00AC0B36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social 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transitions w</w:t>
      </w:r>
      <w:r w:rsidR="004D53F2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ere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in general small for romantic partnership and parenthood, and moderate for sexual intercourse, </w:t>
      </w:r>
      <w:r w:rsidR="0042512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and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AE2B1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diverged depending on</w:t>
      </w:r>
      <w:r w:rsidR="00DE0D76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degree of prematurity,</w:t>
      </w:r>
      <w:r w:rsidR="00CD550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type of study</w:t>
      </w:r>
      <w:r w:rsidR="00CD5504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and age group</w:t>
      </w:r>
      <w:r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GB"/>
        </w:rPr>
        <w:t xml:space="preserve"> 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  <w:lang w:val="en-GB"/>
        </w:rPr>
        <w:t>The s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b</w:t>
      </w:r>
      <w:r w:rsidR="00A94F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-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roup analysi</w:t>
      </w:r>
      <w:r w:rsidR="005707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635DC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707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or degree of prematurity </w:t>
      </w:r>
      <w:r w:rsidR="00635DC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vealed</w:t>
      </w:r>
      <w:r w:rsidR="009025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</w:t>
      </w:r>
      <w:r w:rsidR="005707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likelihood of </w:t>
      </w:r>
      <w:r w:rsidR="00A94F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T/LBW </w:t>
      </w:r>
      <w:r w:rsidR="005707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xperiencing a romantic partnership, sexual intercourse or parent</w:t>
      </w:r>
      <w:r w:rsidR="00B42AF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ood</w:t>
      </w:r>
      <w:r w:rsidR="0057075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6153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</w:t>
      </w:r>
      <w:r w:rsidR="00C833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reased </w:t>
      </w:r>
      <w:r w:rsidR="00E523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C833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ower</w:t>
      </w:r>
      <w:r w:rsidR="00FD0D0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gestational age. </w:t>
      </w:r>
      <w:r w:rsidR="00A514D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deed, a</w:t>
      </w:r>
      <w:r w:rsidR="00D0448B" w:rsidRPr="0070499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C703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ignificant </w:t>
      </w:r>
      <w:r w:rsidR="00E523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ose-response relationship was found between degree of prematurity and 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ates of </w:t>
      </w:r>
      <w:r w:rsidR="00F750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mantic partnership and</w:t>
      </w:r>
      <w:r w:rsidR="00E523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arenthood</w:t>
      </w:r>
      <w:r w:rsidR="001C703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D0448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ith </w:t>
      </w:r>
      <w:r w:rsidR="001C703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dults born </w:t>
      </w:r>
      <w:r w:rsidR="00F750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PT </w:t>
      </w:r>
      <w:r w:rsidR="00D0448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eing</w:t>
      </w:r>
      <w:r w:rsidR="001C703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spectively 67% and 69% less</w:t>
      </w:r>
      <w:r w:rsidR="00F750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ikely </w:t>
      </w:r>
      <w:r w:rsidR="008F29C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group </w:t>
      </w:r>
      <w:r w:rsidR="00F750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7962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ve experienced</w:t>
      </w:r>
      <w:r w:rsidR="00F750A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C703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se transitions than </w:t>
      </w:r>
      <w:r w:rsidR="007962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ose born </w:t>
      </w:r>
      <w:r w:rsidR="00D83A8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T</w:t>
      </w:r>
      <w:r w:rsidR="006B7A8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607223BD" w14:textId="7E418C5B" w:rsidR="005C388A" w:rsidRDefault="00364251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 xml:space="preserve">With respect to </w:t>
      </w:r>
      <w:r w:rsidR="004B305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7D18DF" w:rsidRPr="007D18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yp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f study</w:t>
      </w:r>
      <w:r w:rsidR="007D18DF" w:rsidRPr="007D18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ound </w:t>
      </w:r>
      <w:r w:rsidR="00D27F0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/LBW</w:t>
      </w:r>
      <w:r w:rsidR="00D27F0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B23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re less likely to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ave </w:t>
      </w:r>
      <w:r w:rsidR="000B23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xperience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2C725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mantic</w:t>
      </w:r>
      <w:r w:rsidR="003D7C1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artnership </w:t>
      </w:r>
      <w:r w:rsidR="007731B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r </w:t>
      </w:r>
      <w:r w:rsidR="000B23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enthood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cohort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ompared to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egistry</w:t>
      </w:r>
      <w:r w:rsidR="007731B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27F0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udies.</w:t>
      </w:r>
      <w:r w:rsidR="00FE186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</w:t>
      </w:r>
      <w:r w:rsidR="00FE186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is difference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may 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e </w:t>
      </w:r>
      <w:r w:rsidR="00FE1864" w:rsidRPr="003D7C1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elated to the fact that </w:t>
      </w:r>
      <w:r w:rsidR="00FE186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o</w:t>
      </w:r>
      <w:r w:rsidR="001A17F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ort studies include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E940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ainly individuals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orn at </w:t>
      </w:r>
      <w:r w:rsidR="00E9403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ess than 32 </w:t>
      </w:r>
      <w:r w:rsidR="003360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eeks of gestational age</w:t>
      </w:r>
      <w:r w:rsidR="00F617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FE1864" w:rsidRPr="003D7C1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hereas registry stud</w:t>
      </w:r>
      <w:r w:rsidR="003360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es include</w:t>
      </w:r>
      <w:r w:rsidR="001E113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FE1864" w:rsidRPr="003D7C1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full range of preterm birth</w:t>
      </w:r>
      <w:r w:rsidR="0049518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F617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likelihood of </w:t>
      </w:r>
      <w:r w:rsidR="00D83A8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ccurrence of these </w:t>
      </w:r>
      <w:r w:rsidR="0049518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ransitions </w:t>
      </w:r>
      <w:r w:rsidR="00DE0D7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creases</w:t>
      </w:r>
      <w:r w:rsidR="00F617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ith </w:t>
      </w:r>
      <w:r w:rsidR="00DE0D7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ower </w:t>
      </w:r>
      <w:r w:rsidR="00F617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gestational ages. </w:t>
      </w:r>
      <w:r w:rsidR="0049518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10F22D0B" w14:textId="5EB19EA9" w:rsidR="00651227" w:rsidRDefault="002769C0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2769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t has </w:t>
      </w:r>
      <w:r w:rsidR="0037070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een suggested that PT/LBW </w:t>
      </w:r>
      <w:r w:rsidR="009B516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orn individuals 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might take longer to accomplish the milestones normative of adult life, such as employment,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omantic 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tnership and parenthood</w:t>
      </w:r>
      <w:r w:rsidR="004D53F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YWphbnRpZTwvQXV0aG9yPjxZZWFyPjIwMDg8L1llYXI+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HBhZ2VzPmU2Mi03MjwvcGFnZXM+PHZv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</w:fldData>
        </w:fldChar>
      </w:r>
      <w:r w:rsidR="003E1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3E1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LYWphbnRpZTwvQXV0aG9yPjxZZWFyPjIwMDg8L1llYXI+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HBhZ2VzPmU2Mi03MjwvcGFnZXM+PHZv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</w:fldData>
        </w:fldChar>
      </w:r>
      <w:r w:rsidR="003E1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3E1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3E1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D53F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4D53F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E1D89" w:rsidRPr="003E1D89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9</w:t>
      </w:r>
      <w:r w:rsidR="004D53F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e</w:t>
      </w:r>
      <w:r w:rsidR="002B58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urrent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indings </w:t>
      </w:r>
      <w:r w:rsidR="000B23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o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not </w:t>
      </w:r>
      <w:r w:rsidR="00726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upport 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is hypothesis</w:t>
      </w:r>
      <w:r w:rsidR="00C06E0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13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 verified that the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ifference </w:t>
      </w:r>
      <w:r w:rsidR="00726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 expe</w:t>
      </w:r>
      <w:r w:rsidR="00413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iencing these transitions in comparison to FT </w:t>
      </w:r>
      <w:r w:rsidR="00726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id not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lter </w:t>
      </w:r>
      <w:r w:rsidR="00726D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 the older</w:t>
      </w:r>
      <w:r w:rsidR="00270E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ge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group</w:t>
      </w:r>
      <w:r w:rsidR="00AC0B3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in some cases</w:t>
      </w:r>
      <w:r w:rsidR="00AC0B3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t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as even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igher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lder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ge group</w:t>
      </w:r>
      <w:r w:rsidR="00C84FB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DB598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illustrate, </w:t>
      </w:r>
      <w:r w:rsidR="00DB7BF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hile </w:t>
      </w:r>
      <w:r w:rsidR="001B02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t ages </w:t>
      </w:r>
      <w:r w:rsidR="000424E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18 to 25 years</w:t>
      </w:r>
      <w:r w:rsidR="00B216B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0424E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dividuals born PT/LBW were 50% less likely than full terms</w:t>
      </w:r>
      <w:r w:rsidR="00B216B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o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ver having </w:t>
      </w:r>
      <w:r w:rsidR="00B216B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xperience</w:t>
      </w:r>
      <w:r w:rsidR="00C7095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B598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xual intercourse</w:t>
      </w:r>
      <w:r w:rsidR="00DB7BF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0424E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B02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fter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1B02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ge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1E69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25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years the</w:t>
      </w:r>
      <w:r w:rsid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ecreased likelihood for PT/LBW </w:t>
      </w:r>
      <w:r w:rsidR="00D0080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ent</w:t>
      </w:r>
      <w:r w:rsidR="003F5E3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up to </w:t>
      </w:r>
      <w:r w:rsidR="001E69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95%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51C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se 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indings</w:t>
      </w:r>
      <w:r w:rsidR="00CC357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1576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y be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autiously interpreted, as only two studies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KYWVrZWw8L0F1dGhvcj48WWVhcj4yMDE3PC9ZZWFyPjxS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</w:fldData>
        </w:fldChar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KYWVrZWw8L0F1dGhvcj48WWVhcj4yMDE3PC9ZZWFyPjxS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</w:fldData>
        </w:fldChar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1612B5" w:rsidRPr="001665B6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,9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ould be included in the older age group fo</w:t>
      </w:r>
      <w:r w:rsidR="0021576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 this analysis. Alternatively,</w:t>
      </w:r>
      <w:r w:rsidR="00A633E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e may speculate that new ways of dating such as dating applications may be used more often by the younger age group </w:t>
      </w:r>
      <w:r w:rsidR="007D49A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 PT/LBW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mith&lt;/Author&gt;&lt;Year&gt;2016&lt;/Year&gt;&lt;RecNum&gt;1711&lt;/RecNum&gt;&lt;DisplayText&gt;&lt;style face="superscript"&gt;47&lt;/style&gt;&lt;/DisplayText&gt;&lt;record&gt;&lt;rec-number&gt;1711&lt;/rec-number&gt;&lt;foreign-keys&gt;&lt;key app="EN" db-id="sw0d2rx9250v08erax75tpp15v5vxtrvpvfe" timestamp="1536762397"&gt;1711&lt;/key&gt;&lt;/foreign-keys&gt;&lt;ref-type name="Journal Article"&gt;17&lt;/ref-type&gt;&lt;contributors&gt;&lt;authors&gt;&lt;author&gt;Smith, A., Anderson, M.&lt;/author&gt;&lt;/authors&gt;&lt;/contributors&gt;&lt;titles&gt;&lt;title&gt;5 Facts about Online Dating’, Pew Research, 29 February, URL (consulted 8 September 2018): http://www.pewresearch.org/fact-tank/2016/02/29/5-facts-about-online-dating/ Google Scholar&lt;/title&gt;&lt;/titles&gt;&lt;dates&gt;&lt;year&gt;2016&lt;/year&gt;&lt;/dates&gt;&lt;urls&gt;&lt;related-urls&gt;&lt;url&gt;http://www.pewresearch.org/fact-tank/2016/02/29/5-facts-about-online-dating/ Google Scholar&lt;/url&gt;&lt;/related-urls&gt;&lt;/urls&gt;&lt;access-date&gt;consulted 8 September 2018&lt;/access-date&gt;&lt;/record&gt;&lt;/Cite&gt;&lt;/EndNote&gt;</w:instrTex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47</w:t>
      </w:r>
      <w:r w:rsidR="001612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05564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5F0D3CB9" w14:textId="2607EF86" w:rsidR="00BC27FE" w:rsidRDefault="00521CB2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T/LBW </w:t>
      </w:r>
      <w:r w:rsidR="002F29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ere overall found to be less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ikely </w:t>
      </w:r>
      <w:r w:rsidR="002F29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an</w:t>
      </w:r>
      <w:r w:rsidR="00E65E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T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 be parents</w:t>
      </w:r>
      <w:r w:rsidR="002F29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However, this difference was not signifi</w:t>
      </w:r>
      <w:r w:rsidR="00C7328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</w:t>
      </w:r>
      <w:r w:rsidR="002F29C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t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65E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 the younger age group</w:t>
      </w:r>
      <w:r w:rsidR="001B127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ut </w:t>
      </w:r>
      <w:r w:rsidR="00E65E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E65EC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lder age group</w:t>
      </w:r>
      <w:r w:rsidR="00C330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This finding</w:t>
      </w:r>
      <w:r w:rsidR="0021576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330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s</w:t>
      </w:r>
      <w:r w:rsidR="0005564A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</w:t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line with the one</w:t>
      </w:r>
      <w:r w:rsidR="00C3301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92360E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eported </w:t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Canadian study by </w:t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igal et al.</w:t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</w:fldChar>
      </w:r>
      <w:r w:rsidR="001665B6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1665B6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</w:fldChar>
      </w:r>
      <w:r w:rsidR="001665B6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1665B6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1665B6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1665B6" w:rsidRPr="00E90A8E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</w:t>
      </w:r>
      <w:r w:rsidR="00812FA9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05564A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F47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ikely </w:t>
      </w:r>
      <w:r w:rsidR="007F47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xplanation </w:t>
      </w:r>
      <w:r w:rsidR="007C35B0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s that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7C35B0" w:rsidRPr="00E90A8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onsistent with the general trend for first parenthood </w:t>
      </w:r>
      <w:r w:rsidR="0047080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take place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 the late twenties or early 30s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Sobotka&lt;/Author&gt;&lt;Year&gt;2018&lt;/Year&gt;&lt;RecNum&gt;1714&lt;/RecNum&gt;&lt;DisplayText&gt;&lt;style face="superscript"&gt;48&lt;/style&gt;&lt;/DisplayText&gt;&lt;record&gt;&lt;rec-number&gt;1714&lt;/rec-number&gt;&lt;foreign-keys&gt;&lt;key app="EN" db-id="sw0d2rx9250v08erax75tpp15v5vxtrvpvfe" timestamp="1537528879"&gt;1714&lt;/key&gt;&lt;/foreign-keys&gt;&lt;ref-type name="Book Section"&gt;5&lt;/ref-type&gt;&lt;contributors&gt;&lt;authors&gt;&lt;author&gt;Sobotka, Tomáš&lt;/author&gt;&lt;author&gt;Beaujouan, Éva&lt;/author&gt;&lt;/authors&gt;&lt;secondary-authors&gt;&lt;author&gt;Stoop, Dominic&lt;/author&gt;&lt;/secondary-authors&gt;&lt;/contributors&gt;&lt;titles&gt;&lt;title&gt;Late Motherhood in Low-Fertility Countries: Reproductive Intentions, Trends and Consequences&lt;/title&gt;&lt;secondary-title&gt;Preventing Age Related Fertility Loss&lt;/secondary-title&gt;&lt;/titles&gt;&lt;pages&gt;11-29&lt;/pages&gt;&lt;dates&gt;&lt;year&gt;2018&lt;/year&gt;&lt;/dates&gt;&lt;pub-location&gt;Cham&lt;/pub-location&gt;&lt;publisher&gt;Springer International Publishing&lt;/publisher&gt;&lt;isbn&gt;978-3-319-14857-1&lt;/isbn&gt;&lt;label&gt;Sobotka2018&lt;/label&gt;&lt;urls&gt;&lt;related-urls&gt;&lt;url&gt;https://doi.org/10.1007/978-3-319-14857-1_2&lt;/url&gt;&lt;/related-urls&gt;&lt;/urls&gt;&lt;electronic-resource-num&gt;10.1007/978-3-319-14857-1_2&lt;/electronic-resource-num&gt;&lt;/record&gt;&lt;/Cite&gt;&lt;/EndNote&gt;</w:instrTex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48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that also few in the FT group were parents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</w:t>
      </w:r>
      <w:r w:rsidR="00C7328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 thus no d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fference</w:t>
      </w:r>
      <w:r w:rsidR="0047080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as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ound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etween the two groups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7C35B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44C7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owever, once</w:t>
      </w:r>
      <w:r w:rsidR="00B5048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C27F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enthood</w:t>
      </w:r>
      <w:r w:rsidR="0039698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as assessed </w:t>
      </w:r>
      <w:r w:rsidR="0039698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middle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dulthood, the differences between PT/LBW and FT emerg</w:t>
      </w:r>
      <w:r w:rsidR="00FC3E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d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39698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C27F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t a societal or population level it suggests that prematurity is associated with a cross-generational fertility loss. PT/LBW adults are less </w:t>
      </w:r>
      <w:r w:rsidR="00BC27F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likely to become parents and their parents were</w:t>
      </w:r>
      <w:r w:rsidR="00BC27F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lready less likely to have </w:t>
      </w:r>
      <w:r w:rsidR="00BC27FE" w:rsidRPr="007E33B5">
        <w:rPr>
          <w:rFonts w:ascii="Times New Roman" w:hAnsi="Times New Roman" w:cs="Times New Roman"/>
          <w:sz w:val="24"/>
          <w:szCs w:val="24"/>
          <w:shd w:val="clear" w:color="auto" w:fill="FFFFFF"/>
        </w:rPr>
        <w:t>subsequent children</w:t>
      </w:r>
      <w:r w:rsidR="00BC27FE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fter their preterm child was born.</w:t>
      </w:r>
      <w:r w:rsidR="00BC27F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Alenius&lt;/Author&gt;&lt;Year&gt;2018&lt;/Year&gt;&lt;RecNum&gt;1692&lt;/RecNum&gt;&lt;DisplayText&gt;&lt;style face="superscript"&gt;49&lt;/style&gt;&lt;/DisplayText&gt;&lt;record&gt;&lt;rec-number&gt;1692&lt;/rec-number&gt;&lt;foreign-keys&gt;&lt;key app="EN" db-id="sw0d2rx9250v08erax75tpp15v5vxtrvpvfe" timestamp="1533049267"&gt;1692&lt;/key&gt;&lt;/foreign-keys&gt;&lt;ref-type name="Journal Article"&gt;17&lt;/ref-type&gt;&lt;contributors&gt;&lt;authors&gt;&lt;author&gt;Alenius, Suvi&lt;/author&gt;&lt;author&gt;Kajantie, Eero&lt;/author&gt;&lt;author&gt;Sund, Reijo&lt;/author&gt;&lt;author&gt;Näsänen-Gilmore, Pieta&lt;/author&gt;&lt;author&gt;Vääräsmäki, Marja&lt;/author&gt;&lt;author&gt;Gissler, Mika&lt;/author&gt;&lt;author&gt;Hovi, Petteri&lt;/author&gt;&lt;/authors&gt;&lt;/contributors&gt;&lt;titles&gt;&lt;title&gt;The Missing Siblings of Infants Born Preterm&lt;/title&gt;&lt;secondary-title&gt;Pediatrics&lt;/secondary-title&gt;&lt;/titles&gt;&lt;periodical&gt;&lt;full-title&gt;Pediatrics&lt;/full-title&gt;&lt;abbr-1&gt;Pediatrics&lt;/abbr-1&gt;&lt;/periodical&gt;&lt;volume&gt;141&lt;/volume&gt;&lt;number&gt;1&lt;/number&gt;&lt;dates&gt;&lt;year&gt;2018&lt;/year&gt;&lt;/dates&gt;&lt;urls&gt;&lt;related-urls&gt;&lt;url&gt;http://pediatrics.aappublications.org/content/pediatrics/141/1/e20171354.full.pdf&lt;/url&gt;&lt;/related-urls&gt;&lt;/urls&gt;&lt;electronic-resource-num&gt;10.1542/peds.2017-1354&lt;/electronic-resource-num&gt;&lt;/record&gt;&lt;/Cite&gt;&lt;/EndNote&gt;</w:instrText>
      </w:r>
      <w:r w:rsidR="00BC27F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sz w:val="24"/>
          <w:szCs w:val="24"/>
          <w:shd w:val="clear" w:color="auto" w:fill="FFFFFF"/>
          <w:vertAlign w:val="superscript"/>
        </w:rPr>
        <w:t>49</w:t>
      </w:r>
      <w:r w:rsidR="00BC27FE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</w:p>
    <w:p w14:paraId="7EF1FCF5" w14:textId="7F6AE066" w:rsidR="007A627B" w:rsidRDefault="00BC27FE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verall</w:t>
      </w:r>
      <w:r w:rsidR="007C35B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rather than a delay</w:t>
      </w:r>
      <w:r w:rsidR="000701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BA3B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ur findings suggest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ersistent difficulties in making 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se </w:t>
      </w:r>
      <w:r w:rsidR="00AC0B3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ocial 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ransitions that have been associated with negative outcomes later in life</w:t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VbWJlcnNvbjwvQXV0aG9yPjxZZWFyPjIwMTA8L1llYXI+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VbWJlcnNvbjwvQXV0aG9yPjxZZWFyPjIwMTA8L1llYXI+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50,51</w:t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su</w:t>
      </w:r>
      <w:r w:rsid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 as lower</w:t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ealth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social isolation</w:t>
      </w:r>
      <w:r w:rsidR="00C0736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poorer </w:t>
      </w:r>
      <w:r w:rsidR="00D77F0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hysical and </w:t>
      </w:r>
      <w:r w:rsidR="001F78A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tal health.</w:t>
      </w:r>
      <w:r w:rsidR="00051E9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449E0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oth biological and environmental factors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such as alterations in the “social brain” as part of the neurodevelopmental sequelae of preterm birth 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Healy&lt;/Author&gt;&lt;Year&gt;2013&lt;/Year&gt;&lt;RecNum&gt;1715&lt;/RecNum&gt;&lt;DisplayText&gt;&lt;style face="superscript"&gt;52&lt;/style&gt;&lt;/DisplayText&gt;&lt;record&gt;&lt;rec-number&gt;1715&lt;/rec-number&gt;&lt;foreign-keys&gt;&lt;key app="EN" db-id="sw0d2rx9250v08erax75tpp15v5vxtrvpvfe" timestamp="1545049545"&gt;1715&lt;/key&gt;&lt;/foreign-keys&gt;&lt;ref-type name="Journal Article"&gt;17&lt;/ref-type&gt;&lt;contributors&gt;&lt;authors&gt;&lt;author&gt;Healy, Elaine&lt;/author&gt;&lt;author&gt;Reichenberg, Abraham&lt;/author&gt;&lt;author&gt;Nam, Kie Woo&lt;/author&gt;&lt;author&gt;Allin, Matthew P. G.&lt;/author&gt;&lt;author&gt;Walshe, Muriel&lt;/author&gt;&lt;author&gt;Rifkin, Larry&lt;/author&gt;&lt;author&gt;Murray, Sir Robin M.&lt;/author&gt;&lt;author&gt;Nosarti, Chiara&lt;/author&gt;&lt;/authors&gt;&lt;/contributors&gt;&lt;titles&gt;&lt;title&gt;Preterm Birth and Adolescent Social Functioning–Alterations in Emotion-Processing Brain Areas&lt;/title&gt;&lt;secondary-title&gt;The Journal of Pediatrics&lt;/secondary-title&gt;&lt;/titles&gt;&lt;periodical&gt;&lt;full-title&gt;J Pediatr&lt;/full-title&gt;&lt;abbr-1&gt;The Journal of pediatrics&lt;/abbr-1&gt;&lt;/periodical&gt;&lt;pages&gt;1596-1604&lt;/pages&gt;&lt;volume&gt;163&lt;/volume&gt;&lt;number&gt;6&lt;/number&gt;&lt;dates&gt;&lt;year&gt;2013&lt;/year&gt;&lt;pub-dates&gt;&lt;date&gt;2013/12/01/&lt;/date&gt;&lt;/pub-dates&gt;&lt;/dates&gt;&lt;isbn&gt;0022-3476&lt;/isbn&gt;&lt;urls&gt;&lt;related-urls&gt;&lt;url&gt;http://www.sciencedirect.com/science/article/pii/S0022347613009839&lt;/url&gt;&lt;/related-urls&gt;&lt;/urls&gt;&lt;electronic-resource-num&gt;https://doi.org/10.1016/j.jpeds.2013.08.011&lt;/electronic-resource-num&gt;&lt;/record&gt;&lt;/Cite&gt;&lt;/EndNote&gt;</w:instrTex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52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r parental stress in the early stages of life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anger&lt;/Author&gt;&lt;Year&gt;2014&lt;/Year&gt;&lt;RecNum&gt;1716&lt;/RecNum&gt;&lt;DisplayText&gt;&lt;style face="superscript"&gt;53&lt;/style&gt;&lt;/DisplayText&gt;&lt;record&gt;&lt;rec-number&gt;1716&lt;/rec-number&gt;&lt;foreign-keys&gt;&lt;key app="EN" db-id="sw0d2rx9250v08erax75tpp15v5vxtrvpvfe" timestamp="1545050764"&gt;1716&lt;/key&gt;&lt;/foreign-keys&gt;&lt;ref-type name="Journal Article"&gt;17&lt;/ref-type&gt;&lt;contributors&gt;&lt;authors&gt;&lt;author&gt;Ranger, M.&lt;/author&gt;&lt;author&gt;Synnes, A.R.&lt;/author&gt;&lt;author&gt;Vinall, J.&lt;/author&gt;&lt;author&gt;Grunau, R.E.&lt;/author&gt;&lt;/authors&gt;&lt;/contributors&gt;&lt;titles&gt;&lt;title&gt;Internalizing behaviours in school-age children born very preterm are predicted by neonatal pain and morphine exposure&lt;/title&gt;&lt;/titles&gt;&lt;pages&gt;844-852&lt;/pages&gt;&lt;volume&gt;18&lt;/volume&gt;&lt;number&gt;6&lt;/number&gt;&lt;dates&gt;&lt;year&gt;2014&lt;/year&gt;&lt;/dates&gt;&lt;urls&gt;&lt;related-urls&gt;&lt;url&gt;https://onlinelibrary.wiley.com/doi/abs/10.1002/j.1532-2149.2013.00431.x&lt;/url&gt;&lt;/related-urls&gt;&lt;/urls&gt;&lt;electronic-resource-num&gt;doi:10.1002/j.1532-2149.2013.00431.x&lt;/electronic-resource-num&gt;&lt;/record&gt;&lt;/Cite&gt;&lt;/EndNote&gt;</w:instrTex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53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have been found to contribute to social difficulties</w:t>
      </w:r>
      <w:r w:rsidR="007449E0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PT/LBW, such as being more </w:t>
      </w:r>
      <w:r w:rsidR="00707973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imid and </w:t>
      </w:r>
      <w:r w:rsidR="007449E0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ithdra</w:t>
      </w:r>
      <w:r w:rsidR="00707973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n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However, more investigation </w:t>
      </w:r>
      <w:r w:rsidR="006A68D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re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equired </w:t>
      </w:r>
      <w:r w:rsidR="00707973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 shed light into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mechanisms through which biological and environmental factors interplay during PT/LBW’s development</w:t>
      </w:r>
      <w:r w:rsidR="00707973" w:rsidRPr="001175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A33B5C" w:rsidRPr="0011755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51E9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gether, this highlights</w:t>
      </w:r>
      <w:r w:rsidR="006E245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051E9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E245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6E245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e hand, </w:t>
      </w:r>
      <w:r w:rsidR="00051E9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need for more prospective studies over the life course of </w:t>
      </w:r>
      <w:r w:rsidR="00ED6EF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T/LBW 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d</w:t>
      </w:r>
      <w:r w:rsidR="00BD05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analysis of</w:t>
      </w:r>
      <w:r w:rsidR="00BD05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8651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arly </w:t>
      </w:r>
      <w:r w:rsidR="00BD05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redictors of </w:t>
      </w:r>
      <w:r w:rsidR="006E771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cial</w:t>
      </w:r>
      <w:r w:rsidR="00BD05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utcomes</w:t>
      </w:r>
      <w:r w:rsidR="00ED6EF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d on the other hand,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B58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ontinued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onitoring and adequate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upport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f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/LBW throughout</w:t>
      </w:r>
      <w:r w:rsidR="0002396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ife</w:t>
      </w:r>
      <w:r w:rsidR="00ED6EF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 </w:t>
      </w:r>
      <w:r w:rsid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E33B5" w:rsidRP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07368" w:rsidRP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</w:t>
      </w:r>
      <w:r w:rsidR="001F78AA" w:rsidRP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   </w:t>
      </w:r>
      <w:r w:rsidR="007C35B0" w:rsidRPr="007E33B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75687783" w14:textId="5275A7A8" w:rsidR="001F38C6" w:rsidRDefault="00C407B3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ith respect to </w:t>
      </w:r>
      <w:r w:rsidR="000B76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x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t was only possible to inc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ude four to five studies in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se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ubgroup analyses. W</w:t>
      </w:r>
      <w:r w:rsidR="0071692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 verified that both men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</w:t>
      </w:r>
      <w:r w:rsidR="0071692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omen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orn </w:t>
      </w:r>
      <w:r w:rsidR="00BD150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T/LBW </w:t>
      </w:r>
      <w:r w:rsidR="003F03E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ere less likely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F03E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ave </w:t>
      </w:r>
      <w:r w:rsidR="003F03E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xperience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3F03E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mantic partnerships</w:t>
      </w:r>
      <w:r w:rsidR="003F03E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r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exual intercourse than their </w:t>
      </w:r>
      <w:r w:rsidR="006122B8" w:rsidRP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counterparts </w:t>
      </w:r>
      <w:r w:rsidR="00D83A8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orn FT</w:t>
      </w:r>
      <w:r w:rsidR="003A3A9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</w:t>
      </w:r>
      <w:r w:rsidR="00C63EA2" w:rsidRP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 difference</w:t>
      </w:r>
      <w:r w:rsid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C63EA2" w:rsidRP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re found for 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enthood</w:t>
      </w:r>
      <w:r w:rsidR="00FC3E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owever </w:t>
      </w:r>
      <w:r w:rsid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t is important to note</w:t>
      </w:r>
      <w:r w:rsidR="00C63EA2" w:rsidRP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63EA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re were </w:t>
      </w:r>
      <w:r w:rsidR="002B4110" w:rsidRPr="00B6444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ew </w:t>
      </w:r>
      <w:r w:rsidR="00B6444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rticipants</w:t>
      </w:r>
      <w:r w:rsidR="005B5292" w:rsidRPr="00B6444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1784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ith children in this subgroup analysis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P</w:t>
      </w:r>
      <w:r w:rsidR="0099575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viou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 studies have </w:t>
      </w:r>
      <w:r w:rsidR="004F32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ot been consistent</w:t>
      </w:r>
      <w:r w:rsidR="002B38C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hen analyzing the role of </w:t>
      </w:r>
      <w:r w:rsidR="000B76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x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n </w:t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ocial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utcomes</w:t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9rZTwvQXV0aG9yPjxZZWFyPjIwMDQ8L1llYXI+PFJl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==
</w:fldData>
        </w:fldChar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Db29rZTwvQXV0aG9yPjxZZWFyPjIwMDQ8L1llYXI+PFJl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==
</w:fldData>
        </w:fldChar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484A23" w:rsidRPr="00484A23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2,27,29</w:t>
      </w:r>
      <w:r w:rsidR="00484A2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D77F0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though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it was possible to pool data from over 1,200 participants in these analyses, t</w:t>
      </w:r>
      <w:r w:rsidR="003909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e lack of studies 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eporting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 </w:t>
      </w:r>
      <w:r w:rsidR="000B76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x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ighlight</w:t>
      </w:r>
      <w:r w:rsidR="00311A4D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need 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or</w:t>
      </w:r>
      <w:r w:rsidR="00BC58A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uture research </w:t>
      </w:r>
      <w:r w:rsidR="00DB2AD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 clarify its moderating role</w:t>
      </w:r>
      <w:r w:rsidR="00BC58A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14:paraId="4850F9DB" w14:textId="039CD372" w:rsidR="00D27F06" w:rsidRDefault="00023963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inally, we </w:t>
      </w:r>
      <w:r w:rsidR="00512D9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ound 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at</w:t>
      </w:r>
      <w:r w:rsidR="00AC2D92" w:rsidRP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T/LBW individuals perceived the</w:t>
      </w:r>
      <w:r w:rsidR="002F64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r romantic relationship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lightly </w:t>
      </w:r>
      <w:r w:rsidR="00D83A8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ore positively than FT</w:t>
      </w:r>
      <w:r w:rsidR="002F64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that </w:t>
      </w:r>
      <w:r w:rsidR="002F64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re was no difference </w:t>
      </w:r>
      <w:r w:rsidR="00B404D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or perceptions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E709B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er social support</w:t>
      </w:r>
      <w:r w:rsidR="00B108F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F649B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etween</w:t>
      </w:r>
      <w:r w:rsidR="00AC2D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oth groups. 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though it was not possible</w:t>
      </w:r>
      <w:r w:rsidR="000A7B17" w:rsidRP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o assess the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mount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f friends </w:t>
      </w:r>
      <w:r w:rsidR="006131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n </w:t>
      </w:r>
      <w:r w:rsidR="006131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this meta-analysis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most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udies found</w:t>
      </w:r>
      <w:r w:rsidR="003739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at PT/LBW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ad 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ewer friends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YXVtYW5uPC9BdXRob3I+PFllYXI+MjAxNjwvWWVhcj48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YXVtYW5uPC9BdXRob3I+PFllYXI+MjAxNjwvWWVhcj48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43,44,54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657F6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1640B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n </w:t>
      </w:r>
      <w:r w:rsidR="00D83A8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T</w:t>
      </w:r>
      <w:r w:rsidR="000701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In addition, studies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T/LBW children and adolescents </w:t>
      </w:r>
      <w:r w:rsidR="0096239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eported </w:t>
      </w:r>
      <w:r w:rsidR="003739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o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rer </w:t>
      </w:r>
      <w:r w:rsidR="000701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quality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lationships with peers</w:t>
      </w:r>
      <w:r w:rsidR="00EF27F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b250YWduYTwvQXV0aG9yPjxZZWFyPjIwMTY8L1llYXI+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Nb250YWduYTwvQXV0aG9yPjxZZWFyPjIwMTY8L1llYXI+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</w:fldData>
        </w:fldCha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EF27F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="00EF27F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18,55</w:t>
      </w:r>
      <w:r w:rsidR="00EF27F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EF27F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3739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n 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erm born</w:t>
      </w:r>
      <w:r w:rsidR="005A19F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A6145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cluding being more often bullied by peers</w:t>
      </w:r>
      <w:r w:rsidR="005A19F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Wolke&lt;/Author&gt;&lt;Year&gt;2015&lt;/Year&gt;&lt;RecNum&gt;1706&lt;/RecNum&gt;&lt;DisplayText&gt;&lt;style face="superscript"&gt;56&lt;/style&gt;&lt;/DisplayText&gt;&lt;record&gt;&lt;rec-number&gt;1706&lt;/rec-number&gt;&lt;foreign-keys&gt;&lt;key app="EN" db-id="sw0d2rx9250v08erax75tpp15v5vxtrvpvfe" timestamp="1535985923"&gt;1706&lt;/key&gt;&lt;/foreign-keys&gt;&lt;ref-type name="Journal Article"&gt;17&lt;/ref-type&gt;&lt;contributors&gt;&lt;authors&gt;&lt;author&gt;Wolke, Dieter&lt;/author&gt;&lt;author&gt;Baumann, Nicole&lt;/author&gt;&lt;author&gt;Strauss, Victoria&lt;/author&gt;&lt;author&gt;Johnson, Samantha&lt;/author&gt;&lt;author&gt;Marlow, Neil&lt;/author&gt;&lt;/authors&gt;&lt;/contributors&gt;&lt;titles&gt;&lt;title&gt;Bullying of Preterm Children and Emotional Problems at School Age: Cross-Culturally Invariant Effects&lt;/title&gt;&lt;secondary-title&gt;The Journal of Pediatrics&lt;/secondary-title&gt;&lt;/titles&gt;&lt;periodical&gt;&lt;full-title&gt;J Pediatr&lt;/full-title&gt;&lt;abbr-1&gt;The Journal of pediatrics&lt;/abbr-1&gt;&lt;/periodical&gt;&lt;pages&gt;1417-1422&lt;/pages&gt;&lt;volume&gt;166&lt;/volume&gt;&lt;number&gt;6&lt;/number&gt;&lt;dates&gt;&lt;year&gt;2015&lt;/year&gt;&lt;/dates&gt;&lt;publisher&gt;Elsevier&lt;/publisher&gt;&lt;isbn&gt;0022-3476&lt;/isbn&gt;&lt;urls&gt;&lt;related-urls&gt;&lt;url&gt;https://doi.org/10.1016/j.jpeds.2015.02.055&lt;/url&gt;&lt;/related-urls&gt;&lt;/urls&gt;&lt;electronic-resource-num&gt;10.1016/j.jpeds.2015.02.055&lt;/electronic-resource-num&gt;&lt;access-date&gt;2018/09/03&lt;/access-date&gt;&lt;/record&gt;&lt;/Cite&gt;&lt;/EndNote&gt;</w:instrText>
      </w:r>
      <w:r w:rsidR="005A19F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56</w:t>
      </w:r>
      <w:r w:rsidR="005A19F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3739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0A7B1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ence, our findings suggest, that despite </w:t>
      </w:r>
      <w:r w:rsidR="00C8651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ewer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lose </w:t>
      </w:r>
      <w:r w:rsidR="00E3666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elationships, the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quality was not </w:t>
      </w:r>
      <w:r w:rsidR="009A7E3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oorer when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T/LBW </w:t>
      </w:r>
      <w:r w:rsidR="009A7E3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d friends or a partner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9A7E3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r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the quality of</w:t>
      </w:r>
      <w:r w:rsidR="000701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elationships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9A7E3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 PT/LBW improves into adulthood. Longitudinal studies are required to unpack these alternative explanations.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56D3E31B" w14:textId="39CC3696" w:rsidR="002B31C2" w:rsidRDefault="002B31C2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 xml:space="preserve">Limitations </w:t>
      </w:r>
    </w:p>
    <w:p w14:paraId="516C7261" w14:textId="5CE680F2" w:rsidR="004E18A1" w:rsidRDefault="006F2304" w:rsidP="0011755E">
      <w:pPr>
        <w:pStyle w:val="pagecontents"/>
        <w:spacing w:before="0" w:beforeAutospacing="0" w:after="0" w:afterAutospacing="0" w:line="480" w:lineRule="auto"/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his</w:t>
      </w:r>
      <w:r w:rsidRPr="005F68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comprehensive study of social outcomes of premature birth uses large sample sizes of PT/LBW in comparison to FT, particularly in the analysis of romantic partnership and parenthood. However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="00B215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he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re are limitations for the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B215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other 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outcome measures </w:t>
      </w:r>
      <w:r w:rsidR="00B215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- 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having ever experienced sexual intercourse, </w:t>
      </w:r>
      <w:r w:rsidR="00E709B6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quality of romantic relationship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 and </w:t>
      </w:r>
      <w:r w:rsidR="00B215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peer 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social support</w:t>
      </w:r>
      <w:r w:rsidR="00B215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-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which included a smaller number of s</w:t>
      </w:r>
      <w:r w:rsidR="00D83A88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udies and PT/LBW participants.</w:t>
      </w:r>
      <w:r w:rsidR="00972D1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B341C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There are 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also </w:t>
      </w:r>
      <w:r w:rsidR="002B341C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considerable variations of how peer support and quality of romantic relationships were measured</w:t>
      </w:r>
      <w:r w:rsidR="005D5F82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across studies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E3666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For</w:t>
      </w:r>
      <w:r w:rsidR="00634BB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example,</w:t>
      </w:r>
      <w:r w:rsidR="00E3666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34BB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quality of </w:t>
      </w:r>
      <w:r w:rsidR="00E3666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romantic </w:t>
      </w:r>
      <w:r w:rsidR="00634BB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relationship </w:t>
      </w:r>
      <w:r w:rsidR="00E3666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included studies reporting </w:t>
      </w:r>
      <w:r w:rsidR="00634BB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on satisfaction with partner and intimacy, and social support included studies reporting on emotional closeness with friends to self-reported quality of social network. </w:t>
      </w:r>
      <w:r w:rsidR="005D5F82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We recommend individual studies to use similar valid measures in order to make comparisons less problematic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12AC578A" w14:textId="2F6096B8" w:rsidR="00EE160D" w:rsidRPr="00932E0C" w:rsidRDefault="002B341C" w:rsidP="0011755E">
      <w:pPr>
        <w:pStyle w:val="pagecontents"/>
        <w:spacing w:before="0" w:beforeAutospacing="0" w:after="0" w:afterAutospacing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Furthermore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r w:rsidRPr="007038D3">
        <w:rPr>
          <w:rFonts w:ascii="Times New Roman" w:hAnsi="Times New Roman"/>
          <w:color w:val="000000" w:themeColor="text1"/>
          <w:sz w:val="24"/>
          <w:szCs w:val="24"/>
        </w:rPr>
        <w:t>the degree of prematurity is associated with physical and mental health, and cognitive development</w:t>
      </w:r>
      <w:r w:rsidRPr="007038D3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aWxnaW48L0F1dGhvcj48WWVhcj4yMDE4PC9ZZWFyPjxS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2Mi03MzwvcGFnZXM+PHZvbHVtZT4zNTk8L3ZvbHVtZT48bnVtYmVy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</w:fldData>
        </w:fldChar>
      </w:r>
      <w:r w:rsidR="003C48B2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 </w:instrText>
      </w:r>
      <w:r w:rsidR="003C48B2">
        <w:rPr>
          <w:rFonts w:ascii="Times New Roman" w:hAnsi="Times New Roman"/>
          <w:color w:val="000000" w:themeColor="text1"/>
          <w:sz w:val="24"/>
          <w:szCs w:val="24"/>
        </w:rPr>
        <w:fldChar w:fldCharType="begin">
          <w:fldData xml:space="preserve">PEVuZE5vdGU+PENpdGU+PEF1dGhvcj5CaWxnaW48L0F1dGhvcj48WWVhcj4yMDE4PC9ZZWFyPjxS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HBhZ2VzPjI2Mi03MzwvcGFnZXM+PHZvbHVtZT4zNTk8L3ZvbHVtZT48bnVtYmVy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</w:fldData>
        </w:fldChar>
      </w:r>
      <w:r w:rsidR="003C48B2">
        <w:rPr>
          <w:rFonts w:ascii="Times New Roman" w:hAnsi="Times New Roman"/>
          <w:color w:val="000000" w:themeColor="text1"/>
          <w:sz w:val="24"/>
          <w:szCs w:val="24"/>
        </w:rPr>
        <w:instrText xml:space="preserve"> ADDIN EN.CITE.DATA </w:instrText>
      </w:r>
      <w:r w:rsidR="003C48B2">
        <w:rPr>
          <w:rFonts w:ascii="Times New Roman" w:hAnsi="Times New Roman"/>
          <w:color w:val="000000" w:themeColor="text1"/>
          <w:sz w:val="24"/>
          <w:szCs w:val="24"/>
        </w:rPr>
      </w:r>
      <w:r w:rsidR="003C48B2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Pr="007038D3">
        <w:rPr>
          <w:rFonts w:ascii="Times New Roman" w:hAnsi="Times New Roman"/>
          <w:color w:val="000000" w:themeColor="text1"/>
          <w:sz w:val="24"/>
          <w:szCs w:val="24"/>
        </w:rPr>
      </w:r>
      <w:r w:rsidRPr="007038D3">
        <w:rPr>
          <w:rFonts w:ascii="Times New Roman" w:hAnsi="Times New Roman"/>
          <w:color w:val="000000" w:themeColor="text1"/>
          <w:sz w:val="24"/>
          <w:szCs w:val="24"/>
        </w:rPr>
        <w:fldChar w:fldCharType="separate"/>
      </w:r>
      <w:r w:rsidR="003C48B2" w:rsidRPr="003C48B2">
        <w:rPr>
          <w:rFonts w:ascii="Times New Roman" w:hAnsi="Times New Roman"/>
          <w:noProof/>
          <w:color w:val="000000" w:themeColor="text1"/>
          <w:sz w:val="24"/>
          <w:szCs w:val="24"/>
          <w:vertAlign w:val="superscript"/>
        </w:rPr>
        <w:t>12,13,25,46</w:t>
      </w:r>
      <w:r w:rsidRPr="007038D3">
        <w:rPr>
          <w:rFonts w:ascii="Times New Roman" w:hAnsi="Times New Roman"/>
          <w:color w:val="000000" w:themeColor="text1"/>
          <w:sz w:val="24"/>
          <w:szCs w:val="24"/>
        </w:rPr>
        <w:fldChar w:fldCharType="end"/>
      </w:r>
      <w:r w:rsidRPr="007038D3">
        <w:rPr>
          <w:rFonts w:ascii="Times New Roman" w:hAnsi="Times New Roman"/>
          <w:color w:val="000000" w:themeColor="text1"/>
          <w:sz w:val="24"/>
          <w:szCs w:val="24"/>
        </w:rPr>
        <w:t xml:space="preserve"> and </w:t>
      </w:r>
      <w:r w:rsidR="00E227E9" w:rsidRPr="007038D3">
        <w:rPr>
          <w:rFonts w:ascii="Times New Roman" w:hAnsi="Times New Roman"/>
          <w:color w:val="000000" w:themeColor="text1"/>
          <w:sz w:val="24"/>
          <w:szCs w:val="24"/>
        </w:rPr>
        <w:t>information on disability of the participants was not availab</w:t>
      </w:r>
      <w:r w:rsidR="00E227E9" w:rsidRPr="006F325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le for the majority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of studies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.</w:t>
      </w:r>
      <w:r w:rsidR="000701E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6F2304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hus, i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could 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not be assessed whether </w:t>
      </w:r>
      <w:r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functional deficits or </w:t>
      </w:r>
      <w:r w:rsidR="000701E5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disability moderated</w:t>
      </w:r>
      <w:r w:rsidR="00E227E9" w:rsidRPr="006F325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the association between PT/LBW and </w:t>
      </w:r>
      <w:r w:rsidR="006E7713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social</w:t>
      </w:r>
      <w:r w:rsidR="00E227E9" w:rsidRPr="006F325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outc</w:t>
      </w:r>
      <w:r w:rsidR="00E227E9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omes. </w:t>
      </w:r>
      <w:r w:rsidR="000B76E0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In this study </w:t>
      </w:r>
      <w:r w:rsidR="00EE160D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premature birth and low</w:t>
      </w:r>
      <w:r w:rsidR="00CE334A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birth was</w:t>
      </w:r>
      <w:r w:rsidR="00EE160D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treated as one factor. Although,</w:t>
      </w:r>
      <w:r w:rsidR="00CE334A">
        <w:rPr>
          <w:rFonts w:ascii="Times New Roman" w:hAnsi="Times New Roman"/>
          <w:sz w:val="24"/>
          <w:szCs w:val="24"/>
        </w:rPr>
        <w:t xml:space="preserve"> </w:t>
      </w:r>
      <w:r w:rsidR="008E1EAE" w:rsidRPr="0011755E">
        <w:rPr>
          <w:rFonts w:ascii="Times New Roman" w:hAnsi="Times New Roman"/>
          <w:sz w:val="24"/>
          <w:shd w:val="clear" w:color="auto" w:fill="FFFFFF"/>
        </w:rPr>
        <w:t>the</w:t>
      </w:r>
      <w:r w:rsidR="008E1EAE">
        <w:rPr>
          <w:rFonts w:ascii="Times New Roman" w:hAnsi="Times New Roman"/>
          <w:sz w:val="24"/>
          <w:shd w:val="clear" w:color="auto" w:fill="FFFFFF"/>
        </w:rPr>
        <w:t xml:space="preserve">se constructs occur under </w:t>
      </w:r>
      <w:r w:rsidR="008E1EAE" w:rsidRPr="008E1EAE">
        <w:rPr>
          <w:rFonts w:ascii="Times New Roman" w:hAnsi="Times New Roman"/>
          <w:sz w:val="24"/>
          <w:shd w:val="clear" w:color="auto" w:fill="FFFFFF"/>
        </w:rPr>
        <w:t>high</w:t>
      </w:r>
      <w:r w:rsidR="008E1EAE" w:rsidRPr="0011755E">
        <w:rPr>
          <w:rFonts w:ascii="Times New Roman" w:hAnsi="Times New Roman"/>
          <w:sz w:val="24"/>
          <w:shd w:val="clear" w:color="auto" w:fill="FFFFFF"/>
        </w:rPr>
        <w:t xml:space="preserve"> comorbidity</w:t>
      </w:r>
      <w:r w:rsidR="008E1EAE">
        <w:rPr>
          <w:rFonts w:ascii="Times New Roman" w:hAnsi="Times New Roman"/>
          <w:sz w:val="24"/>
          <w:szCs w:val="24"/>
        </w:rPr>
        <w:t xml:space="preserve"> and </w:t>
      </w:r>
      <w:r w:rsidR="00CE334A">
        <w:rPr>
          <w:rFonts w:ascii="Times New Roman" w:hAnsi="Times New Roman"/>
          <w:sz w:val="24"/>
          <w:szCs w:val="24"/>
        </w:rPr>
        <w:t>our</w:t>
      </w:r>
      <w:r w:rsidR="00EE160D">
        <w:rPr>
          <w:rFonts w:ascii="Times New Roman" w:hAnsi="Times New Roman"/>
          <w:sz w:val="24"/>
          <w:szCs w:val="24"/>
        </w:rPr>
        <w:t xml:space="preserve"> sensitivity</w:t>
      </w:r>
      <w:r w:rsidR="00CE334A">
        <w:rPr>
          <w:rFonts w:ascii="Times New Roman" w:hAnsi="Times New Roman"/>
          <w:sz w:val="24"/>
          <w:szCs w:val="24"/>
        </w:rPr>
        <w:t xml:space="preserve"> analyse</w:t>
      </w:r>
      <w:r w:rsidR="00EE160D">
        <w:rPr>
          <w:rFonts w:ascii="Times New Roman" w:hAnsi="Times New Roman"/>
          <w:sz w:val="24"/>
          <w:szCs w:val="24"/>
        </w:rPr>
        <w:t xml:space="preserve">s </w:t>
      </w:r>
      <w:r w:rsidR="008E1EAE">
        <w:rPr>
          <w:rFonts w:ascii="Times New Roman" w:hAnsi="Times New Roman"/>
          <w:sz w:val="24"/>
          <w:szCs w:val="24"/>
        </w:rPr>
        <w:t xml:space="preserve">revealed </w:t>
      </w:r>
      <w:r w:rsidR="00EE160D" w:rsidRPr="00932E0C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>consistent</w:t>
      </w:r>
      <w:r w:rsidR="008E1EAE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 results</w:t>
      </w:r>
      <w:r w:rsidR="00CE334A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, </w:t>
      </w:r>
      <w:r w:rsidR="003C48B2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>it would be</w:t>
      </w:r>
      <w:r w:rsidR="00406DDE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 important to</w:t>
      </w:r>
      <w:r w:rsidR="00CE334A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 disentangle the effects </w:t>
      </w:r>
      <w:r w:rsidR="00EE160D" w:rsidRPr="00932E0C">
        <w:rPr>
          <w:rFonts w:ascii="Times New Roman" w:hAnsi="Times New Roman"/>
          <w:sz w:val="24"/>
          <w:szCs w:val="24"/>
        </w:rPr>
        <w:t xml:space="preserve">of </w:t>
      </w:r>
      <w:r w:rsidR="00CE334A">
        <w:rPr>
          <w:rFonts w:ascii="Times New Roman" w:hAnsi="Times New Roman"/>
          <w:sz w:val="24"/>
          <w:szCs w:val="24"/>
        </w:rPr>
        <w:t>PT</w:t>
      </w:r>
      <w:r w:rsidR="00EE160D" w:rsidRPr="00932E0C">
        <w:rPr>
          <w:rFonts w:ascii="Times New Roman" w:hAnsi="Times New Roman"/>
          <w:sz w:val="24"/>
          <w:szCs w:val="24"/>
        </w:rPr>
        <w:t xml:space="preserve"> and </w:t>
      </w:r>
      <w:r w:rsidR="00406DDE">
        <w:rPr>
          <w:rFonts w:ascii="Times New Roman" w:hAnsi="Times New Roman"/>
          <w:sz w:val="24"/>
          <w:szCs w:val="24"/>
        </w:rPr>
        <w:t>L</w:t>
      </w:r>
      <w:r w:rsidR="00EE160D" w:rsidRPr="00932E0C">
        <w:rPr>
          <w:rFonts w:ascii="Times New Roman" w:hAnsi="Times New Roman"/>
          <w:sz w:val="24"/>
          <w:szCs w:val="24"/>
        </w:rPr>
        <w:t>BW</w:t>
      </w:r>
      <w:r w:rsidR="008E1EAE">
        <w:rPr>
          <w:rFonts w:ascii="Times New Roman" w:hAnsi="Times New Roman"/>
          <w:sz w:val="24"/>
          <w:szCs w:val="24"/>
        </w:rPr>
        <w:t>,</w:t>
      </w:r>
      <w:r w:rsidR="00CE334A">
        <w:rPr>
          <w:rFonts w:ascii="Times New Roman" w:hAnsi="Times New Roman"/>
          <w:sz w:val="24"/>
          <w:szCs w:val="24"/>
        </w:rPr>
        <w:t xml:space="preserve"> </w:t>
      </w:r>
      <w:r w:rsidR="008E1EAE">
        <w:rPr>
          <w:rFonts w:ascii="Times New Roman" w:hAnsi="Times New Roman"/>
          <w:sz w:val="24"/>
          <w:szCs w:val="24"/>
        </w:rPr>
        <w:t xml:space="preserve">and its </w:t>
      </w:r>
      <w:r w:rsidR="008E1EAE">
        <w:rPr>
          <w:rFonts w:ascii="Times New Roman" w:hAnsi="Times New Roman"/>
          <w:color w:val="auto"/>
          <w:sz w:val="24"/>
          <w:szCs w:val="24"/>
          <w:shd w:val="clear" w:color="auto" w:fill="FFFFFF"/>
        </w:rPr>
        <w:t xml:space="preserve">possible additive </w:t>
      </w:r>
      <w:r w:rsidR="008E1EAE">
        <w:rPr>
          <w:rFonts w:ascii="Times New Roman" w:hAnsi="Times New Roman"/>
          <w:color w:val="auto"/>
          <w:sz w:val="24"/>
          <w:szCs w:val="24"/>
          <w:shd w:val="clear" w:color="auto" w:fill="FFFFFF"/>
        </w:rPr>
        <w:lastRenderedPageBreak/>
        <w:t xml:space="preserve">effects </w:t>
      </w:r>
      <w:r w:rsidR="00CE334A">
        <w:rPr>
          <w:rFonts w:ascii="Times New Roman" w:hAnsi="Times New Roman"/>
          <w:sz w:val="24"/>
          <w:szCs w:val="24"/>
        </w:rPr>
        <w:t>on social outcomes</w:t>
      </w:r>
      <w:r w:rsidR="00406DDE">
        <w:rPr>
          <w:rFonts w:ascii="Times New Roman" w:hAnsi="Times New Roman"/>
          <w:sz w:val="24"/>
          <w:szCs w:val="24"/>
        </w:rPr>
        <w:t>.</w:t>
      </w:r>
      <w:r w:rsidR="00CE334A">
        <w:rPr>
          <w:rFonts w:ascii="Times New Roman" w:hAnsi="Times New Roman"/>
          <w:sz w:val="24"/>
          <w:szCs w:val="24"/>
        </w:rPr>
        <w:t xml:space="preserve"> </w:t>
      </w:r>
      <w:r w:rsidR="003C48B2">
        <w:rPr>
          <w:rFonts w:ascii="Times New Roman" w:hAnsi="Times New Roman"/>
          <w:sz w:val="24"/>
          <w:szCs w:val="24"/>
        </w:rPr>
        <w:t>This would involve</w:t>
      </w:r>
      <w:r w:rsidR="004E18A1">
        <w:rPr>
          <w:rFonts w:ascii="Times New Roman" w:hAnsi="Times New Roman"/>
          <w:sz w:val="24"/>
          <w:szCs w:val="24"/>
        </w:rPr>
        <w:t xml:space="preserve"> </w:t>
      </w:r>
      <w:r w:rsidR="006E0240">
        <w:rPr>
          <w:rFonts w:ascii="Times New Roman" w:hAnsi="Times New Roman"/>
          <w:sz w:val="24"/>
          <w:szCs w:val="24"/>
        </w:rPr>
        <w:t>considering</w:t>
      </w:r>
      <w:r w:rsidR="00632CBD">
        <w:rPr>
          <w:rFonts w:ascii="Times New Roman" w:hAnsi="Times New Roman"/>
          <w:sz w:val="24"/>
          <w:szCs w:val="24"/>
        </w:rPr>
        <w:t xml:space="preserve"> </w:t>
      </w:r>
      <w:r w:rsidR="00F04011">
        <w:rPr>
          <w:rFonts w:ascii="Times New Roman" w:hAnsi="Times New Roman"/>
          <w:sz w:val="24"/>
          <w:szCs w:val="24"/>
        </w:rPr>
        <w:t xml:space="preserve">data on </w:t>
      </w:r>
      <w:r w:rsidR="00632CBD">
        <w:rPr>
          <w:rFonts w:ascii="Times New Roman" w:hAnsi="Times New Roman"/>
          <w:sz w:val="24"/>
          <w:szCs w:val="24"/>
        </w:rPr>
        <w:t>birth</w:t>
      </w:r>
      <w:r w:rsidR="006E0240">
        <w:rPr>
          <w:rFonts w:ascii="Times New Roman" w:hAnsi="Times New Roman"/>
          <w:sz w:val="24"/>
          <w:szCs w:val="24"/>
        </w:rPr>
        <w:t xml:space="preserve"> </w:t>
      </w:r>
      <w:r w:rsidR="00632CBD">
        <w:rPr>
          <w:rFonts w:ascii="Times New Roman" w:hAnsi="Times New Roman"/>
          <w:sz w:val="24"/>
          <w:szCs w:val="24"/>
        </w:rPr>
        <w:t xml:space="preserve">weights </w:t>
      </w:r>
      <w:r w:rsidR="004E18A1">
        <w:rPr>
          <w:rFonts w:ascii="Times New Roman" w:hAnsi="Times New Roman"/>
          <w:sz w:val="24"/>
          <w:szCs w:val="24"/>
        </w:rPr>
        <w:t xml:space="preserve">appropriate for </w:t>
      </w:r>
      <w:r w:rsidR="00632CBD">
        <w:rPr>
          <w:rFonts w:ascii="Times New Roman" w:hAnsi="Times New Roman"/>
          <w:sz w:val="24"/>
          <w:szCs w:val="24"/>
        </w:rPr>
        <w:t>gestational age/small for gestational age, which most studies included in the meta-analyses lacked to report.</w:t>
      </w:r>
      <w:r w:rsidR="003C48B2">
        <w:rPr>
          <w:rFonts w:ascii="Times New Roman" w:hAnsi="Times New Roman"/>
          <w:sz w:val="24"/>
          <w:szCs w:val="24"/>
        </w:rPr>
        <w:t xml:space="preserve"> Future research should address these limitations by conducting</w:t>
      </w:r>
      <w:r w:rsidR="004E18A1">
        <w:rPr>
          <w:rFonts w:ascii="Times New Roman" w:hAnsi="Times New Roman"/>
          <w:sz w:val="24"/>
          <w:szCs w:val="24"/>
        </w:rPr>
        <w:t xml:space="preserve"> of i</w:t>
      </w:r>
      <w:r w:rsidR="00406DDE">
        <w:rPr>
          <w:rFonts w:ascii="Times New Roman" w:hAnsi="Times New Roman"/>
          <w:sz w:val="24"/>
          <w:szCs w:val="24"/>
        </w:rPr>
        <w:t>ndividual participant meta-analysis</w:t>
      </w:r>
      <w:r w:rsidR="004E18A1">
        <w:rPr>
          <w:rFonts w:ascii="Times New Roman" w:hAnsi="Times New Roman"/>
          <w:sz w:val="24"/>
          <w:szCs w:val="24"/>
        </w:rPr>
        <w:t xml:space="preserve"> </w:t>
      </w:r>
      <w:r w:rsidR="001632F6">
        <w:rPr>
          <w:rFonts w:ascii="Times New Roman" w:hAnsi="Times New Roman"/>
          <w:sz w:val="24"/>
          <w:szCs w:val="24"/>
        </w:rPr>
        <w:t xml:space="preserve">and obtaining data </w:t>
      </w:r>
      <w:r w:rsidR="00C13F95">
        <w:rPr>
          <w:rFonts w:ascii="Times New Roman" w:hAnsi="Times New Roman"/>
          <w:sz w:val="24"/>
          <w:szCs w:val="24"/>
        </w:rPr>
        <w:t>directly from the study authors.</w:t>
      </w:r>
    </w:p>
    <w:p w14:paraId="23B8FBF1" w14:textId="40AB6278" w:rsidR="00E227E9" w:rsidRDefault="00E227E9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14:paraId="437B3C44" w14:textId="5F9E04DB" w:rsidR="002B31C2" w:rsidRPr="0011755E" w:rsidRDefault="006F2304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/>
          <w:sz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</w:t>
      </w:r>
      <w:r w:rsidR="00E227E9" w:rsidRPr="006F325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e heterogeneity was high indicating considerable variation between studies. This might arise from incorporating cohort and registry studies with various sample sizes.</w:t>
      </w:r>
      <w:r w:rsidR="00E227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o address this possibility, w</w:t>
      </w:r>
      <w:r w:rsidR="00E227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e used random-effects model in 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analysis and conducted moderator analyses. Nevertheless, ou</w:t>
      </w:r>
      <w:r w:rsidR="00E227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r moderator analysis explained 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nly some of the heterogeneity. Thus, the findings from the curre</w:t>
      </w:r>
      <w:r w:rsidR="00704B0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t study should be interpreted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04B0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ith 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aution an</w:t>
      </w:r>
      <w:r w:rsidR="000701E5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</w:t>
      </w:r>
      <w:r w:rsidR="00E227E9" w:rsidRPr="00407C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alysis should be repeated when more adulthood data becomes available from the cohort</w:t>
      </w:r>
      <w:r w:rsidR="00E227E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tudies.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7558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inally,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nly </w:t>
      </w:r>
      <w:r w:rsidRPr="005E682A">
        <w:rPr>
          <w:rFonts w:ascii="Times New Roman" w:hAnsi="Times New Roman"/>
          <w:sz w:val="24"/>
          <w:shd w:val="clear" w:color="auto" w:fill="FFFFFF"/>
        </w:rPr>
        <w:t>English publications were considered</w:t>
      </w:r>
      <w:r>
        <w:rPr>
          <w:rFonts w:ascii="Times New Roman" w:hAnsi="Times New Roman"/>
          <w:sz w:val="24"/>
          <w:shd w:val="clear" w:color="auto" w:fill="FFFFFF"/>
        </w:rPr>
        <w:t xml:space="preserve"> in this meta-analysis</w:t>
      </w:r>
      <w:r w:rsidR="007558A0">
        <w:rPr>
          <w:rFonts w:ascii="Times New Roman" w:hAnsi="Times New Roman"/>
          <w:sz w:val="24"/>
          <w:shd w:val="clear" w:color="auto" w:fill="FFFFFF"/>
        </w:rPr>
        <w:t xml:space="preserve"> and therefore </w:t>
      </w:r>
      <w:r w:rsidR="00BB3BD2">
        <w:rPr>
          <w:rFonts w:ascii="Times New Roman" w:hAnsi="Times New Roman"/>
          <w:sz w:val="24"/>
          <w:shd w:val="clear" w:color="auto" w:fill="FFFFFF"/>
        </w:rPr>
        <w:t>potential</w:t>
      </w:r>
      <w:r w:rsidR="007558A0">
        <w:rPr>
          <w:rFonts w:ascii="Times New Roman" w:hAnsi="Times New Roman"/>
          <w:sz w:val="24"/>
          <w:shd w:val="clear" w:color="auto" w:fill="FFFFFF"/>
        </w:rPr>
        <w:t xml:space="preserve"> of language bias should be taken into account</w:t>
      </w:r>
      <w:r w:rsidR="00902CBD">
        <w:rPr>
          <w:rFonts w:ascii="Times New Roman" w:hAnsi="Times New Roman"/>
          <w:sz w:val="24"/>
          <w:shd w:val="clear" w:color="auto" w:fill="FFFFFF"/>
        </w:rPr>
        <w:t>.</w:t>
      </w:r>
      <w:r>
        <w:rPr>
          <w:rFonts w:ascii="Times New Roman" w:hAnsi="Times New Roman"/>
          <w:sz w:val="24"/>
          <w:shd w:val="clear" w:color="auto" w:fill="FFFFFF"/>
        </w:rPr>
        <w:t xml:space="preserve"> </w:t>
      </w:r>
    </w:p>
    <w:p w14:paraId="7CB4336E" w14:textId="18C3C093" w:rsidR="00252370" w:rsidRPr="0011755E" w:rsidRDefault="002B31C2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</w:pPr>
      <w:r w:rsidRPr="0011755E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>Conclusions</w:t>
      </w:r>
      <w:r w:rsidR="0061312C" w:rsidRPr="0011755E">
        <w:rPr>
          <w:rFonts w:ascii="Times New Roman" w:hAnsi="Times New Roman" w:cs="Times New Roman"/>
          <w:b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2E7C0A4D" w14:textId="4C2D264A" w:rsidR="00DE0D76" w:rsidRDefault="002B31C2" w:rsidP="0011755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is review</w:t>
      </w:r>
      <w:r w:rsidR="006131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rovides a qualitative and quantitative overview of the current state of knowledge concerning </w:t>
      </w:r>
      <w:r w:rsidR="00AC0B3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cial</w:t>
      </w:r>
      <w:r w:rsidR="0061312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utcomes in adults born PT/LBW.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ooling data from multiple coho</w:t>
      </w:r>
      <w:r w:rsidR="004152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t and registry studies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4152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rovided evidence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at </w:t>
      </w:r>
      <w:r w:rsidR="00D7473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ewer adults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orn</w:t>
      </w:r>
      <w:r w:rsidR="00D7473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T/LBW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xperience</w:t>
      </w:r>
      <w:r w:rsidR="005D5F82" w:rsidRPr="005C6DC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omantic partnership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5D5F82" w:rsidRPr="005C6DC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sexual intercourse, or parent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ood. </w:t>
      </w:r>
      <w:r w:rsidR="00D7473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se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ssociation</w:t>
      </w:r>
      <w:r w:rsidR="00D7473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re 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stronger 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he lower the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gestational </w:t>
      </w:r>
      <w:r w:rsidR="00D7473A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ge and </w:t>
      </w:r>
      <w:r w:rsidR="00C7328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were found in young and </w:t>
      </w:r>
      <w:r w:rsidR="00FC3E6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iddle</w:t>
      </w:r>
      <w:r w:rsidR="00C7328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dulthood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owever, when PT/LBW were</w:t>
      </w:r>
      <w:r w:rsidR="00B26F7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a romantic partnership or having friends, the quality of these relationships was 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t least as good</w:t>
      </w:r>
      <w:r w:rsidR="004152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T/LBW</w:t>
      </w:r>
      <w:r w:rsidR="00A004A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2B34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ompared to FT</w:t>
      </w:r>
      <w:r w:rsidR="005D5F8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4152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ence, 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analysing both 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objective 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indicators about the occurrence of </w:t>
      </w:r>
      <w:r w:rsidR="006E771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ocial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transitions, and 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subjective 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measures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about the quality of close relationships, provided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distinct and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complementary information on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the </w:t>
      </w:r>
      <w:r w:rsidR="006E7713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>social</w:t>
      </w:r>
      <w:r w:rsidR="004152A0" w:rsidRPr="0090252C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lives of adults born preterm.</w:t>
      </w:r>
      <w:r w:rsidR="004152A0">
        <w:rPr>
          <w:rFonts w:ascii="Times New Roman" w:hAnsi="Times New Roman" w:cs="Times New Roman"/>
          <w:color w:val="000000" w:themeColor="text1"/>
          <w:sz w:val="24"/>
          <w:shd w:val="clear" w:color="auto" w:fill="FFFFFF"/>
          <w:lang w:val="en-GB"/>
        </w:rPr>
        <w:t xml:space="preserve">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implications of the current findings are that PT/LBW are at increased risk 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f never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xperienc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g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exual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tercourse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be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g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ithout a supportive partner and 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being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less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likely to experience parenthood. Lack of sexual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ctivity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3C48B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osen&lt;/Author&gt;&lt;Year&gt;2008&lt;/Year&gt;&lt;RecNum&gt;1707&lt;/RecNum&gt;&lt;DisplayText&gt;&lt;style face="superscript"&gt;57&lt;/style&gt;&lt;/DisplayText&gt;&lt;record&gt;&lt;rec-number&gt;1707&lt;/rec-number&gt;&lt;foreign-keys&gt;&lt;key app="EN" db-id="sw0d2rx9250v08erax75tpp15v5vxtrvpvfe" timestamp="1535986226"&gt;1707&lt;/key&gt;&lt;/foreign-keys&gt;&lt;ref-type name="Journal Article"&gt;17&lt;/ref-type&gt;&lt;contributors&gt;&lt;authors&gt;&lt;author&gt;Rosen, Raymond C.&lt;/author&gt;&lt;author&gt;Bachmann, Gloria A.&lt;/author&gt;&lt;/authors&gt;&lt;/contributors&gt;&lt;titles&gt;&lt;title&gt;Sexual Well-Being, Happiness, and Satisfaction, in Women: The Case for a New Conceptual Paradigm&lt;/title&gt;&lt;secondary-title&gt;Journal of Sex &amp;amp; Marital Therapy&lt;/secondary-title&gt;&lt;/titles&gt;&lt;periodical&gt;&lt;full-title&gt;Journal of Sex &amp;amp; Marital Therapy&lt;/full-title&gt;&lt;/periodical&gt;&lt;pages&gt;291-297&lt;/pages&gt;&lt;volume&gt;34&lt;/volume&gt;&lt;number&gt;4&lt;/number&gt;&lt;dates&gt;&lt;year&gt;2008&lt;/year&gt;&lt;pub-dates&gt;&lt;date&gt;2008/06/19&lt;/date&gt;&lt;/pub-dates&gt;&lt;/dates&gt;&lt;publisher&gt;Routledge&lt;/publisher&gt;&lt;isbn&gt;0092-623X&lt;/isbn&gt;&lt;urls&gt;&lt;related-urls&gt;&lt;url&gt;https://doi.org/10.1080/00926230802096234&lt;/url&gt;&lt;/related-urls&gt;&lt;/urls&gt;&lt;electronic-resource-num&gt;10.1080/00926230802096234&lt;/electronic-resource-num&gt;&lt;/record&gt;&lt;/Cite&gt;&lt;/EndNote&gt;</w:instrTex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3C48B2" w:rsidRPr="003C48B2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57</w:t>
      </w:r>
      <w:r w:rsidR="00FB6A42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955E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lack of romantic partner support</w:t>
      </w:r>
      <w:r w:rsidR="00C03F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C03F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Jaekel&lt;/Author&gt;&lt;Year&gt;2017&lt;/Year&gt;&lt;RecNum&gt;614&lt;/RecNum&gt;&lt;DisplayText&gt;&lt;style face="superscript"&gt;9&lt;/style&gt;&lt;/DisplayText&gt;&lt;record&gt;&lt;rec-number&gt;614&lt;/rec-number&gt;&lt;foreign-keys&gt;&lt;key app="EN" db-id="sw0d2rx9250v08erax75tpp15v5vxtrvpvfe" timestamp="1510146689"&gt;614&lt;/key&gt;&lt;/foreign-keys&gt;&lt;ref-type name="Journal Article"&gt;17&lt;/ref-type&gt;&lt;contributors&gt;&lt;authors&gt;&lt;author&gt;Jaekel, J.&lt;/author&gt;&lt;author&gt;Baumann, N.&lt;/author&gt;&lt;author&gt;Bartmann, P.&lt;/author&gt;&lt;author&gt;Wolke, D.&lt;/author&gt;&lt;/authors&gt;&lt;/contributors&gt;&lt;auth-address&gt;Department of Child and Family Studies, University of Tennessee Knoxville, Knoxville, TN, USA.&amp;#xD;Department of Psychology, University of Warwick, Coventry, UK.&amp;#xD;Institute of Neonatology, University Hospital Bonn, Bonn, Germany.&lt;/auth-address&gt;&lt;titles&gt;&lt;title&gt;Mood and anxiety disorders in very preterm/very low-birth weight individuals from 6 to 26 years&lt;/title&gt;&lt;secondary-title&gt;J Child Psychol Psychiatry&lt;/secondary-title&gt;&lt;alt-title&gt;Journal of child psychology and psychiatry, and allied disciplines&lt;/alt-title&gt;&lt;/titles&gt;&lt;periodical&gt;&lt;full-title&gt;J Child Psychol Psychiatry&lt;/full-title&gt;&lt;abbr-1&gt;Journal of child psychology and psychiatry, and allied disciplines&lt;/abbr-1&gt;&lt;/periodical&gt;&lt;alt-periodical&gt;&lt;full-title&gt;J Child Psychol Psychiatry&lt;/full-title&gt;&lt;abbr-1&gt;Journal of child psychology and psychiatry, and allied disciplines&lt;/abbr-1&gt;&lt;/alt-periodical&gt;&lt;edition&gt;2017/07/28&lt;/edition&gt;&lt;keywords&gt;&lt;keyword&gt;Preterm birth&lt;/keyword&gt;&lt;keyword&gt;anxiety disorder&lt;/keyword&gt;&lt;keyword&gt;clinical diagnoses&lt;/keyword&gt;&lt;keyword&gt;mood disorder&lt;/keyword&gt;&lt;keyword&gt;protection&lt;/keyword&gt;&lt;keyword&gt;social support&lt;/keyword&gt;&lt;/keywords&gt;&lt;dates&gt;&lt;year&gt;2017&lt;/year&gt;&lt;pub-dates&gt;&lt;date&gt;Jul 27&lt;/date&gt;&lt;/pub-dates&gt;&lt;/dates&gt;&lt;isbn&gt;0021-9630&lt;/isbn&gt;&lt;accession-num&gt;28748557&lt;/accession-num&gt;&lt;urls&gt;&lt;/urls&gt;&lt;electronic-resource-num&gt;10.1111/jcpp.12787&lt;/electronic-resource-num&gt;&lt;remote-database-provider&gt;NLM&lt;/remote-database-provider&gt;&lt;language&gt;eng&lt;/language&gt;&lt;/record&gt;&lt;/Cite&gt;&lt;/EndNote&gt;</w:instrText>
      </w:r>
      <w:r w:rsidR="00C03F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C03F1C" w:rsidRPr="00C03F1C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  <w:vertAlign w:val="superscript"/>
        </w:rPr>
        <w:t>9</w:t>
      </w:r>
      <w:r w:rsidR="00C03F1C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="008955E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s associated with </w:t>
      </w:r>
      <w:r w:rsidR="008955E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ower happiness</w:t>
      </w:r>
      <w:r w:rsidR="007038D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="008955E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d poorer </w:t>
      </w:r>
      <w:r w:rsidR="007038D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hysical and </w:t>
      </w:r>
      <w:r w:rsidR="008955EF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tal health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 Future research is needed to</w:t>
      </w:r>
      <w:r w:rsidR="004152A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dentify the predictors</w:t>
      </w:r>
      <w:r w:rsidR="003601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and promotive factors </w:t>
      </w:r>
      <w:r w:rsidR="003601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f </w:t>
      </w:r>
      <w:r w:rsidR="006E771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cial</w:t>
      </w:r>
      <w:r w:rsidR="0036018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utcomes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in PT/LBW to allow for timely interventions in aiding </w:t>
      </w:r>
      <w:r w:rsidR="007038D3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</w:t>
      </w:r>
      <w:r w:rsidR="00E117C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ransition into adulthoo</w:t>
      </w:r>
      <w:r w:rsidR="00DE0D76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d. </w:t>
      </w:r>
    </w:p>
    <w:p w14:paraId="4A753927" w14:textId="7D46B278" w:rsidR="00DE0D76" w:rsidRDefault="00DE0D76" w:rsidP="0011755E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</w:p>
    <w:p w14:paraId="21CAC889" w14:textId="5AFD773B" w:rsidR="00B50485" w:rsidRDefault="00B50485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br w:type="page"/>
      </w:r>
    </w:p>
    <w:p w14:paraId="0EDFEB31" w14:textId="45BFA577" w:rsidR="00547C7F" w:rsidRPr="005C6CB1" w:rsidRDefault="00547C7F" w:rsidP="001175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C6CB1">
        <w:rPr>
          <w:rFonts w:ascii="Times New Roman" w:hAnsi="Times New Roman" w:cs="Times New Roman"/>
          <w:b/>
          <w:bCs/>
          <w:sz w:val="24"/>
          <w:szCs w:val="24"/>
        </w:rPr>
        <w:lastRenderedPageBreak/>
        <w:t>Acknowledgment</w:t>
      </w:r>
    </w:p>
    <w:p w14:paraId="3CEAF9F0" w14:textId="77777777" w:rsidR="005C6CB1" w:rsidRDefault="005C6CB1" w:rsidP="001175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49E1991" w14:textId="7B22D1D3" w:rsidR="005C6CB1" w:rsidRDefault="00BE5600" w:rsidP="001175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C6CB1">
        <w:rPr>
          <w:rFonts w:ascii="Times New Roman" w:hAnsi="Times New Roman" w:cs="Times New Roman"/>
          <w:b/>
          <w:bCs/>
          <w:sz w:val="24"/>
          <w:szCs w:val="24"/>
        </w:rPr>
        <w:t xml:space="preserve">Funding/Support </w:t>
      </w:r>
    </w:p>
    <w:p w14:paraId="7A5CA057" w14:textId="14D0AD89" w:rsidR="00BE5600" w:rsidRPr="005C6CB1" w:rsidRDefault="00BE5600" w:rsidP="0011755E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5C6CB1">
        <w:rPr>
          <w:rFonts w:ascii="Times New Roman" w:eastAsia="Times New Roman" w:hAnsi="Times New Roman" w:cs="Times New Roman"/>
          <w:color w:val="auto"/>
          <w:sz w:val="24"/>
          <w:szCs w:val="24"/>
          <w:shd w:val="clear" w:color="auto" w:fill="FFFFFF"/>
          <w:lang w:val="en-US" w:eastAsia="en-US"/>
        </w:rPr>
        <w:t>This study has received funding from the European Union’s Horizon 2020 research and innovation program under grant agreement No: 733280 and DW additionally from the Norface Network DIAL program (grant 462-16-040)</w:t>
      </w:r>
      <w:r w:rsidRPr="005C6CB1">
        <w:rPr>
          <w:rFonts w:ascii="Times New Roman" w:hAnsi="Times New Roman" w:cs="Times New Roman"/>
          <w:sz w:val="24"/>
          <w:szCs w:val="24"/>
        </w:rPr>
        <w:t>.</w:t>
      </w:r>
    </w:p>
    <w:p w14:paraId="4A8FD758" w14:textId="77777777" w:rsidR="005C6CB1" w:rsidRDefault="005C6CB1" w:rsidP="0011755E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4A69D6" w14:textId="77777777" w:rsidR="005C6CB1" w:rsidRDefault="00BE5600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C6CB1">
        <w:rPr>
          <w:rFonts w:ascii="Times New Roman" w:hAnsi="Times New Roman" w:cs="Times New Roman"/>
          <w:b/>
          <w:sz w:val="24"/>
          <w:szCs w:val="24"/>
        </w:rPr>
        <w:t>Role of the Funding Source</w:t>
      </w:r>
      <w:r w:rsidR="005C6CB1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33E52BA" w14:textId="234384CD" w:rsidR="00BE5600" w:rsidRPr="005C6CB1" w:rsidRDefault="00BE5600" w:rsidP="0011755E">
      <w:pPr>
        <w:spacing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C6CB1">
        <w:rPr>
          <w:rFonts w:ascii="Times New Roman" w:hAnsi="Times New Roman" w:cs="Times New Roman"/>
          <w:color w:val="auto"/>
          <w:sz w:val="24"/>
          <w:szCs w:val="24"/>
        </w:rPr>
        <w:t xml:space="preserve">The funders of the study had no role in </w:t>
      </w:r>
      <w:r w:rsidR="00191C34" w:rsidRPr="005C6CB1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Pr="005C6CB1">
        <w:rPr>
          <w:rFonts w:ascii="Times New Roman" w:hAnsi="Times New Roman" w:cs="Times New Roman"/>
          <w:color w:val="auto"/>
          <w:sz w:val="24"/>
          <w:szCs w:val="24"/>
        </w:rPr>
        <w:t>design</w:t>
      </w:r>
      <w:r w:rsidR="005C6CB1" w:rsidRPr="005C6CB1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nd conduct of the study; collection, management, analysis, and interpretation of the data; preparation, review, or approval of the manuscript; and decision to submit the manuscript for publication.</w:t>
      </w:r>
    </w:p>
    <w:p w14:paraId="62692453" w14:textId="77777777" w:rsidR="005C6CB1" w:rsidRDefault="005C6CB1" w:rsidP="0011755E">
      <w:pPr>
        <w:spacing w:line="240" w:lineRule="auto"/>
        <w:rPr>
          <w:rFonts w:ascii="Times New Roman" w:hAnsi="Times New Roman" w:cs="Times New Roman"/>
          <w:b/>
          <w:color w:val="auto"/>
          <w:sz w:val="24"/>
        </w:rPr>
      </w:pPr>
    </w:p>
    <w:p w14:paraId="11033AC7" w14:textId="2DA307A6" w:rsidR="005C6CB1" w:rsidRDefault="005C6CB1" w:rsidP="0011755E">
      <w:pPr>
        <w:spacing w:line="240" w:lineRule="auto"/>
        <w:rPr>
          <w:rFonts w:ascii="Times New Roman" w:hAnsi="Times New Roman" w:cs="Times New Roman"/>
          <w:b/>
          <w:color w:val="auto"/>
          <w:sz w:val="24"/>
        </w:rPr>
      </w:pPr>
      <w:r w:rsidRPr="005C6CB1">
        <w:rPr>
          <w:rFonts w:ascii="Times New Roman" w:hAnsi="Times New Roman" w:cs="Times New Roman"/>
          <w:b/>
          <w:color w:val="auto"/>
          <w:sz w:val="24"/>
        </w:rPr>
        <w:t>Access to Data and Data Analysis</w:t>
      </w:r>
    </w:p>
    <w:p w14:paraId="3E440473" w14:textId="13B7CC71" w:rsidR="005C6CB1" w:rsidRPr="005C6CB1" w:rsidRDefault="005C6CB1" w:rsidP="0011755E">
      <w:pPr>
        <w:spacing w:line="24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5C6CB1">
        <w:rPr>
          <w:rFonts w:ascii="Times New Roman" w:hAnsi="Times New Roman" w:cs="Times New Roman"/>
          <w:color w:val="auto"/>
          <w:sz w:val="24"/>
        </w:rPr>
        <w:t>Dr</w:t>
      </w:r>
      <w:r>
        <w:rPr>
          <w:rFonts w:ascii="Times New Roman" w:hAnsi="Times New Roman" w:cs="Times New Roman"/>
          <w:b/>
          <w:color w:val="auto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endon</w:t>
      </w:r>
      <w:r w:rsidRPr="005C6CB1">
        <w:rPr>
          <w:rFonts w:ascii="Times New Roman" w:hAnsi="Times New Roman" w:cs="Times New Roman"/>
          <w:bCs/>
          <w:sz w:val="24"/>
          <w:szCs w:val="20"/>
          <w:shd w:val="clear" w:color="auto" w:fill="FFFFFF"/>
        </w:rPr>
        <w:t>ç</w:t>
      </w:r>
      <w:r w:rsidRPr="003D03B8">
        <w:rPr>
          <w:rFonts w:ascii="Times New Roman" w:hAnsi="Times New Roman" w:cs="Times New Roman"/>
          <w:sz w:val="24"/>
          <w:szCs w:val="24"/>
        </w:rPr>
        <w:t>a</w:t>
      </w:r>
      <w:r w:rsidRPr="005C6CB1">
        <w:rPr>
          <w:rFonts w:ascii="Times New Roman" w:hAnsi="Times New Roman" w:cs="Times New Roman"/>
          <w:b/>
          <w:color w:val="auto"/>
          <w:sz w:val="24"/>
        </w:rPr>
        <w:t xml:space="preserve"> </w:t>
      </w:r>
      <w:r w:rsidRPr="005C6CB1">
        <w:rPr>
          <w:rFonts w:ascii="Times New Roman" w:hAnsi="Times New Roman" w:cs="Times New Roman"/>
          <w:sz w:val="24"/>
          <w:szCs w:val="24"/>
          <w:shd w:val="clear" w:color="auto" w:fill="FFFFFF"/>
        </w:rPr>
        <w:t>had full access to all the data in the study and takes responsibility for the integrity of the data and the accuracy of the data analysis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14:paraId="7B7B74D9" w14:textId="77777777" w:rsidR="005C6CB1" w:rsidRPr="005C6CB1" w:rsidRDefault="005C6CB1" w:rsidP="0011755E">
      <w:pPr>
        <w:spacing w:line="24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</w:p>
    <w:p w14:paraId="64E0960B" w14:textId="77777777" w:rsidR="005C6CB1" w:rsidRDefault="005C6CB1" w:rsidP="0011755E">
      <w:pPr>
        <w:spacing w:line="480" w:lineRule="auto"/>
        <w:rPr>
          <w:rFonts w:ascii="Times New Roman" w:hAnsi="Times New Roman" w:cs="Times New Roman"/>
          <w:color w:val="auto"/>
          <w:sz w:val="24"/>
        </w:rPr>
        <w:sectPr w:rsidR="005C6CB1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0C1CD7" w14:textId="7F71BB9D" w:rsidR="00051247" w:rsidRPr="00E80FB3" w:rsidRDefault="00E80FB3" w:rsidP="0011755E">
      <w:pPr>
        <w:rPr>
          <w:rFonts w:ascii="Times New Roman" w:hAnsi="Times New Roman" w:cs="Times New Roman"/>
          <w:b/>
          <w:sz w:val="24"/>
        </w:rPr>
      </w:pPr>
      <w:r w:rsidRPr="00E80FB3">
        <w:rPr>
          <w:rFonts w:ascii="Times New Roman" w:hAnsi="Times New Roman" w:cs="Times New Roman"/>
          <w:b/>
          <w:sz w:val="24"/>
        </w:rPr>
        <w:lastRenderedPageBreak/>
        <w:t>References</w:t>
      </w:r>
    </w:p>
    <w:p w14:paraId="69BB1DCD" w14:textId="77777777" w:rsidR="00051247" w:rsidRDefault="00051247" w:rsidP="0011755E"/>
    <w:p w14:paraId="29FD1136" w14:textId="77777777" w:rsidR="003C48B2" w:rsidRPr="003C48B2" w:rsidRDefault="00051247" w:rsidP="0011755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48B2" w:rsidRPr="003C48B2">
        <w:rPr>
          <w:noProof/>
        </w:rPr>
        <w:t>1.</w:t>
      </w:r>
      <w:r w:rsidR="003C48B2" w:rsidRPr="003C48B2">
        <w:rPr>
          <w:noProof/>
        </w:rPr>
        <w:tab/>
        <w:t xml:space="preserve">Doyle LW, Anderson PJ. Adult Outcome of Extremely Preterm Infants. </w:t>
      </w:r>
      <w:r w:rsidR="003C48B2" w:rsidRPr="003C48B2">
        <w:rPr>
          <w:i/>
          <w:noProof/>
        </w:rPr>
        <w:t xml:space="preserve">Pediatrics. </w:t>
      </w:r>
      <w:r w:rsidR="003C48B2" w:rsidRPr="003C48B2">
        <w:rPr>
          <w:noProof/>
        </w:rPr>
        <w:t>2010;126(2):342-351.</w:t>
      </w:r>
    </w:p>
    <w:p w14:paraId="7D47281B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.</w:t>
      </w:r>
      <w:r w:rsidRPr="003C48B2">
        <w:rPr>
          <w:noProof/>
        </w:rPr>
        <w:tab/>
        <w:t xml:space="preserve">Saigal S, Day KL, Van Lieshout RJ, Schmidt LA, Morrison KM, Boyle MH. Health, Wealth, Social Integration, and Sexuality of Extremely Low-Birth-Weight Prematurely Born Adults in the Fourth Decade of Life. </w:t>
      </w:r>
      <w:r w:rsidRPr="003C48B2">
        <w:rPr>
          <w:i/>
          <w:noProof/>
        </w:rPr>
        <w:t xml:space="preserve">JAMA pediatrics. </w:t>
      </w:r>
      <w:r w:rsidRPr="003C48B2">
        <w:rPr>
          <w:noProof/>
        </w:rPr>
        <w:t>2016;170(7):678-686.</w:t>
      </w:r>
    </w:p>
    <w:p w14:paraId="4306E67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.</w:t>
      </w:r>
      <w:r w:rsidRPr="003C48B2">
        <w:rPr>
          <w:noProof/>
        </w:rPr>
        <w:tab/>
        <w:t xml:space="preserve">Aarnoudse-Moens CS, Weisglas-Kuperus N, van Goudoever JB, Oosterlaan J. Meta-analysis of neurobehavioral outcomes in very preterm and/or very low birth weight children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09;124(2):717-728.</w:t>
      </w:r>
    </w:p>
    <w:p w14:paraId="7847DB86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.</w:t>
      </w:r>
      <w:r w:rsidRPr="003C48B2">
        <w:rPr>
          <w:noProof/>
        </w:rPr>
        <w:tab/>
        <w:t xml:space="preserve">Aylward GP. Update on neurodevelopmental outcomes of infants born prematurely. </w:t>
      </w:r>
      <w:r w:rsidRPr="003C48B2">
        <w:rPr>
          <w:i/>
          <w:noProof/>
        </w:rPr>
        <w:t xml:space="preserve">Journal of developmental and behavioral pediatrics : JDBP. </w:t>
      </w:r>
      <w:r w:rsidRPr="003C48B2">
        <w:rPr>
          <w:noProof/>
        </w:rPr>
        <w:t>2014;35(6):392-393.</w:t>
      </w:r>
    </w:p>
    <w:p w14:paraId="15D4507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.</w:t>
      </w:r>
      <w:r w:rsidRPr="003C48B2">
        <w:rPr>
          <w:noProof/>
        </w:rPr>
        <w:tab/>
        <w:t xml:space="preserve">Breeman LD, Jaekel J, Baumann N, Bartmann P, Wolke D. Preterm Cognitive Function Into Adulthood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5;136(3):415-423.</w:t>
      </w:r>
    </w:p>
    <w:p w14:paraId="23FEF09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6.</w:t>
      </w:r>
      <w:r w:rsidRPr="003C48B2">
        <w:rPr>
          <w:noProof/>
        </w:rPr>
        <w:tab/>
        <w:t xml:space="preserve">Kovachy VN, Adams JN, Tamaresis JS, Feldman HM. Reading abilities in school-aged preterm children: a review and meta-analysis. </w:t>
      </w:r>
      <w:r w:rsidRPr="003C48B2">
        <w:rPr>
          <w:i/>
          <w:noProof/>
        </w:rPr>
        <w:t xml:space="preserve">Developmental medicine and child neurology. </w:t>
      </w:r>
      <w:r w:rsidRPr="003C48B2">
        <w:rPr>
          <w:noProof/>
        </w:rPr>
        <w:t>2015;57(5):410-419.</w:t>
      </w:r>
    </w:p>
    <w:p w14:paraId="67BAB626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7.</w:t>
      </w:r>
      <w:r w:rsidRPr="003C48B2">
        <w:rPr>
          <w:noProof/>
        </w:rPr>
        <w:tab/>
        <w:t xml:space="preserve">Nosarti C, Reichenberg A, Murray RM, et al. Preterm birth and psychiatric disorders in young adult life. </w:t>
      </w:r>
      <w:r w:rsidRPr="003C48B2">
        <w:rPr>
          <w:i/>
          <w:noProof/>
        </w:rPr>
        <w:t xml:space="preserve">Archives of general psychiatry. </w:t>
      </w:r>
      <w:r w:rsidRPr="003C48B2">
        <w:rPr>
          <w:noProof/>
        </w:rPr>
        <w:t>2012;69(6):E1-8.</w:t>
      </w:r>
    </w:p>
    <w:p w14:paraId="043184B9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8.</w:t>
      </w:r>
      <w:r w:rsidRPr="003C48B2">
        <w:rPr>
          <w:noProof/>
        </w:rPr>
        <w:tab/>
        <w:t xml:space="preserve">Pyhala R, Wolford E, Kautiainen H, et al. Self-Reported Mental Health Problems Among Adults Born Preterm: A Meta-analysis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7;139(4).</w:t>
      </w:r>
    </w:p>
    <w:p w14:paraId="2A43430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9.</w:t>
      </w:r>
      <w:r w:rsidRPr="003C48B2">
        <w:rPr>
          <w:noProof/>
        </w:rPr>
        <w:tab/>
        <w:t xml:space="preserve">Jaekel J, Baumann N, Bartmann P, Wolke D. Mood and anxiety disorders in very preterm/very low-birth weight individuals from 6 to 26 years. </w:t>
      </w:r>
      <w:r w:rsidRPr="003C48B2">
        <w:rPr>
          <w:i/>
          <w:noProof/>
        </w:rPr>
        <w:t xml:space="preserve">Journal of child psychology and psychiatry, and allied disciplines. </w:t>
      </w:r>
      <w:r w:rsidRPr="003C48B2">
        <w:rPr>
          <w:noProof/>
        </w:rPr>
        <w:t>2017.</w:t>
      </w:r>
    </w:p>
    <w:p w14:paraId="717971E0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0.</w:t>
      </w:r>
      <w:r w:rsidRPr="003C48B2">
        <w:rPr>
          <w:noProof/>
        </w:rPr>
        <w:tab/>
        <w:t xml:space="preserve">McGowan JE, Alderdice FA, Holmes VA, Johnston L. Early Childhood Development of Late-Preterm Infants: A Systematic Review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1.</w:t>
      </w:r>
    </w:p>
    <w:p w14:paraId="6C817B1A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1.</w:t>
      </w:r>
      <w:r w:rsidRPr="003C48B2">
        <w:rPr>
          <w:noProof/>
        </w:rPr>
        <w:tab/>
        <w:t xml:space="preserve">D’Onofrio BM, Class QA, Rickert ME, Larsson H, Långström N, Lichtenstein P. Preterm birth and mortality and morbidity: A population-based quasi-experimental study. </w:t>
      </w:r>
      <w:r w:rsidRPr="003C48B2">
        <w:rPr>
          <w:i/>
          <w:noProof/>
        </w:rPr>
        <w:t xml:space="preserve">JAMA psychiatry (Chicago, Ill). </w:t>
      </w:r>
      <w:r w:rsidRPr="003C48B2">
        <w:rPr>
          <w:noProof/>
        </w:rPr>
        <w:t>2013;70(11):10.1001/jamapsychiatry.2013.2107.</w:t>
      </w:r>
    </w:p>
    <w:p w14:paraId="7E1B3CD0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2.</w:t>
      </w:r>
      <w:r w:rsidRPr="003C48B2">
        <w:rPr>
          <w:noProof/>
        </w:rPr>
        <w:tab/>
        <w:t xml:space="preserve">Moster D, Lie RT, Markestad T. Long-term medical and social consequences of preterm birth. </w:t>
      </w:r>
      <w:r w:rsidRPr="003C48B2">
        <w:rPr>
          <w:i/>
          <w:noProof/>
        </w:rPr>
        <w:t xml:space="preserve">The New England journal of medicine. </w:t>
      </w:r>
      <w:r w:rsidRPr="003C48B2">
        <w:rPr>
          <w:noProof/>
        </w:rPr>
        <w:t>2008;359(3):262-273.</w:t>
      </w:r>
    </w:p>
    <w:p w14:paraId="697A00A4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3.</w:t>
      </w:r>
      <w:r w:rsidRPr="003C48B2">
        <w:rPr>
          <w:noProof/>
        </w:rPr>
        <w:tab/>
        <w:t xml:space="preserve">Bilgin A, Mendonca M, Wolke D. Preterm Birth/Low Birth Weight and Markers Reflective of Wealth in Adulthood: A Meta-analysis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8.</w:t>
      </w:r>
    </w:p>
    <w:p w14:paraId="23D290C5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4.</w:t>
      </w:r>
      <w:r w:rsidRPr="003C48B2">
        <w:rPr>
          <w:noProof/>
        </w:rPr>
        <w:tab/>
        <w:t xml:space="preserve">Bakalım O, Taşdelen-Karçkay A. Friendship Quality and Psychological Well-Being: The Mediating Role of Perceived Social Support. </w:t>
      </w:r>
      <w:r w:rsidRPr="003C48B2">
        <w:rPr>
          <w:i/>
          <w:noProof/>
        </w:rPr>
        <w:t xml:space="preserve">International Online Journal of Educational Sciences. </w:t>
      </w:r>
      <w:r w:rsidRPr="003C48B2">
        <w:rPr>
          <w:noProof/>
        </w:rPr>
        <w:t>2016;8(4):1-9.</w:t>
      </w:r>
    </w:p>
    <w:p w14:paraId="7B80EBD8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5.</w:t>
      </w:r>
      <w:r w:rsidRPr="003C48B2">
        <w:rPr>
          <w:noProof/>
        </w:rPr>
        <w:tab/>
        <w:t xml:space="preserve">Powdthavee N. Putting a price tag on friends, relatives, and neighbours: Using surveys of life satisfaction to value social relationships. </w:t>
      </w:r>
      <w:r w:rsidRPr="003C48B2">
        <w:rPr>
          <w:i/>
          <w:noProof/>
        </w:rPr>
        <w:t xml:space="preserve">The Journal of Socio-Economics. </w:t>
      </w:r>
      <w:r w:rsidRPr="003C48B2">
        <w:rPr>
          <w:noProof/>
        </w:rPr>
        <w:t>2008;37(4):1459-1480.</w:t>
      </w:r>
    </w:p>
    <w:p w14:paraId="0773E764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6.</w:t>
      </w:r>
      <w:r w:rsidRPr="003C48B2">
        <w:rPr>
          <w:noProof/>
        </w:rPr>
        <w:tab/>
        <w:t xml:space="preserve">Waldron I, Hughes ME, Brooks TL. Marriage protection and marriage selection—Prospective evidence for reciprocal effects of marital status and health. </w:t>
      </w:r>
      <w:r w:rsidRPr="003C48B2">
        <w:rPr>
          <w:i/>
          <w:noProof/>
        </w:rPr>
        <w:t xml:space="preserve">Social Science &amp; Medicine. </w:t>
      </w:r>
      <w:r w:rsidRPr="003C48B2">
        <w:rPr>
          <w:noProof/>
        </w:rPr>
        <w:t>1996;43(1):113-123.</w:t>
      </w:r>
    </w:p>
    <w:p w14:paraId="1B4D2E9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7.</w:t>
      </w:r>
      <w:r w:rsidRPr="003C48B2">
        <w:rPr>
          <w:noProof/>
        </w:rPr>
        <w:tab/>
        <w:t xml:space="preserve">Mastekaasa A. Is marriage/cohabitation beneficial for young people? Some evidence on psychological distress among Norwegian college students. </w:t>
      </w:r>
      <w:r w:rsidRPr="003C48B2">
        <w:rPr>
          <w:i/>
          <w:noProof/>
        </w:rPr>
        <w:t xml:space="preserve">Journal of Community &amp; Applied Social Psychology. </w:t>
      </w:r>
      <w:r w:rsidRPr="003C48B2">
        <w:rPr>
          <w:noProof/>
        </w:rPr>
        <w:t>2006;16(2):149.</w:t>
      </w:r>
    </w:p>
    <w:p w14:paraId="4E94A80E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8.</w:t>
      </w:r>
      <w:r w:rsidRPr="003C48B2">
        <w:rPr>
          <w:noProof/>
        </w:rPr>
        <w:tab/>
        <w:t xml:space="preserve">Montagna A, Nosarti C. Socio-Emotional Development Following Very Preterm Birth: Pathways to Psychopathology. </w:t>
      </w:r>
      <w:r w:rsidRPr="003C48B2">
        <w:rPr>
          <w:i/>
          <w:noProof/>
        </w:rPr>
        <w:t xml:space="preserve">Frontiers in psychology. </w:t>
      </w:r>
      <w:r w:rsidRPr="003C48B2">
        <w:rPr>
          <w:noProof/>
        </w:rPr>
        <w:t>2016;7:80.</w:t>
      </w:r>
    </w:p>
    <w:p w14:paraId="3D01774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19.</w:t>
      </w:r>
      <w:r w:rsidRPr="003C48B2">
        <w:rPr>
          <w:noProof/>
        </w:rPr>
        <w:tab/>
        <w:t xml:space="preserve">Arpi E, Ferrari F. Preterm birth and behaviour problems in infants and preschool-age children: a review of the recent literature. </w:t>
      </w:r>
      <w:r w:rsidRPr="003C48B2">
        <w:rPr>
          <w:i/>
          <w:noProof/>
        </w:rPr>
        <w:t xml:space="preserve">Developmental medicine and child neurology. </w:t>
      </w:r>
      <w:r w:rsidRPr="003C48B2">
        <w:rPr>
          <w:noProof/>
        </w:rPr>
        <w:t>2013;55(9):788-796.</w:t>
      </w:r>
    </w:p>
    <w:p w14:paraId="33B5AB18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0.</w:t>
      </w:r>
      <w:r w:rsidRPr="003C48B2">
        <w:rPr>
          <w:noProof/>
        </w:rPr>
        <w:tab/>
        <w:t xml:space="preserve">Johnson S, Marlow N. Preterm birth and childhood psychiatric disorders. </w:t>
      </w:r>
      <w:r w:rsidRPr="003C48B2">
        <w:rPr>
          <w:i/>
          <w:noProof/>
        </w:rPr>
        <w:t xml:space="preserve">Pediatric research. </w:t>
      </w:r>
      <w:r w:rsidRPr="003C48B2">
        <w:rPr>
          <w:noProof/>
        </w:rPr>
        <w:t>2011;69(5 Pt 2):11r-18r.</w:t>
      </w:r>
    </w:p>
    <w:p w14:paraId="6D708E7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lastRenderedPageBreak/>
        <w:t>21.</w:t>
      </w:r>
      <w:r w:rsidRPr="003C48B2">
        <w:rPr>
          <w:noProof/>
        </w:rPr>
        <w:tab/>
        <w:t xml:space="preserve">Allin M, Rooney M, Cuddy M, et al. Personality in young adults who are born preterm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06;117(2):309-316.</w:t>
      </w:r>
    </w:p>
    <w:p w14:paraId="5F88AF7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2.</w:t>
      </w:r>
      <w:r w:rsidRPr="003C48B2">
        <w:rPr>
          <w:noProof/>
        </w:rPr>
        <w:tab/>
        <w:t xml:space="preserve">Eryigit-Madzwamuse S, Strauss V, Baumann N, Bartmann P, Wolke D. Personality of adults who were born very preterm. </w:t>
      </w:r>
      <w:r w:rsidRPr="003C48B2">
        <w:rPr>
          <w:i/>
          <w:noProof/>
        </w:rPr>
        <w:t xml:space="preserve">Archives of disease in childhood Fetal and neonatal edition. </w:t>
      </w:r>
      <w:r w:rsidRPr="003C48B2">
        <w:rPr>
          <w:noProof/>
        </w:rPr>
        <w:t>2015;100(6):F524-529.</w:t>
      </w:r>
    </w:p>
    <w:p w14:paraId="2DBE658B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3.</w:t>
      </w:r>
      <w:r w:rsidRPr="003C48B2">
        <w:rPr>
          <w:noProof/>
        </w:rPr>
        <w:tab/>
        <w:t xml:space="preserve">Hille ETM, Dorrepaal C, Perenboom R, Gravenhorst JB, Brand R, Verloove-Vanhorick SP. Social Lifestyle, Risk-taking Behavior, and Psychopathology in Young Adults Born Very Preterm or with a Very Low Birthweight. </w:t>
      </w:r>
      <w:r w:rsidRPr="003C48B2">
        <w:rPr>
          <w:i/>
          <w:noProof/>
        </w:rPr>
        <w:t xml:space="preserve">Journal of Pediatrics. </w:t>
      </w:r>
      <w:r w:rsidRPr="003C48B2">
        <w:rPr>
          <w:noProof/>
        </w:rPr>
        <w:t>2008;152(6):793-800.e794.</w:t>
      </w:r>
    </w:p>
    <w:p w14:paraId="053B503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4.</w:t>
      </w:r>
      <w:r w:rsidRPr="003C48B2">
        <w:rPr>
          <w:noProof/>
        </w:rPr>
        <w:tab/>
        <w:t xml:space="preserve">Pesonen AK, Raikkonen K, Heinonen K, et al. Personality of young adults born prematurely: the Helsinki study of very low birth weight adults. </w:t>
      </w:r>
      <w:r w:rsidRPr="003C48B2">
        <w:rPr>
          <w:i/>
          <w:noProof/>
        </w:rPr>
        <w:t xml:space="preserve">Journal of child psychology and psychiatry, and allied disciplines. </w:t>
      </w:r>
      <w:r w:rsidRPr="003C48B2">
        <w:rPr>
          <w:noProof/>
        </w:rPr>
        <w:t>2008;49(6):609-617.</w:t>
      </w:r>
    </w:p>
    <w:p w14:paraId="46AB7DDC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5.</w:t>
      </w:r>
      <w:r w:rsidRPr="003C48B2">
        <w:rPr>
          <w:noProof/>
        </w:rPr>
        <w:tab/>
        <w:t xml:space="preserve">D'Onofrio BM, Class QA, Rickert ME, Larsson H, Langstrom N, Lichtenstein P. Preterm birth and mortality and morbidity: a population-based quasi-experimental study. </w:t>
      </w:r>
      <w:r w:rsidRPr="003C48B2">
        <w:rPr>
          <w:i/>
          <w:noProof/>
        </w:rPr>
        <w:t xml:space="preserve">JAMA psychiatry. </w:t>
      </w:r>
      <w:r w:rsidRPr="003C48B2">
        <w:rPr>
          <w:noProof/>
        </w:rPr>
        <w:t>2013;70(11):1231-1240.</w:t>
      </w:r>
    </w:p>
    <w:p w14:paraId="43E33D1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6.</w:t>
      </w:r>
      <w:r w:rsidRPr="003C48B2">
        <w:rPr>
          <w:noProof/>
        </w:rPr>
        <w:tab/>
        <w:t xml:space="preserve">Mathiasen R, Hansen BM, Nybo Anderson AM, Greisen G. Socio-economic achievements of individuals born very preterm at the age of 27 to 29 years: a nationwide cohort study. </w:t>
      </w:r>
      <w:r w:rsidRPr="003C48B2">
        <w:rPr>
          <w:i/>
          <w:noProof/>
        </w:rPr>
        <w:t xml:space="preserve">Developmental medicine and child neurology. </w:t>
      </w:r>
      <w:r w:rsidRPr="003C48B2">
        <w:rPr>
          <w:noProof/>
        </w:rPr>
        <w:t>2009;51(11):901-908.</w:t>
      </w:r>
    </w:p>
    <w:p w14:paraId="27454CC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7.</w:t>
      </w:r>
      <w:r w:rsidRPr="003C48B2">
        <w:rPr>
          <w:noProof/>
        </w:rPr>
        <w:tab/>
        <w:t xml:space="preserve">Cooke RW. Health, lifestyle, and quality of life for young adults born very preterm. </w:t>
      </w:r>
      <w:r w:rsidRPr="003C48B2">
        <w:rPr>
          <w:i/>
          <w:noProof/>
        </w:rPr>
        <w:t xml:space="preserve">Archives of disease in childhood. </w:t>
      </w:r>
      <w:r w:rsidRPr="003C48B2">
        <w:rPr>
          <w:noProof/>
        </w:rPr>
        <w:t>2004;89(3):201-206.</w:t>
      </w:r>
    </w:p>
    <w:p w14:paraId="7EBF332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8.</w:t>
      </w:r>
      <w:r w:rsidRPr="003C48B2">
        <w:rPr>
          <w:noProof/>
        </w:rPr>
        <w:tab/>
        <w:t xml:space="preserve">Hack M. Young adult outcomes of very-low-birth-weight children. </w:t>
      </w:r>
      <w:r w:rsidRPr="003C48B2">
        <w:rPr>
          <w:i/>
          <w:noProof/>
        </w:rPr>
        <w:t xml:space="preserve">Seminars in Fetal and Neonatal Medicine. </w:t>
      </w:r>
      <w:r w:rsidRPr="003C48B2">
        <w:rPr>
          <w:noProof/>
        </w:rPr>
        <w:t>2006;11(2):127-137.</w:t>
      </w:r>
    </w:p>
    <w:p w14:paraId="04CF61DE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29.</w:t>
      </w:r>
      <w:r w:rsidRPr="003C48B2">
        <w:rPr>
          <w:noProof/>
        </w:rPr>
        <w:tab/>
        <w:t xml:space="preserve">Kajantie E, Hovi P, Raikkonen K, et al. Young adults with very low birth weight: leaving the parental home and sexual relationships--Helsinki Study of Very Low Birth Weight Adults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08;122(1):e62-72.</w:t>
      </w:r>
    </w:p>
    <w:p w14:paraId="50378140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0.</w:t>
      </w:r>
      <w:r w:rsidRPr="003C48B2">
        <w:rPr>
          <w:noProof/>
        </w:rPr>
        <w:tab/>
        <w:t xml:space="preserve">Saigal S, Stoskopf B, Streiner D, et al. Transition of extremely low-birth-weight infants from adolescence to young adulthood: comparison with normal birth-weight controls. </w:t>
      </w:r>
      <w:r w:rsidRPr="003C48B2">
        <w:rPr>
          <w:i/>
          <w:noProof/>
        </w:rPr>
        <w:t xml:space="preserve">Jama. </w:t>
      </w:r>
      <w:r w:rsidRPr="003C48B2">
        <w:rPr>
          <w:noProof/>
        </w:rPr>
        <w:t>2006;295(6):667-675.</w:t>
      </w:r>
    </w:p>
    <w:p w14:paraId="7156D234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1.</w:t>
      </w:r>
      <w:r w:rsidRPr="003C48B2">
        <w:rPr>
          <w:noProof/>
        </w:rPr>
        <w:tab/>
        <w:t xml:space="preserve">Scharf M, Cohen T. Relatedness and individuation among young adults born preterm: The role of relationships with parents and death anxiety. </w:t>
      </w:r>
      <w:r w:rsidRPr="003C48B2">
        <w:rPr>
          <w:i/>
          <w:noProof/>
        </w:rPr>
        <w:t xml:space="preserve">Journal of Adult Development. </w:t>
      </w:r>
      <w:r w:rsidRPr="003C48B2">
        <w:rPr>
          <w:noProof/>
        </w:rPr>
        <w:t>2013;20(4):212-221.</w:t>
      </w:r>
    </w:p>
    <w:p w14:paraId="4CCF81A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2.</w:t>
      </w:r>
      <w:r w:rsidRPr="003C48B2">
        <w:rPr>
          <w:noProof/>
        </w:rPr>
        <w:tab/>
        <w:t xml:space="preserve">Winstanley A, Lamb ME, Ellis-Davies K, Rentfrow PJ. The subjective well-being of adults born preterm. </w:t>
      </w:r>
      <w:r w:rsidRPr="003C48B2">
        <w:rPr>
          <w:i/>
          <w:noProof/>
        </w:rPr>
        <w:t xml:space="preserve">Journal of Research in Personality. </w:t>
      </w:r>
      <w:r w:rsidRPr="003C48B2">
        <w:rPr>
          <w:noProof/>
        </w:rPr>
        <w:t>2015;59:23-30.</w:t>
      </w:r>
    </w:p>
    <w:p w14:paraId="2FA96F8A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3.</w:t>
      </w:r>
      <w:r w:rsidRPr="003C48B2">
        <w:rPr>
          <w:noProof/>
        </w:rPr>
        <w:tab/>
        <w:t xml:space="preserve">Hallin A-L, Stjernqvist K. Follow-up of adolescents born extremely preterm: Self-perceived mental health, social and relational outcomes. </w:t>
      </w:r>
      <w:r w:rsidRPr="003C48B2">
        <w:rPr>
          <w:i/>
          <w:noProof/>
        </w:rPr>
        <w:t xml:space="preserve">Acta Paediatrica. </w:t>
      </w:r>
      <w:r w:rsidRPr="003C48B2">
        <w:rPr>
          <w:noProof/>
        </w:rPr>
        <w:t>2011;100(2):279-283.</w:t>
      </w:r>
    </w:p>
    <w:p w14:paraId="2FD766B0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4.</w:t>
      </w:r>
      <w:r w:rsidRPr="003C48B2">
        <w:rPr>
          <w:noProof/>
        </w:rPr>
        <w:tab/>
        <w:t xml:space="preserve">Husby IM, Stray KM, Olsen A, et al. Long-term follow-up of mental health, health-related quality of life and associations with motor skills in young adults born preterm with very low birth weight. </w:t>
      </w:r>
      <w:r w:rsidRPr="003C48B2">
        <w:rPr>
          <w:i/>
          <w:noProof/>
        </w:rPr>
        <w:t xml:space="preserve">Health and quality of life outcomes. </w:t>
      </w:r>
      <w:r w:rsidRPr="003C48B2">
        <w:rPr>
          <w:noProof/>
        </w:rPr>
        <w:t>2016;14:56.</w:t>
      </w:r>
    </w:p>
    <w:p w14:paraId="244EF2B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5.</w:t>
      </w:r>
      <w:r w:rsidRPr="003C48B2">
        <w:rPr>
          <w:noProof/>
        </w:rPr>
        <w:tab/>
        <w:t xml:space="preserve">Odberg MD, Elgen IB. Low birth weight young adults: quality of life, academic achievements and social functioning. </w:t>
      </w:r>
      <w:r w:rsidRPr="003C48B2">
        <w:rPr>
          <w:i/>
          <w:noProof/>
        </w:rPr>
        <w:t xml:space="preserve">Acta paediatrica (Oslo, Norway : 1992). </w:t>
      </w:r>
      <w:r w:rsidRPr="003C48B2">
        <w:rPr>
          <w:noProof/>
        </w:rPr>
        <w:t>2011;100(2):284-288.</w:t>
      </w:r>
    </w:p>
    <w:p w14:paraId="38D4A16C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6.</w:t>
      </w:r>
      <w:r w:rsidRPr="003C48B2">
        <w:rPr>
          <w:noProof/>
        </w:rPr>
        <w:tab/>
        <w:t xml:space="preserve">Liberati A, Altman DG, Tetzlaff J, et al. The PRISMA Statement for Reporting Systematic Reviews and Meta-Analyses of Studies That Evaluate Health Care Interventions: Explanation and Elaboration. </w:t>
      </w:r>
      <w:r w:rsidRPr="003C48B2">
        <w:rPr>
          <w:i/>
          <w:noProof/>
        </w:rPr>
        <w:t xml:space="preserve">PLoS medicine. </w:t>
      </w:r>
      <w:r w:rsidRPr="003C48B2">
        <w:rPr>
          <w:noProof/>
        </w:rPr>
        <w:t>2009;6(7):e1000100.</w:t>
      </w:r>
    </w:p>
    <w:p w14:paraId="7909E36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7.</w:t>
      </w:r>
      <w:r w:rsidRPr="003C48B2">
        <w:rPr>
          <w:noProof/>
        </w:rPr>
        <w:tab/>
        <w:t xml:space="preserve">Hughes MM, Black RE, Katz J. 2500-g Low Birth Weight Cutoff: History and Implications for Future Research and Policy. </w:t>
      </w:r>
      <w:r w:rsidRPr="003C48B2">
        <w:rPr>
          <w:i/>
          <w:noProof/>
        </w:rPr>
        <w:t xml:space="preserve">Maternal and child health journal. </w:t>
      </w:r>
      <w:r w:rsidRPr="003C48B2">
        <w:rPr>
          <w:noProof/>
        </w:rPr>
        <w:t>2017;21(2):283-289.</w:t>
      </w:r>
    </w:p>
    <w:p w14:paraId="04B3B1D1" w14:textId="77777777" w:rsidR="003C48B2" w:rsidRPr="003C48B2" w:rsidRDefault="003C48B2" w:rsidP="0011755E">
      <w:pPr>
        <w:pStyle w:val="EndNoteBibliography"/>
        <w:ind w:left="720" w:hanging="720"/>
        <w:rPr>
          <w:i/>
          <w:noProof/>
        </w:rPr>
      </w:pPr>
      <w:r w:rsidRPr="003C48B2">
        <w:rPr>
          <w:noProof/>
        </w:rPr>
        <w:t>38.</w:t>
      </w:r>
      <w:r w:rsidRPr="003C48B2">
        <w:rPr>
          <w:noProof/>
        </w:rPr>
        <w:tab/>
        <w:t xml:space="preserve">Wells GA SB, O’Connell D, et al. </w:t>
      </w:r>
      <w:r w:rsidRPr="003C48B2">
        <w:rPr>
          <w:i/>
          <w:noProof/>
        </w:rPr>
        <w:t>The</w:t>
      </w:r>
    </w:p>
    <w:p w14:paraId="6DCBBD6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i/>
          <w:noProof/>
        </w:rPr>
        <w:t>Newcastle-Ottawa Scale (NOS) for Assessing the Quality of Nonrandomized Studies in Metaanalysis.</w:t>
      </w:r>
      <w:r w:rsidRPr="003C48B2">
        <w:rPr>
          <w:noProof/>
        </w:rPr>
        <w:t xml:space="preserve"> Ottawa, Canada: Ottawa Health Research Institute; 1999.</w:t>
      </w:r>
    </w:p>
    <w:p w14:paraId="6AC412C5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39.</w:t>
      </w:r>
      <w:r w:rsidRPr="003C48B2">
        <w:rPr>
          <w:noProof/>
        </w:rPr>
        <w:tab/>
        <w:t xml:space="preserve">Borenstein M HL, Higgins J,, H. R. </w:t>
      </w:r>
      <w:r w:rsidRPr="003C48B2">
        <w:rPr>
          <w:i/>
          <w:noProof/>
        </w:rPr>
        <w:t>Comprehensive Meta Analysis. Version 2.</w:t>
      </w:r>
      <w:r w:rsidRPr="003C48B2">
        <w:rPr>
          <w:noProof/>
        </w:rPr>
        <w:t xml:space="preserve"> Englewood, NJ</w:t>
      </w:r>
    </w:p>
    <w:p w14:paraId="4A46A4E1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Biostat; 2005.</w:t>
      </w:r>
    </w:p>
    <w:p w14:paraId="39CAE8AE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lastRenderedPageBreak/>
        <w:t>40.</w:t>
      </w:r>
      <w:r w:rsidRPr="003C48B2">
        <w:rPr>
          <w:noProof/>
        </w:rPr>
        <w:tab/>
        <w:t xml:space="preserve">Duval S, Tweedie R. A Nonparametric “Trim and Fill” Method of Accounting for Publication Bias in Meta-Analysis. </w:t>
      </w:r>
      <w:r w:rsidRPr="003C48B2">
        <w:rPr>
          <w:i/>
          <w:noProof/>
        </w:rPr>
        <w:t xml:space="preserve">Journal of the American Statistical Association. </w:t>
      </w:r>
      <w:r w:rsidRPr="003C48B2">
        <w:rPr>
          <w:noProof/>
        </w:rPr>
        <w:t>2000;95(449):89-98.</w:t>
      </w:r>
    </w:p>
    <w:p w14:paraId="13F402AB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1.</w:t>
      </w:r>
      <w:r w:rsidRPr="003C48B2">
        <w:rPr>
          <w:noProof/>
        </w:rPr>
        <w:tab/>
        <w:t xml:space="preserve">Begg CB, Mazumdar M. Operating characteristics of a rank correlation test for publication bias. </w:t>
      </w:r>
      <w:r w:rsidRPr="003C48B2">
        <w:rPr>
          <w:i/>
          <w:noProof/>
        </w:rPr>
        <w:t xml:space="preserve">Biometrics. </w:t>
      </w:r>
      <w:r w:rsidRPr="003C48B2">
        <w:rPr>
          <w:noProof/>
        </w:rPr>
        <w:t>1994;50(4):1088-1101.</w:t>
      </w:r>
    </w:p>
    <w:p w14:paraId="619AEE3A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2.</w:t>
      </w:r>
      <w:r w:rsidRPr="003C48B2">
        <w:rPr>
          <w:noProof/>
        </w:rPr>
        <w:tab/>
        <w:t xml:space="preserve">Egger M, Davey Smith G, Schneider M, Minder C. Bias in meta-analysis detected by a simple, graphical test. </w:t>
      </w:r>
      <w:r w:rsidRPr="003C48B2">
        <w:rPr>
          <w:i/>
          <w:noProof/>
        </w:rPr>
        <w:t xml:space="preserve">BMJ (Clinical research ed). </w:t>
      </w:r>
      <w:r w:rsidRPr="003C48B2">
        <w:rPr>
          <w:noProof/>
        </w:rPr>
        <w:t>1997;315(7109):629-634.</w:t>
      </w:r>
    </w:p>
    <w:p w14:paraId="3F578896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3.</w:t>
      </w:r>
      <w:r w:rsidRPr="003C48B2">
        <w:rPr>
          <w:noProof/>
        </w:rPr>
        <w:tab/>
        <w:t xml:space="preserve">Baumann N, Bartmann P, Wolke D. Health-Related Quality of Life Into Adulthood After Very Preterm Birth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6;137(4).</w:t>
      </w:r>
    </w:p>
    <w:p w14:paraId="53F54F85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4.</w:t>
      </w:r>
      <w:r w:rsidRPr="003C48B2">
        <w:rPr>
          <w:noProof/>
        </w:rPr>
        <w:tab/>
        <w:t xml:space="preserve">Darlow BA, Horwood LJ, Pere-Bracken HM, Woodward LJ. Psychosocial outcomes of young adults born very low birth weight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3;132(6):e1521-1528.</w:t>
      </w:r>
    </w:p>
    <w:p w14:paraId="1FD058C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5.</w:t>
      </w:r>
      <w:r w:rsidRPr="003C48B2">
        <w:rPr>
          <w:noProof/>
        </w:rPr>
        <w:tab/>
        <w:t xml:space="preserve">Mathewson KJ, Chow CH, Dobson KG, Pope EI, Schmidt LA, Van Lieshout RJ. Mental health of extremely low birth weight survivors: A systematic review and meta-analysis. </w:t>
      </w:r>
      <w:r w:rsidRPr="003C48B2">
        <w:rPr>
          <w:i/>
          <w:noProof/>
        </w:rPr>
        <w:t xml:space="preserve">Psychological bulletin. </w:t>
      </w:r>
      <w:r w:rsidRPr="003C48B2">
        <w:rPr>
          <w:noProof/>
        </w:rPr>
        <w:t>2017;143(4):347-383.</w:t>
      </w:r>
    </w:p>
    <w:p w14:paraId="29C59C9C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6.</w:t>
      </w:r>
      <w:r w:rsidRPr="003C48B2">
        <w:rPr>
          <w:noProof/>
        </w:rPr>
        <w:tab/>
        <w:t xml:space="preserve">Raju TNK, Buist AS, Blaisdell CJ, Moxey-Mims M, Saigal S. Adults born preterm: a review of general health and system-specific outcomes. </w:t>
      </w:r>
      <w:r w:rsidRPr="003C48B2">
        <w:rPr>
          <w:i/>
          <w:noProof/>
        </w:rPr>
        <w:t xml:space="preserve">Acta Paediatrica. </w:t>
      </w:r>
      <w:r w:rsidRPr="003C48B2">
        <w:rPr>
          <w:noProof/>
        </w:rPr>
        <w:t>2017;106(9):1409-1437.</w:t>
      </w:r>
    </w:p>
    <w:p w14:paraId="22E5B2C3" w14:textId="04CB9CCB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7.</w:t>
      </w:r>
      <w:r w:rsidRPr="003C48B2">
        <w:rPr>
          <w:noProof/>
        </w:rPr>
        <w:tab/>
        <w:t xml:space="preserve">Smith A, Anderson, M. 5 Facts about Online Dating’, Pew Research, 29 February, URL (consulted 8 September 2018): </w:t>
      </w:r>
      <w:hyperlink r:id="rId9" w:history="1">
        <w:r w:rsidRPr="003C48B2">
          <w:rPr>
            <w:rStyle w:val="Hyperlink"/>
            <w:noProof/>
          </w:rPr>
          <w:t>http://www.pewresearch.org/fact-tank/2016/02/29/5-facts-about-online-dating/</w:t>
        </w:r>
      </w:hyperlink>
      <w:r w:rsidRPr="003C48B2">
        <w:rPr>
          <w:noProof/>
        </w:rPr>
        <w:t xml:space="preserve"> Google Scholar. 2016.</w:t>
      </w:r>
    </w:p>
    <w:p w14:paraId="556BAE7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8.</w:t>
      </w:r>
      <w:r w:rsidRPr="003C48B2">
        <w:rPr>
          <w:noProof/>
        </w:rPr>
        <w:tab/>
        <w:t xml:space="preserve">Sobotka T, Beaujouan É. Late Motherhood in Low-Fertility Countries: Reproductive Intentions, Trends and Consequences. In: Stoop D, ed. </w:t>
      </w:r>
      <w:r w:rsidRPr="003C48B2">
        <w:rPr>
          <w:i/>
          <w:noProof/>
        </w:rPr>
        <w:t>Preventing Age Related Fertility Loss.</w:t>
      </w:r>
      <w:r w:rsidRPr="003C48B2">
        <w:rPr>
          <w:noProof/>
        </w:rPr>
        <w:t xml:space="preserve"> Cham: Springer International Publishing; 2018:11-29.</w:t>
      </w:r>
    </w:p>
    <w:p w14:paraId="0919918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49.</w:t>
      </w:r>
      <w:r w:rsidRPr="003C48B2">
        <w:rPr>
          <w:noProof/>
        </w:rPr>
        <w:tab/>
        <w:t xml:space="preserve">Alenius S, Kajantie E, Sund R, et al. The Missing Siblings of Infants Born Preterm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8;141(1).</w:t>
      </w:r>
    </w:p>
    <w:p w14:paraId="1D1D4589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0.</w:t>
      </w:r>
      <w:r w:rsidRPr="003C48B2">
        <w:rPr>
          <w:noProof/>
        </w:rPr>
        <w:tab/>
        <w:t xml:space="preserve">Umberson D, Pudrovska T, Reczek C. Parenthood, Childlessness, and Well-Being: A Life Course Perspective. </w:t>
      </w:r>
      <w:r w:rsidRPr="003C48B2">
        <w:rPr>
          <w:i/>
          <w:noProof/>
        </w:rPr>
        <w:t xml:space="preserve">Journal of Marriage and Family. </w:t>
      </w:r>
      <w:r w:rsidRPr="003C48B2">
        <w:rPr>
          <w:noProof/>
        </w:rPr>
        <w:t>2010;72(3):612-629.</w:t>
      </w:r>
    </w:p>
    <w:p w14:paraId="58A5D53F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1.</w:t>
      </w:r>
      <w:r w:rsidRPr="003C48B2">
        <w:rPr>
          <w:noProof/>
        </w:rPr>
        <w:tab/>
        <w:t xml:space="preserve">Waite LJ. Does marriage matter? </w:t>
      </w:r>
      <w:r w:rsidRPr="003C48B2">
        <w:rPr>
          <w:i/>
          <w:noProof/>
        </w:rPr>
        <w:t xml:space="preserve">Demography. </w:t>
      </w:r>
      <w:r w:rsidRPr="003C48B2">
        <w:rPr>
          <w:noProof/>
        </w:rPr>
        <w:t>1995;32(4):483-507.</w:t>
      </w:r>
    </w:p>
    <w:p w14:paraId="4AAD79B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2.</w:t>
      </w:r>
      <w:r w:rsidRPr="003C48B2">
        <w:rPr>
          <w:noProof/>
        </w:rPr>
        <w:tab/>
        <w:t xml:space="preserve">Healy E, Reichenberg A, Nam KW, et al. Preterm Birth and Adolescent Social Functioning–Alterations in Emotion-Processing Brain Areas. </w:t>
      </w:r>
      <w:r w:rsidRPr="003C48B2">
        <w:rPr>
          <w:i/>
          <w:noProof/>
        </w:rPr>
        <w:t xml:space="preserve">The Journal of pediatrics. </w:t>
      </w:r>
      <w:r w:rsidRPr="003C48B2">
        <w:rPr>
          <w:noProof/>
        </w:rPr>
        <w:t>2013;163(6):1596-1604.</w:t>
      </w:r>
    </w:p>
    <w:p w14:paraId="267B821D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3.</w:t>
      </w:r>
      <w:r w:rsidRPr="003C48B2">
        <w:rPr>
          <w:noProof/>
        </w:rPr>
        <w:tab/>
        <w:t>Ranger M, Synnes AR, Vinall J, Grunau RE. Internalizing behaviours in school-age children born very preterm are predicted by neonatal pain and morphine exposure. 2014;18(6):844-852.</w:t>
      </w:r>
    </w:p>
    <w:p w14:paraId="4FB0B665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4.</w:t>
      </w:r>
      <w:r w:rsidRPr="003C48B2">
        <w:rPr>
          <w:noProof/>
        </w:rPr>
        <w:tab/>
        <w:t xml:space="preserve">Lund LK, Vik T, Lydersen S, et al. Mental health, quality of life and social relations in young adults born with low birth weight. </w:t>
      </w:r>
      <w:r w:rsidRPr="003C48B2">
        <w:rPr>
          <w:i/>
          <w:noProof/>
        </w:rPr>
        <w:t xml:space="preserve">Health and quality of life outcomes. </w:t>
      </w:r>
      <w:r w:rsidRPr="003C48B2">
        <w:rPr>
          <w:noProof/>
        </w:rPr>
        <w:t>2012;10:146.</w:t>
      </w:r>
    </w:p>
    <w:p w14:paraId="705D27B8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5.</w:t>
      </w:r>
      <w:r w:rsidRPr="003C48B2">
        <w:rPr>
          <w:noProof/>
        </w:rPr>
        <w:tab/>
        <w:t xml:space="preserve">Heuser KM, Jaekel J, Wolke D. Origins and Predictors of Friendships in 6- to 8-Year-Old Children Born at Neonatal Risk. </w:t>
      </w:r>
      <w:r w:rsidRPr="003C48B2">
        <w:rPr>
          <w:i/>
          <w:noProof/>
        </w:rPr>
        <w:t xml:space="preserve">The Journal of pediatrics. </w:t>
      </w:r>
      <w:r w:rsidRPr="003C48B2">
        <w:rPr>
          <w:noProof/>
        </w:rPr>
        <w:t>2018;193:93-101.e105.</w:t>
      </w:r>
    </w:p>
    <w:p w14:paraId="3AA7A87E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6.</w:t>
      </w:r>
      <w:r w:rsidRPr="003C48B2">
        <w:rPr>
          <w:noProof/>
        </w:rPr>
        <w:tab/>
        <w:t xml:space="preserve">Wolke D, Baumann N, Strauss V, Johnson S, Marlow N. Bullying of Preterm Children and Emotional Problems at School Age: Cross-Culturally Invariant Effects. </w:t>
      </w:r>
      <w:r w:rsidRPr="003C48B2">
        <w:rPr>
          <w:i/>
          <w:noProof/>
        </w:rPr>
        <w:t xml:space="preserve">The Journal of pediatrics. </w:t>
      </w:r>
      <w:r w:rsidRPr="003C48B2">
        <w:rPr>
          <w:noProof/>
        </w:rPr>
        <w:t>2015;166(6):1417-1422.</w:t>
      </w:r>
    </w:p>
    <w:p w14:paraId="4EC2A81B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7.</w:t>
      </w:r>
      <w:r w:rsidRPr="003C48B2">
        <w:rPr>
          <w:noProof/>
        </w:rPr>
        <w:tab/>
        <w:t xml:space="preserve">Rosen RC, Bachmann GA. Sexual Well-Being, Happiness, and Satisfaction, in Women: The Case for a New Conceptual Paradigm. </w:t>
      </w:r>
      <w:r w:rsidRPr="003C48B2">
        <w:rPr>
          <w:i/>
          <w:noProof/>
        </w:rPr>
        <w:t xml:space="preserve">Journal of Sex &amp; Marital Therapy. </w:t>
      </w:r>
      <w:r w:rsidRPr="003C48B2">
        <w:rPr>
          <w:noProof/>
        </w:rPr>
        <w:t>2008;34(4):291-297.</w:t>
      </w:r>
    </w:p>
    <w:p w14:paraId="19C73104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8.</w:t>
      </w:r>
      <w:r w:rsidRPr="003C48B2">
        <w:rPr>
          <w:noProof/>
        </w:rPr>
        <w:tab/>
        <w:t xml:space="preserve">Batsvik B, Vederhus BJ, Halvorsen T, Wentzel-Larsen T, Graue M, Markestad T. Health-related quality of life may deteriorate from adolescence to young adulthood after extremely preterm birth. </w:t>
      </w:r>
      <w:r w:rsidRPr="003C48B2">
        <w:rPr>
          <w:i/>
          <w:noProof/>
        </w:rPr>
        <w:t xml:space="preserve">Acta paediatrica (Oslo, Norway : 1992). </w:t>
      </w:r>
      <w:r w:rsidRPr="003C48B2">
        <w:rPr>
          <w:noProof/>
        </w:rPr>
        <w:t>2015;104(9):948-955.</w:t>
      </w:r>
    </w:p>
    <w:p w14:paraId="028333AF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59.</w:t>
      </w:r>
      <w:r w:rsidRPr="003C48B2">
        <w:rPr>
          <w:noProof/>
        </w:rPr>
        <w:tab/>
        <w:t xml:space="preserve">Dalziel SR, Lim VK, Lambert A, et al. Psychological functioning and health-related quality of life in adulthood after preterm birth. </w:t>
      </w:r>
      <w:r w:rsidRPr="003C48B2">
        <w:rPr>
          <w:i/>
          <w:noProof/>
        </w:rPr>
        <w:t xml:space="preserve">Developmental medicine and child neurology. </w:t>
      </w:r>
      <w:r w:rsidRPr="003C48B2">
        <w:rPr>
          <w:noProof/>
        </w:rPr>
        <w:t>2007;49(8):597-602.</w:t>
      </w:r>
    </w:p>
    <w:p w14:paraId="21DFCA5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lastRenderedPageBreak/>
        <w:t>60.</w:t>
      </w:r>
      <w:r w:rsidRPr="003C48B2">
        <w:rPr>
          <w:noProof/>
        </w:rPr>
        <w:tab/>
        <w:t xml:space="preserve">Drukker L, Haklai Z, Ben-Yair Schlesinger M, et al. “The next-generation”: Long-term reproductive outcome of adults born at a very low birth weight. </w:t>
      </w:r>
      <w:r w:rsidRPr="003C48B2">
        <w:rPr>
          <w:i/>
          <w:noProof/>
        </w:rPr>
        <w:t xml:space="preserve">Early Human Development. </w:t>
      </w:r>
      <w:r w:rsidRPr="003C48B2">
        <w:rPr>
          <w:noProof/>
        </w:rPr>
        <w:t>2018;116:76-80.</w:t>
      </w:r>
    </w:p>
    <w:p w14:paraId="068AA637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61.</w:t>
      </w:r>
      <w:r w:rsidRPr="003C48B2">
        <w:rPr>
          <w:noProof/>
        </w:rPr>
        <w:tab/>
        <w:t xml:space="preserve">Hack  M, Flannery  DJ, Schluchter  M, Cartar  L, Borawski  E, Klein  N. Outcomes in Young Adulthood for Very-Low-Birth-Weight Infants. </w:t>
      </w:r>
      <w:r w:rsidRPr="003C48B2">
        <w:rPr>
          <w:i/>
          <w:noProof/>
        </w:rPr>
        <w:t xml:space="preserve">New England Journal of Medicine. </w:t>
      </w:r>
      <w:r w:rsidRPr="003C48B2">
        <w:rPr>
          <w:noProof/>
        </w:rPr>
        <w:t>2002;346(3):149-157.</w:t>
      </w:r>
    </w:p>
    <w:p w14:paraId="220ACFE8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62.</w:t>
      </w:r>
      <w:r w:rsidRPr="003C48B2">
        <w:rPr>
          <w:noProof/>
        </w:rPr>
        <w:tab/>
        <w:t xml:space="preserve">Kroll J, Karolis V, Brittain PJ, et al. Real-Life Impact of Executive Function Impairments in Adults Who Were Born Very Preterm. </w:t>
      </w:r>
      <w:r w:rsidRPr="003C48B2">
        <w:rPr>
          <w:i/>
          <w:noProof/>
        </w:rPr>
        <w:t xml:space="preserve">Journal of the International Neuropsychological Society : JINS. </w:t>
      </w:r>
      <w:r w:rsidRPr="003C48B2">
        <w:rPr>
          <w:noProof/>
        </w:rPr>
        <w:t>2017;23(5):381-389.</w:t>
      </w:r>
    </w:p>
    <w:p w14:paraId="454A980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63.</w:t>
      </w:r>
      <w:r w:rsidRPr="003C48B2">
        <w:rPr>
          <w:noProof/>
        </w:rPr>
        <w:tab/>
        <w:t xml:space="preserve">Mannisto T, Vaarasmaki M, Sipola-Leppanen M, et al. Independent living and romantic relations among young adults born preterm. </w:t>
      </w:r>
      <w:r w:rsidRPr="003C48B2">
        <w:rPr>
          <w:i/>
          <w:noProof/>
        </w:rPr>
        <w:t xml:space="preserve">Pediatrics. </w:t>
      </w:r>
      <w:r w:rsidRPr="003C48B2">
        <w:rPr>
          <w:noProof/>
        </w:rPr>
        <w:t>2015;135(2):290-297.</w:t>
      </w:r>
    </w:p>
    <w:p w14:paraId="47507013" w14:textId="77777777" w:rsidR="003C48B2" w:rsidRPr="003C48B2" w:rsidRDefault="003C48B2" w:rsidP="0011755E">
      <w:pPr>
        <w:pStyle w:val="EndNoteBibliography"/>
        <w:ind w:left="720" w:hanging="720"/>
        <w:rPr>
          <w:noProof/>
        </w:rPr>
      </w:pPr>
      <w:r w:rsidRPr="003C48B2">
        <w:rPr>
          <w:noProof/>
        </w:rPr>
        <w:t>64.</w:t>
      </w:r>
      <w:r w:rsidRPr="003C48B2">
        <w:rPr>
          <w:noProof/>
        </w:rPr>
        <w:tab/>
        <w:t xml:space="preserve">Roberts G, Burnett AC, Lee KJ, et al. Quality of life at age 18 years after extremely preterm birth in the post-surfactant era. </w:t>
      </w:r>
      <w:r w:rsidRPr="003C48B2">
        <w:rPr>
          <w:i/>
          <w:noProof/>
        </w:rPr>
        <w:t xml:space="preserve">The Journal of pediatrics. </w:t>
      </w:r>
      <w:r w:rsidRPr="003C48B2">
        <w:rPr>
          <w:noProof/>
        </w:rPr>
        <w:t>2013;163(4):1008-1013.e1001.</w:t>
      </w:r>
    </w:p>
    <w:p w14:paraId="42E650B5" w14:textId="59B6726C" w:rsidR="00E34FEC" w:rsidRDefault="00051247" w:rsidP="0011755E">
      <w:r>
        <w:fldChar w:fldCharType="end"/>
      </w:r>
    </w:p>
    <w:p w14:paraId="401DE8C5" w14:textId="77777777" w:rsidR="00E34FEC" w:rsidRPr="00E34FEC" w:rsidRDefault="00E34FEC" w:rsidP="0011755E"/>
    <w:p w14:paraId="48806564" w14:textId="77777777" w:rsidR="00E34FEC" w:rsidRPr="00E34FEC" w:rsidRDefault="00E34FEC" w:rsidP="0011755E"/>
    <w:p w14:paraId="2920651D" w14:textId="77777777" w:rsidR="00E34FEC" w:rsidRPr="00E34FEC" w:rsidRDefault="00E34FEC" w:rsidP="0011755E"/>
    <w:p w14:paraId="25302A14" w14:textId="77777777" w:rsidR="003D3F30" w:rsidRDefault="003D3F30" w:rsidP="0011755E">
      <w:pPr>
        <w:sectPr w:rsidR="003D3F30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0CDBA0D" w14:textId="57CBF43D" w:rsidR="00E80FB3" w:rsidRDefault="007B10A6" w:rsidP="0011755E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Figure Legends</w:t>
      </w:r>
    </w:p>
    <w:p w14:paraId="1D739087" w14:textId="6883434F" w:rsidR="00E80FB3" w:rsidRDefault="00E80FB3" w:rsidP="0011755E">
      <w:pPr>
        <w:pStyle w:val="Header"/>
        <w:tabs>
          <w:tab w:val="right" w:pos="1386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80FB3">
        <w:rPr>
          <w:rFonts w:ascii="Times New Roman" w:hAnsi="Times New Roman" w:cs="Times New Roman"/>
          <w:bCs/>
          <w:color w:val="auto"/>
          <w:sz w:val="24"/>
          <w:szCs w:val="24"/>
        </w:rPr>
        <w:t>Figure 1. Meta-Analysis Flow Diagram</w:t>
      </w:r>
    </w:p>
    <w:p w14:paraId="37F47617" w14:textId="564E1C7B" w:rsidR="00E80FB3" w:rsidRPr="00E80FB3" w:rsidRDefault="00E80FB3" w:rsidP="0011755E">
      <w:pPr>
        <w:spacing w:line="480" w:lineRule="auto"/>
        <w:rPr>
          <w:sz w:val="24"/>
          <w:szCs w:val="24"/>
        </w:rPr>
      </w:pPr>
    </w:p>
    <w:p w14:paraId="76D32852" w14:textId="77777777" w:rsidR="00E34FEC" w:rsidRPr="00E34FEC" w:rsidRDefault="00E34FEC" w:rsidP="0011755E">
      <w:pPr>
        <w:spacing w:line="480" w:lineRule="auto"/>
      </w:pPr>
    </w:p>
    <w:p w14:paraId="3A37C9B7" w14:textId="77777777" w:rsidR="00E34FEC" w:rsidRPr="00E34FEC" w:rsidRDefault="00E34FEC" w:rsidP="0011755E">
      <w:pPr>
        <w:spacing w:line="480" w:lineRule="auto"/>
      </w:pPr>
    </w:p>
    <w:p w14:paraId="1933017A" w14:textId="3F868DBF" w:rsidR="00E34FEC" w:rsidRDefault="00E34FEC" w:rsidP="0011755E">
      <w:pPr>
        <w:spacing w:line="480" w:lineRule="auto"/>
      </w:pPr>
    </w:p>
    <w:p w14:paraId="2FCA418F" w14:textId="77777777" w:rsidR="00E34FEC" w:rsidRDefault="00E34FEC" w:rsidP="0011755E">
      <w:pPr>
        <w:sectPr w:rsidR="00E34FE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EB3859F" w14:textId="63174949" w:rsidR="00E34FEC" w:rsidRPr="00085F17" w:rsidRDefault="00E34FEC" w:rsidP="0011755E">
      <w:pPr>
        <w:spacing w:line="240" w:lineRule="auto"/>
        <w:rPr>
          <w:rFonts w:ascii="Times New Roman" w:hAnsi="Times New Roman" w:cs="Times New Roman"/>
        </w:rPr>
      </w:pPr>
      <w:r w:rsidRPr="00E80FB3">
        <w:rPr>
          <w:rFonts w:ascii="Times New Roman" w:hAnsi="Times New Roman" w:cs="Times New Roman"/>
          <w:b/>
        </w:rPr>
        <w:lastRenderedPageBreak/>
        <w:t>Table 1</w:t>
      </w:r>
      <w:r w:rsidRPr="00E80FB3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B4000">
        <w:rPr>
          <w:rFonts w:ascii="Times New Roman" w:hAnsi="Times New Roman" w:cs="Times New Roman"/>
        </w:rPr>
        <w:t xml:space="preserve">Summary of the Studies Included in the </w:t>
      </w:r>
      <w:r>
        <w:rPr>
          <w:rFonts w:ascii="Times New Roman" w:hAnsi="Times New Roman" w:cs="Times New Roman"/>
        </w:rPr>
        <w:t>Meta-</w:t>
      </w:r>
      <w:r w:rsidRPr="007B4000">
        <w:rPr>
          <w:rFonts w:ascii="Times New Roman" w:hAnsi="Times New Roman" w:cs="Times New Roman"/>
        </w:rPr>
        <w:t>Analysis</w:t>
      </w:r>
      <w:r>
        <w:rPr>
          <w:rFonts w:ascii="Times New Roman" w:hAnsi="Times New Roman" w:cs="Times New Roman"/>
        </w:rPr>
        <w:t xml:space="preserve"> of</w:t>
      </w:r>
      <w:r w:rsidR="00F90B82">
        <w:rPr>
          <w:rFonts w:ascii="Times New Roman" w:hAnsi="Times New Roman" w:cs="Times New Roman"/>
        </w:rPr>
        <w:t xml:space="preserve"> Soci</w:t>
      </w:r>
      <w:r>
        <w:rPr>
          <w:rFonts w:ascii="Times New Roman" w:hAnsi="Times New Roman" w:cs="Times New Roman"/>
        </w:rPr>
        <w:t>al Outcomes in Adulthood after preterm birth/low birth weight (18 years or above)</w:t>
      </w:r>
    </w:p>
    <w:tbl>
      <w:tblPr>
        <w:tblStyle w:val="TableGrid"/>
        <w:tblW w:w="14747" w:type="dxa"/>
        <w:tblInd w:w="-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23"/>
        <w:gridCol w:w="992"/>
        <w:gridCol w:w="1276"/>
        <w:gridCol w:w="850"/>
        <w:gridCol w:w="1134"/>
        <w:gridCol w:w="993"/>
        <w:gridCol w:w="992"/>
        <w:gridCol w:w="992"/>
        <w:gridCol w:w="992"/>
        <w:gridCol w:w="1560"/>
        <w:gridCol w:w="1417"/>
        <w:gridCol w:w="2126"/>
      </w:tblGrid>
      <w:tr w:rsidR="001240C0" w:rsidRPr="001240C0" w14:paraId="54579C34" w14:textId="3498C7A0" w:rsidTr="00CF4BDB">
        <w:trPr>
          <w:trHeight w:val="675"/>
        </w:trPr>
        <w:tc>
          <w:tcPr>
            <w:tcW w:w="1423" w:type="dxa"/>
            <w:tcBorders>
              <w:top w:val="single" w:sz="4" w:space="0" w:color="auto"/>
              <w:bottom w:val="single" w:sz="4" w:space="0" w:color="auto"/>
            </w:tcBorders>
          </w:tcPr>
          <w:p w14:paraId="481A2F27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Author(s)</w:t>
            </w:r>
          </w:p>
          <w:p w14:paraId="2F8FD7E4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Year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C5A0ECF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untr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5F6F1E4" w14:textId="644C78ED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Year of Birth</w:t>
            </w:r>
          </w:p>
        </w:tc>
        <w:tc>
          <w:tcPr>
            <w:tcW w:w="198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4DAA97B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umber of Participants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248BF452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Male N(%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2828AC48" w14:textId="3CAAF1D0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Age </w:t>
            </w:r>
            <w:r w:rsidR="00994FA9" w:rsidRPr="00CF4BDB">
              <w:rPr>
                <w:rFonts w:ascii="Times New Roman" w:hAnsi="Times New Roman" w:cs="Times New Roman"/>
                <w:sz w:val="20"/>
                <w:szCs w:val="20"/>
              </w:rPr>
              <w:t>Outcom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3B660C5D" w14:textId="65B85E28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egree of PT/</w:t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t>L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BW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54F52D3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Registry/</w:t>
            </w:r>
          </w:p>
          <w:p w14:paraId="5CD38FB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 (Name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572DB60" w14:textId="0879EFF7" w:rsidR="00994FA9" w:rsidRPr="00CF4BDB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oci</w:t>
            </w:r>
            <w:r w:rsidR="00994FA9" w:rsidRPr="00CF4BDB">
              <w:rPr>
                <w:rFonts w:ascii="Times New Roman" w:hAnsi="Times New Roman" w:cs="Times New Roman"/>
                <w:sz w:val="20"/>
                <w:szCs w:val="20"/>
              </w:rPr>
              <w:t>al</w:t>
            </w:r>
          </w:p>
          <w:p w14:paraId="3B3DFE75" w14:textId="08A03737" w:rsidR="00C51CD0" w:rsidRPr="00CF4BDB" w:rsidRDefault="00994FA9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Outcome(s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</w:tcPr>
          <w:p w14:paraId="642F0590" w14:textId="733746AA" w:rsidR="00C51CD0" w:rsidRPr="00CF4BDB" w:rsidRDefault="00994FA9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Measures</w:t>
            </w:r>
          </w:p>
        </w:tc>
      </w:tr>
      <w:tr w:rsidR="001240C0" w:rsidRPr="001240C0" w14:paraId="32ECB313" w14:textId="7AF5473E" w:rsidTr="00CF4BDB">
        <w:trPr>
          <w:trHeight w:val="311"/>
        </w:trPr>
        <w:tc>
          <w:tcPr>
            <w:tcW w:w="1423" w:type="dxa"/>
            <w:tcBorders>
              <w:top w:val="single" w:sz="4" w:space="0" w:color="auto"/>
            </w:tcBorders>
          </w:tcPr>
          <w:p w14:paraId="40105E97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F09AFAE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1A5847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05D7DCC5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453D17A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FT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53C05FD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</w:tcPr>
          <w:p w14:paraId="1628B71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F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3047885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4D9062A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7248BF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10193AA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tcBorders>
              <w:top w:val="single" w:sz="4" w:space="0" w:color="auto"/>
            </w:tcBorders>
          </w:tcPr>
          <w:p w14:paraId="2EBAFEE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2D751776" w14:textId="56D099D6" w:rsidTr="00CF4BDB">
        <w:trPr>
          <w:trHeight w:val="983"/>
        </w:trPr>
        <w:tc>
          <w:tcPr>
            <w:tcW w:w="1423" w:type="dxa"/>
          </w:tcPr>
          <w:p w14:paraId="3D9EAA88" w14:textId="581E87A9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Batsvik et al. (2015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RzdmlrPC9BdXRob3I+PFllYXI+MjAxNTwvWWVhcj48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CYXRzdmlrPC9BdXRob3I+PFllYXI+MjAxNTwvWWVhcj48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8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0B00F9F4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orway</w:t>
            </w:r>
          </w:p>
        </w:tc>
        <w:tc>
          <w:tcPr>
            <w:tcW w:w="1276" w:type="dxa"/>
          </w:tcPr>
          <w:p w14:paraId="3F81B14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2-1985</w:t>
            </w:r>
          </w:p>
        </w:tc>
        <w:tc>
          <w:tcPr>
            <w:tcW w:w="850" w:type="dxa"/>
          </w:tcPr>
          <w:p w14:paraId="6D79B32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37 </w:t>
            </w:r>
          </w:p>
          <w:p w14:paraId="70DA9CE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0DC263E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46</w:t>
            </w:r>
          </w:p>
        </w:tc>
        <w:tc>
          <w:tcPr>
            <w:tcW w:w="993" w:type="dxa"/>
          </w:tcPr>
          <w:p w14:paraId="757F2C84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 (51.4%)</w:t>
            </w:r>
          </w:p>
          <w:p w14:paraId="2ADBCC7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D4015FF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E98C1E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5 (54.4%)</w:t>
            </w:r>
          </w:p>
        </w:tc>
        <w:tc>
          <w:tcPr>
            <w:tcW w:w="992" w:type="dxa"/>
          </w:tcPr>
          <w:p w14:paraId="3552EAA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4y</w:t>
            </w:r>
          </w:p>
        </w:tc>
        <w:tc>
          <w:tcPr>
            <w:tcW w:w="992" w:type="dxa"/>
          </w:tcPr>
          <w:p w14:paraId="49018DB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PT</w:t>
            </w:r>
          </w:p>
        </w:tc>
        <w:tc>
          <w:tcPr>
            <w:tcW w:w="1560" w:type="dxa"/>
          </w:tcPr>
          <w:p w14:paraId="5BA69F6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NA</w:t>
            </w:r>
          </w:p>
        </w:tc>
        <w:tc>
          <w:tcPr>
            <w:tcW w:w="1417" w:type="dxa"/>
          </w:tcPr>
          <w:p w14:paraId="223D871D" w14:textId="6B7345DA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  <w:r w:rsidR="00994FA9"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126" w:type="dxa"/>
          </w:tcPr>
          <w:tbl>
            <w:tblPr>
              <w:tblW w:w="2174" w:type="dxa"/>
              <w:tblLayout w:type="fixed"/>
              <w:tblLook w:val="04A0" w:firstRow="1" w:lastRow="0" w:firstColumn="1" w:lastColumn="0" w:noHBand="0" w:noVBand="1"/>
            </w:tblPr>
            <w:tblGrid>
              <w:gridCol w:w="2174"/>
            </w:tblGrid>
            <w:tr w:rsidR="00994FA9" w:rsidRPr="001240C0" w14:paraId="7ABFC94E" w14:textId="77777777" w:rsidTr="00994FA9">
              <w:trPr>
                <w:trHeight w:val="540"/>
              </w:trPr>
              <w:tc>
                <w:tcPr>
                  <w:tcW w:w="2174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hideMark/>
                </w:tcPr>
                <w:p w14:paraId="170A21CF" w14:textId="606C9213" w:rsidR="00994FA9" w:rsidRPr="00CF4BDB" w:rsidRDefault="00994FA9" w:rsidP="0011755E">
                  <w:pPr>
                    <w:pBdr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between w:val="none" w:sz="0" w:space="0" w:color="auto"/>
                    </w:pBdr>
                    <w:spacing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GB"/>
                    </w:rPr>
                  </w:pPr>
                  <w:r w:rsidRPr="00CF4BDB">
                    <w:rPr>
                      <w:rFonts w:ascii="Times New Roman" w:eastAsia="Times New Roman" w:hAnsi="Times New Roman" w:cs="Times New Roman"/>
                      <w:sz w:val="20"/>
                      <w:szCs w:val="20"/>
                      <w:lang w:val="en-GB"/>
                    </w:rPr>
                    <w:t>Marriage/cohabitation</w:t>
                  </w:r>
                </w:p>
              </w:tc>
            </w:tr>
          </w:tbl>
          <w:p w14:paraId="1BAA8501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591CB32F" w14:textId="1A79D66E" w:rsidTr="00CF4BDB">
        <w:trPr>
          <w:trHeight w:val="604"/>
        </w:trPr>
        <w:tc>
          <w:tcPr>
            <w:tcW w:w="1423" w:type="dxa"/>
          </w:tcPr>
          <w:p w14:paraId="0878DFA2" w14:textId="19A2CB54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oke (2004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9rZTwvQXV0aG9yPjxZZWFyPjIwMDQ8L1llYXI+PFJl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</w:fldData>
              </w:fldCha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Db29rZTwvQXV0aG9yPjxZZWFyPjIwMDQ8L1llYXI+PFJl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</w:fldData>
              </w:fldCha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E1D89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2028104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276" w:type="dxa"/>
          </w:tcPr>
          <w:p w14:paraId="3C05907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0-1983</w:t>
            </w:r>
          </w:p>
        </w:tc>
        <w:tc>
          <w:tcPr>
            <w:tcW w:w="850" w:type="dxa"/>
          </w:tcPr>
          <w:p w14:paraId="3C841E2A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79</w:t>
            </w:r>
          </w:p>
          <w:p w14:paraId="3386118B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395BC4A2" w14:textId="77777777" w:rsidR="00C51CD0" w:rsidRPr="00CF4BDB" w:rsidRDefault="00C51CD0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71</w:t>
            </w:r>
          </w:p>
        </w:tc>
        <w:tc>
          <w:tcPr>
            <w:tcW w:w="993" w:type="dxa"/>
          </w:tcPr>
          <w:p w14:paraId="10934B1A" w14:textId="77777777" w:rsidR="00C51CD0" w:rsidRPr="00CF4BDB" w:rsidRDefault="00C51CD0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35 (44.3%)</w:t>
            </w:r>
          </w:p>
          <w:p w14:paraId="7DB4EC8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0E2C6D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0 (42.3%)</w:t>
            </w:r>
          </w:p>
        </w:tc>
        <w:tc>
          <w:tcPr>
            <w:tcW w:w="992" w:type="dxa"/>
          </w:tcPr>
          <w:p w14:paraId="25E6DAD8" w14:textId="6CD0A0E5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 to 22y</w:t>
            </w:r>
          </w:p>
        </w:tc>
        <w:tc>
          <w:tcPr>
            <w:tcW w:w="992" w:type="dxa"/>
          </w:tcPr>
          <w:p w14:paraId="24664EB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560" w:type="dxa"/>
          </w:tcPr>
          <w:p w14:paraId="03E759F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NA</w:t>
            </w:r>
          </w:p>
        </w:tc>
        <w:tc>
          <w:tcPr>
            <w:tcW w:w="1417" w:type="dxa"/>
          </w:tcPr>
          <w:p w14:paraId="24A4BC87" w14:textId="2E39E344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4090FF7E" w14:textId="719A5A90" w:rsidR="003B4BF6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220A53" w:rsidRPr="00CF4BDB">
              <w:rPr>
                <w:rFonts w:ascii="Times New Roman" w:hAnsi="Times New Roman" w:cs="Times New Roman"/>
                <w:sz w:val="20"/>
                <w:szCs w:val="20"/>
              </w:rPr>
              <w:t>Inter</w:t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03F03693" w14:textId="09D4FBB5" w:rsidR="00C51CD0" w:rsidRPr="00CF4BDB" w:rsidRDefault="00D91D9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  <w:p w14:paraId="316A611F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51E4BABC" w14:textId="79D39CE0" w:rsidR="00C51CD0" w:rsidRPr="00CF4BDB" w:rsidRDefault="001E5B8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ver in relationship</w:t>
            </w:r>
          </w:p>
          <w:p w14:paraId="00498271" w14:textId="77777777" w:rsidR="00FB1668" w:rsidRPr="00CF4BDB" w:rsidRDefault="00FB1668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F23EFE9" w14:textId="50F94817" w:rsidR="00FB1668" w:rsidRPr="00CF4BDB" w:rsidRDefault="00FB1668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259BFC98" w14:textId="30B78F18" w:rsidTr="00CF4BDB">
        <w:trPr>
          <w:trHeight w:val="983"/>
        </w:trPr>
        <w:tc>
          <w:tcPr>
            <w:tcW w:w="1423" w:type="dxa"/>
          </w:tcPr>
          <w:p w14:paraId="3D12F282" w14:textId="17320C00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alziel et al. (2007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x6aWVsPC9BdXRob3I+PFllYXI+MjAwNzwvWWVhcj48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Wx6aWVsPC9BdXRob3I+PFllYXI+MjAwNzwvWWVhcj48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9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1AEE364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ew Zealand</w:t>
            </w:r>
          </w:p>
        </w:tc>
        <w:tc>
          <w:tcPr>
            <w:tcW w:w="1276" w:type="dxa"/>
          </w:tcPr>
          <w:p w14:paraId="3FA5EFFB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69-1974</w:t>
            </w:r>
          </w:p>
        </w:tc>
        <w:tc>
          <w:tcPr>
            <w:tcW w:w="850" w:type="dxa"/>
          </w:tcPr>
          <w:p w14:paraId="5BF4390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26 </w:t>
            </w:r>
          </w:p>
          <w:p w14:paraId="433C1735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73533467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66</w:t>
            </w:r>
          </w:p>
        </w:tc>
        <w:tc>
          <w:tcPr>
            <w:tcW w:w="993" w:type="dxa"/>
          </w:tcPr>
          <w:p w14:paraId="5A0E3FB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66 (52.3%)</w:t>
            </w:r>
          </w:p>
        </w:tc>
        <w:tc>
          <w:tcPr>
            <w:tcW w:w="992" w:type="dxa"/>
          </w:tcPr>
          <w:p w14:paraId="6FAE2EE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3 (50%)</w:t>
            </w:r>
          </w:p>
        </w:tc>
        <w:tc>
          <w:tcPr>
            <w:tcW w:w="992" w:type="dxa"/>
          </w:tcPr>
          <w:p w14:paraId="084A70A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1y</w:t>
            </w:r>
          </w:p>
        </w:tc>
        <w:tc>
          <w:tcPr>
            <w:tcW w:w="992" w:type="dxa"/>
          </w:tcPr>
          <w:p w14:paraId="2AD129A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560" w:type="dxa"/>
          </w:tcPr>
          <w:p w14:paraId="3538148F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The Auckland Steroid Trial</w:t>
            </w:r>
          </w:p>
        </w:tc>
        <w:tc>
          <w:tcPr>
            <w:tcW w:w="1417" w:type="dxa"/>
          </w:tcPr>
          <w:p w14:paraId="4379757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</w:tc>
        <w:tc>
          <w:tcPr>
            <w:tcW w:w="2126" w:type="dxa"/>
          </w:tcPr>
          <w:p w14:paraId="0CF95035" w14:textId="49913D99" w:rsidR="00C51CD0" w:rsidRPr="00CF4BDB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arriage/cohabitatio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n</w:t>
            </w:r>
          </w:p>
        </w:tc>
      </w:tr>
      <w:tr w:rsidR="001240C0" w:rsidRPr="001240C0" w14:paraId="4EEFE8DC" w14:textId="5386B57A" w:rsidTr="00CF4BDB">
        <w:trPr>
          <w:trHeight w:val="983"/>
        </w:trPr>
        <w:tc>
          <w:tcPr>
            <w:tcW w:w="1423" w:type="dxa"/>
          </w:tcPr>
          <w:p w14:paraId="6C362D0E" w14:textId="20BB4153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arlow, Horwood, Pere-Bracken &amp; Woodward (2013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Jsb3c8L0F1dGhvcj48WWVhcj4yMDEzPC9ZZWFyPjxS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5lMTUyMS04PC9wYWdlcz48dm9sdW1lPjEzMjwvdm9sdW1lPjxu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YXJsb3c8L0F1dGhvcj48WWVhcj4yMDEzPC9ZZWFyPjxS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4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756B6A1E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4D300C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ew Zealand</w:t>
            </w:r>
          </w:p>
        </w:tc>
        <w:tc>
          <w:tcPr>
            <w:tcW w:w="1276" w:type="dxa"/>
          </w:tcPr>
          <w:p w14:paraId="1DD294B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6</w:t>
            </w:r>
          </w:p>
        </w:tc>
        <w:tc>
          <w:tcPr>
            <w:tcW w:w="850" w:type="dxa"/>
          </w:tcPr>
          <w:p w14:paraId="329FD49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230 </w:t>
            </w:r>
          </w:p>
          <w:p w14:paraId="38ABBA3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2F129DA7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69</w:t>
            </w:r>
          </w:p>
        </w:tc>
        <w:tc>
          <w:tcPr>
            <w:tcW w:w="993" w:type="dxa"/>
          </w:tcPr>
          <w:p w14:paraId="7836DDD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04 (45.2%)</w:t>
            </w:r>
          </w:p>
          <w:p w14:paraId="6BE88612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26C572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3 (47.8%)</w:t>
            </w:r>
          </w:p>
        </w:tc>
        <w:tc>
          <w:tcPr>
            <w:tcW w:w="992" w:type="dxa"/>
          </w:tcPr>
          <w:p w14:paraId="21583B5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2 to 23y</w:t>
            </w:r>
          </w:p>
        </w:tc>
        <w:tc>
          <w:tcPr>
            <w:tcW w:w="992" w:type="dxa"/>
          </w:tcPr>
          <w:p w14:paraId="50E8B5EB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LBW</w:t>
            </w:r>
          </w:p>
        </w:tc>
        <w:tc>
          <w:tcPr>
            <w:tcW w:w="1560" w:type="dxa"/>
          </w:tcPr>
          <w:p w14:paraId="0A97DF4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 NA</w:t>
            </w:r>
          </w:p>
        </w:tc>
        <w:tc>
          <w:tcPr>
            <w:tcW w:w="1417" w:type="dxa"/>
          </w:tcPr>
          <w:p w14:paraId="5D1CC35E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2FBF0A0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71ECFA4F" w14:textId="500E4A3F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  <w:highlight w:val="green"/>
              </w:rPr>
            </w:pPr>
          </w:p>
        </w:tc>
      </w:tr>
      <w:tr w:rsidR="001240C0" w:rsidRPr="001240C0" w14:paraId="7ECFBDBC" w14:textId="2B4BA59B" w:rsidTr="00CF4BDB">
        <w:trPr>
          <w:trHeight w:val="801"/>
        </w:trPr>
        <w:tc>
          <w:tcPr>
            <w:tcW w:w="1423" w:type="dxa"/>
          </w:tcPr>
          <w:p w14:paraId="64C51C9B" w14:textId="123882D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’Onofrio (2013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JmFwb3M7T25vZnJpbzwvQXV0aG9yPjxZZWFyPjIwMTM8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</w:fldData>
              </w:fldCha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EJmFwb3M7T25vZnJpbzwvQXV0aG9yPjxZZWFyPjIwMTM8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</w:fldData>
              </w:fldCha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525248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5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78E75A9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weden</w:t>
            </w:r>
          </w:p>
        </w:tc>
        <w:tc>
          <w:tcPr>
            <w:tcW w:w="1276" w:type="dxa"/>
          </w:tcPr>
          <w:p w14:paraId="5E8B75D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3–2008</w:t>
            </w:r>
          </w:p>
        </w:tc>
        <w:tc>
          <w:tcPr>
            <w:tcW w:w="850" w:type="dxa"/>
          </w:tcPr>
          <w:p w14:paraId="2733FC3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54322</w:t>
            </w:r>
          </w:p>
          <w:p w14:paraId="105EA3CB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19BE5ADF" w14:textId="765ADC45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0872A7" w:rsidRPr="00CF4BDB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46</w:t>
            </w:r>
            <w:r w:rsidR="000872A7" w:rsidRPr="00CF4BDB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86</w:t>
            </w:r>
          </w:p>
        </w:tc>
        <w:tc>
          <w:tcPr>
            <w:tcW w:w="993" w:type="dxa"/>
          </w:tcPr>
          <w:p w14:paraId="36B0D25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85195 (55.2%)</w:t>
            </w:r>
          </w:p>
        </w:tc>
        <w:tc>
          <w:tcPr>
            <w:tcW w:w="992" w:type="dxa"/>
          </w:tcPr>
          <w:p w14:paraId="3882F9DA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618442 (51.4%)</w:t>
            </w:r>
          </w:p>
        </w:tc>
        <w:tc>
          <w:tcPr>
            <w:tcW w:w="992" w:type="dxa"/>
          </w:tcPr>
          <w:p w14:paraId="13B7DF4A" w14:textId="2BF25754" w:rsidR="00C51CD0" w:rsidRPr="00CF4BDB" w:rsidRDefault="00D5279B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Up to 38y</w:t>
            </w:r>
          </w:p>
        </w:tc>
        <w:tc>
          <w:tcPr>
            <w:tcW w:w="992" w:type="dxa"/>
          </w:tcPr>
          <w:p w14:paraId="0FFDCB1D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PT, VPT</w:t>
            </w:r>
            <w:r w:rsidRPr="00CF4BD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&amp; MLPT</w:t>
            </w:r>
          </w:p>
        </w:tc>
        <w:tc>
          <w:tcPr>
            <w:tcW w:w="1560" w:type="dxa"/>
          </w:tcPr>
          <w:p w14:paraId="1665D7FA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Registry</w:t>
            </w:r>
          </w:p>
        </w:tc>
        <w:tc>
          <w:tcPr>
            <w:tcW w:w="1417" w:type="dxa"/>
          </w:tcPr>
          <w:p w14:paraId="5C1B4D63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1E74B851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101CFD5C" w14:textId="4F432455" w:rsidR="00C51CD0" w:rsidRPr="00CF4BDB" w:rsidRDefault="003B4BF6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ver partnered</w:t>
            </w:r>
          </w:p>
        </w:tc>
      </w:tr>
      <w:tr w:rsidR="001240C0" w:rsidRPr="001240C0" w14:paraId="41433445" w14:textId="77777777" w:rsidTr="00CF4BDB">
        <w:trPr>
          <w:trHeight w:val="801"/>
        </w:trPr>
        <w:tc>
          <w:tcPr>
            <w:tcW w:w="1423" w:type="dxa"/>
          </w:tcPr>
          <w:p w14:paraId="60690AC4" w14:textId="43027B35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rukker et al. (2018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rukker&lt;/Author&gt;&lt;Year&gt;2018&lt;/Year&gt;&lt;RecNum&gt;27582&lt;/RecNum&gt;&lt;DisplayText&gt;&lt;style face="superscript"&gt;60&lt;/style&gt;&lt;/DisplayText&gt;&lt;record&gt;&lt;rec-number&gt;27582&lt;/rec-number&gt;&lt;foreign-keys&gt;&lt;key app="EN" db-id="xv0fs2exnwprxaev9z25vxarafpezadvstdp" timestamp="1519287868"&gt;27582&lt;/key&gt;&lt;/foreign-keys&gt;&lt;ref-type name="Journal Article"&gt;17&lt;/ref-type&gt;&lt;contributors&gt;&lt;authors&gt;&lt;author&gt;Drukker, Lior&lt;/author&gt;&lt;author&gt;Haklai, Ziona&lt;/author&gt;&lt;author&gt;Ben-Yair Schlesinger, Mor&lt;/author&gt;&lt;author&gt;Bas-Lando, Maayan&lt;/author&gt;&lt;author&gt;Gordon, Ethel Sherry&lt;/author&gt;&lt;author&gt;Samueloff, Arnon&lt;/author&gt;&lt;author&gt;Schimmel, Michael S.&lt;/author&gt;&lt;author&gt;Grisaru-Granovsky, Sorina&lt;/author&gt;&lt;/authors&gt;&lt;/contributors&gt;&lt;titles&gt;&lt;title&gt;“The next-generation”: Long-term reproductive outcome of adults born at a very low birth weight&lt;/title&gt;&lt;secondary-title&gt;Early Human Development&lt;/secondary-title&gt;&lt;/titles&gt;&lt;periodical&gt;&lt;full-title&gt;Early Human Development&lt;/full-title&gt;&lt;/periodical&gt;&lt;pages&gt;76-80&lt;/pages&gt;&lt;volume&gt;116&lt;/volume&gt;&lt;keywords&gt;&lt;keyword&gt;Very low birth weight&lt;/keyword&gt;&lt;keyword&gt;Low birth weight&lt;/keyword&gt;&lt;keyword&gt;Reproductive outcome&lt;/keyword&gt;&lt;keyword&gt;Preterm birth&lt;/keyword&gt;&lt;keyword&gt;Prematurity&lt;/keyword&gt;&lt;keyword&gt;partnering&lt;/keyword&gt;&lt;/keywords&gt;&lt;dates&gt;&lt;year&gt;2018&lt;/year&gt;&lt;pub-dates&gt;&lt;date&gt;2018/01/01/&lt;/date&gt;&lt;/pub-dates&gt;&lt;/dates&gt;&lt;isbn&gt;0378-3782&lt;/isbn&gt;&lt;urls&gt;&lt;related-urls&gt;&lt;url&gt;http://www.sciencedirect.com/science/article/pii/S0378378217304693&lt;/url&gt;&lt;/related-urls&gt;&lt;/urls&gt;&lt;electronic-resource-num&gt;https://doi.org/10.1016/j.earlhumdev.2017.11.011&lt;/electronic-resource-num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0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38CEE6CF" w14:textId="6B0F6985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srael</w:t>
            </w:r>
          </w:p>
        </w:tc>
        <w:tc>
          <w:tcPr>
            <w:tcW w:w="1276" w:type="dxa"/>
          </w:tcPr>
          <w:p w14:paraId="7479525C" w14:textId="2149B321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2-1997</w:t>
            </w:r>
          </w:p>
        </w:tc>
        <w:tc>
          <w:tcPr>
            <w:tcW w:w="850" w:type="dxa"/>
          </w:tcPr>
          <w:p w14:paraId="6D599858" w14:textId="2B99CED3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4,005</w:t>
            </w:r>
          </w:p>
        </w:tc>
        <w:tc>
          <w:tcPr>
            <w:tcW w:w="1134" w:type="dxa"/>
          </w:tcPr>
          <w:p w14:paraId="21364ACD" w14:textId="65A2A67A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53,906</w:t>
            </w:r>
          </w:p>
        </w:tc>
        <w:tc>
          <w:tcPr>
            <w:tcW w:w="993" w:type="dxa"/>
          </w:tcPr>
          <w:p w14:paraId="717A9C38" w14:textId="77777777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,788</w:t>
            </w:r>
          </w:p>
          <w:p w14:paraId="3AE0646D" w14:textId="20B3DFFC" w:rsidR="007616F4" w:rsidRPr="00CF4BDB" w:rsidRDefault="007616F4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45%)</w:t>
            </w:r>
          </w:p>
        </w:tc>
        <w:tc>
          <w:tcPr>
            <w:tcW w:w="992" w:type="dxa"/>
          </w:tcPr>
          <w:p w14:paraId="53ECE9B9" w14:textId="77777777" w:rsidR="000872A7" w:rsidRPr="00CF4BDB" w:rsidRDefault="000872A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6,825</w:t>
            </w:r>
          </w:p>
          <w:p w14:paraId="4D798E27" w14:textId="1E3A92FD" w:rsidR="007616F4" w:rsidRPr="00CF4BDB" w:rsidRDefault="007616F4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49%)</w:t>
            </w:r>
          </w:p>
        </w:tc>
        <w:tc>
          <w:tcPr>
            <w:tcW w:w="992" w:type="dxa"/>
          </w:tcPr>
          <w:p w14:paraId="4B4F3EDE" w14:textId="75D68C81" w:rsidR="000872A7" w:rsidRPr="00CF4BDB" w:rsidRDefault="007616F4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992" w:type="dxa"/>
          </w:tcPr>
          <w:p w14:paraId="3A2B962D" w14:textId="5613116A" w:rsidR="000872A7" w:rsidRPr="00CF4BDB" w:rsidRDefault="007616F4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PT &amp; MLPT</w:t>
            </w:r>
          </w:p>
        </w:tc>
        <w:tc>
          <w:tcPr>
            <w:tcW w:w="1560" w:type="dxa"/>
          </w:tcPr>
          <w:p w14:paraId="352D19C9" w14:textId="1465CDC2" w:rsidR="000872A7" w:rsidRPr="00CF4BDB" w:rsidRDefault="007616F4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 - NA</w:t>
            </w:r>
          </w:p>
        </w:tc>
        <w:tc>
          <w:tcPr>
            <w:tcW w:w="1417" w:type="dxa"/>
          </w:tcPr>
          <w:p w14:paraId="1E42FAE7" w14:textId="2078CB47" w:rsidR="000872A7" w:rsidRPr="00CF4BDB" w:rsidRDefault="007616F4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0AA04351" w14:textId="77777777" w:rsidR="000872A7" w:rsidRPr="00CF4BDB" w:rsidRDefault="000872A7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5F7A7A28" w14:textId="433061ED" w:rsidTr="00CF4BDB">
        <w:trPr>
          <w:trHeight w:val="311"/>
        </w:trPr>
        <w:tc>
          <w:tcPr>
            <w:tcW w:w="1423" w:type="dxa"/>
          </w:tcPr>
          <w:p w14:paraId="02AECBFD" w14:textId="2A91C778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Hack et al. (2002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ck &lt;/Author&gt;&lt;Year&gt;2002&lt;/Year&gt;&lt;RecNum&gt;1664&lt;/RecNum&gt;&lt;DisplayText&gt;&lt;style face="superscript"&gt;61&lt;/style&gt;&lt;/DisplayText&gt;&lt;record&gt;&lt;rec-number&gt;1664&lt;/rec-number&gt;&lt;foreign-keys&gt;&lt;key app="EN" db-id="sw0d2rx9250v08erax75tpp15v5vxtrvpvfe" timestamp="1518524642"&gt;1664&lt;/key&gt;&lt;/foreign-keys&gt;&lt;ref-type name="Journal Article"&gt;17&lt;/ref-type&gt;&lt;contributors&gt;&lt;authors&gt;&lt;author&gt;Hack , Maureen&lt;/author&gt;&lt;author&gt;Flannery , Daniel J.&lt;/author&gt;&lt;author&gt;Schluchter , Mark&lt;/author&gt;&lt;author&gt;Cartar , Lydia&lt;/author&gt;&lt;author&gt;Borawski , Elaine&lt;/author&gt;&lt;author&gt;Klein , Nancy&lt;/author&gt;&lt;/authors&gt;&lt;/contributors&gt;&lt;titles&gt;&lt;title&gt;Outcomes in Young Adulthood for Very-Low-Birth-Weight Infants&lt;/title&gt;&lt;secondary-title&gt;New England Journal of Medicine&lt;/secondary-title&gt;&lt;/titles&gt;&lt;periodical&gt;&lt;full-title&gt;New England Journal of Medicine&lt;/full-title&gt;&lt;/periodical&gt;&lt;pages&gt;149-157&lt;/pages&gt;&lt;volume&gt;346&lt;/volume&gt;&lt;number&gt;3&lt;/number&gt;&lt;dates&gt;&lt;year&gt;2002&lt;/year&gt;&lt;/dates&gt;&lt;accession-num&gt;11796848&lt;/accession-num&gt;&lt;urls&gt;&lt;related-urls&gt;&lt;url&gt;http://www.nejm.org/doi/full/10.1056/NEJMoa010856&lt;/url&gt;&lt;/related-urls&gt;&lt;/urls&gt;&lt;electronic-resource-num&gt;10.1056/NEJMoa010856&lt;/electronic-resource-num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1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06D4519A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USA</w:t>
            </w:r>
          </w:p>
        </w:tc>
        <w:tc>
          <w:tcPr>
            <w:tcW w:w="1276" w:type="dxa"/>
          </w:tcPr>
          <w:p w14:paraId="1A4B2644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7-1979</w:t>
            </w:r>
          </w:p>
        </w:tc>
        <w:tc>
          <w:tcPr>
            <w:tcW w:w="850" w:type="dxa"/>
          </w:tcPr>
          <w:p w14:paraId="5007B457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242 </w:t>
            </w:r>
          </w:p>
        </w:tc>
        <w:tc>
          <w:tcPr>
            <w:tcW w:w="1134" w:type="dxa"/>
          </w:tcPr>
          <w:p w14:paraId="529E60A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33</w:t>
            </w:r>
          </w:p>
        </w:tc>
        <w:tc>
          <w:tcPr>
            <w:tcW w:w="993" w:type="dxa"/>
          </w:tcPr>
          <w:p w14:paraId="20EEF68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16 (48%)</w:t>
            </w:r>
          </w:p>
          <w:p w14:paraId="0A748FA8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34B7E81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E507056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08 (46%)</w:t>
            </w:r>
          </w:p>
        </w:tc>
        <w:tc>
          <w:tcPr>
            <w:tcW w:w="992" w:type="dxa"/>
          </w:tcPr>
          <w:p w14:paraId="3EF257E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0y</w:t>
            </w:r>
          </w:p>
        </w:tc>
        <w:tc>
          <w:tcPr>
            <w:tcW w:w="992" w:type="dxa"/>
          </w:tcPr>
          <w:p w14:paraId="722214E6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LBW</w:t>
            </w:r>
          </w:p>
        </w:tc>
        <w:tc>
          <w:tcPr>
            <w:tcW w:w="1560" w:type="dxa"/>
          </w:tcPr>
          <w:p w14:paraId="2088A44F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 NA</w:t>
            </w:r>
          </w:p>
        </w:tc>
        <w:tc>
          <w:tcPr>
            <w:tcW w:w="1417" w:type="dxa"/>
          </w:tcPr>
          <w:p w14:paraId="4CD5B1F9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35141BC7" w14:textId="72D21357" w:rsidR="00897B72" w:rsidRPr="00CF4BDB" w:rsidRDefault="00897B72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C51CD0"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3229A115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5B2C8FFE" w14:textId="02157042" w:rsidTr="00CF4BDB">
        <w:trPr>
          <w:trHeight w:val="311"/>
        </w:trPr>
        <w:tc>
          <w:tcPr>
            <w:tcW w:w="1423" w:type="dxa"/>
          </w:tcPr>
          <w:p w14:paraId="2B76BC0B" w14:textId="77777777" w:rsidR="00C51CD0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Hallin &amp; Stjernqvist</w:t>
            </w:r>
            <w:r w:rsidR="00B56096"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(2010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llin&lt;/Author&gt;&lt;Year&gt;2011&lt;/Year&gt;&lt;RecNum&gt;1273&lt;/RecNum&gt;&lt;DisplayText&gt;&lt;style face="superscript"&gt;33&lt;/style&gt;&lt;/DisplayText&gt;&lt;record&gt;&lt;rec-number&gt;1273&lt;/rec-number&gt;&lt;foreign-keys&gt;&lt;key app="EN" db-id="sw0d2rx9250v08erax75tpp15v5vxtrvpvfe" timestamp="1510148042"&gt;1273&lt;/key&gt;&lt;/foreign-keys&gt;&lt;ref-type name="Journal Article"&gt;17&lt;/ref-type&gt;&lt;contributors&gt;&lt;authors&gt;&lt;author&gt;Hallin, Anne-Li&lt;/author&gt;&lt;author&gt;Stjernqvist, Karin&lt;/author&gt;&lt;/authors&gt;&lt;/contributors&gt;&lt;titles&gt;&lt;title&gt;Follow-up of adolescents born extremely preterm: Self-perceived mental health, social and relational outcomes&lt;/title&gt;&lt;secondary-title&gt;Acta Paediatrica&lt;/secondary-title&gt;&lt;/titles&gt;&lt;periodical&gt;&lt;full-title&gt;Acta Paediatrica&lt;/full-title&gt;&lt;/periodical&gt;&lt;pages&gt;279-283&lt;/pages&gt;&lt;volume&gt;100&lt;/volume&gt;&lt;number&gt;2&lt;/number&gt;&lt;dates&gt;&lt;year&gt;2011&lt;/year&gt;&lt;pub-dates&gt;&lt;date&gt;Feb&lt;/date&gt;&lt;/pub-dates&gt;&lt;/dates&gt;&lt;urls&gt;&lt;related-urls&gt;&lt;url&gt;http://ovidsp.ovid.com/ovidweb.cgi?T=JS&amp;amp;CSC=Y&amp;amp;NEWS=N&amp;amp;PAGE=fulltext&amp;amp;D=psyc8&amp;amp;AN=2011-00991-025&lt;/url&gt;&lt;url&gt;http://pugwash.lib.warwick.ac.uk:4550/resserv?genre=article&amp;amp;issn=0803-5253&amp;amp;title=Acta+Paediatrica&amp;amp;date=2011&amp;amp;atitle=Follow-up+of+adolescents+born+extremely+preterm%3A+Self-perceived+mental+health%2C+social+and+relational+outcomes.&amp;amp;volume=100&amp;amp;issue=2&amp;amp;spage=279&amp;amp;sid=ovid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240C0" w:rsidRPr="001240C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3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78AD3AB4" w14:textId="222CCB0F" w:rsidR="00111882" w:rsidRPr="00CF4BDB" w:rsidRDefault="00111882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8B1F3FE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weden</w:t>
            </w:r>
          </w:p>
        </w:tc>
        <w:tc>
          <w:tcPr>
            <w:tcW w:w="1276" w:type="dxa"/>
          </w:tcPr>
          <w:p w14:paraId="4DEA20A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5-1986</w:t>
            </w:r>
          </w:p>
        </w:tc>
        <w:tc>
          <w:tcPr>
            <w:tcW w:w="850" w:type="dxa"/>
          </w:tcPr>
          <w:p w14:paraId="29F293A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51</w:t>
            </w:r>
          </w:p>
        </w:tc>
        <w:tc>
          <w:tcPr>
            <w:tcW w:w="1134" w:type="dxa"/>
          </w:tcPr>
          <w:p w14:paraId="5A1785B2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52</w:t>
            </w:r>
          </w:p>
        </w:tc>
        <w:tc>
          <w:tcPr>
            <w:tcW w:w="993" w:type="dxa"/>
          </w:tcPr>
          <w:p w14:paraId="5370EC8F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 (37.3%)</w:t>
            </w:r>
          </w:p>
        </w:tc>
        <w:tc>
          <w:tcPr>
            <w:tcW w:w="992" w:type="dxa"/>
          </w:tcPr>
          <w:p w14:paraId="2E2FFD32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3 (42.6%)</w:t>
            </w:r>
          </w:p>
        </w:tc>
        <w:tc>
          <w:tcPr>
            <w:tcW w:w="992" w:type="dxa"/>
          </w:tcPr>
          <w:p w14:paraId="02113970" w14:textId="63A6F5D1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69D54218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PT</w:t>
            </w:r>
          </w:p>
        </w:tc>
        <w:tc>
          <w:tcPr>
            <w:tcW w:w="1560" w:type="dxa"/>
          </w:tcPr>
          <w:p w14:paraId="35558CB5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 - NA</w:t>
            </w:r>
          </w:p>
        </w:tc>
        <w:tc>
          <w:tcPr>
            <w:tcW w:w="1417" w:type="dxa"/>
          </w:tcPr>
          <w:p w14:paraId="2E03BB25" w14:textId="7B0E064B" w:rsidR="00C51CD0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. Soc. Supp.</w:t>
            </w:r>
          </w:p>
          <w:p w14:paraId="602F478A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0D875D1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  <w:shd w:val="clear" w:color="auto" w:fill="auto"/>
          </w:tcPr>
          <w:p w14:paraId="0B804E59" w14:textId="2439162D" w:rsidR="00C51CD0" w:rsidRPr="00CF4BDB" w:rsidRDefault="00445AE8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Adaptive functioning for friends (ASR)</w:t>
            </w:r>
          </w:p>
        </w:tc>
      </w:tr>
      <w:tr w:rsidR="001240C0" w:rsidRPr="001240C0" w14:paraId="4F61708F" w14:textId="544A72EA" w:rsidTr="00CF4BDB">
        <w:trPr>
          <w:trHeight w:val="311"/>
        </w:trPr>
        <w:tc>
          <w:tcPr>
            <w:tcW w:w="1423" w:type="dxa"/>
          </w:tcPr>
          <w:p w14:paraId="579CDE89" w14:textId="78695DE9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Hille et al. (2008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ille&lt;/Author&gt;&lt;Year&gt;2008&lt;/Year&gt;&lt;RecNum&gt;1523&lt;/RecNum&gt;&lt;DisplayText&gt;&lt;style face="superscript"&gt;23&lt;/style&gt;&lt;/DisplayText&gt;&lt;record&gt;&lt;rec-number&gt;1523&lt;/rec-number&gt;&lt;foreign-keys&gt;&lt;key app="EN" db-id="sw0d2rx9250v08erax75tpp15v5vxtrvpvfe" timestamp="1510148924"&gt;1523&lt;/key&gt;&lt;/foreign-keys&gt;&lt;ref-type name="Journal Article"&gt;17&lt;/ref-type&gt;&lt;contributors&gt;&lt;authors&gt;&lt;author&gt;Hille, E. T. M.&lt;/author&gt;&lt;author&gt;Dorrepaal, C.&lt;/author&gt;&lt;author&gt;Perenboom, R.&lt;/author&gt;&lt;author&gt;Gravenhorst, J. B.&lt;/author&gt;&lt;author&gt;Brand, R.&lt;/author&gt;&lt;author&gt;Verloove-Vanhorick, S. P.&lt;/author&gt;&lt;/authors&gt;&lt;/contributors&gt;&lt;titles&gt;&lt;title&gt;Social Lifestyle, Risk-taking Behavior, and Psychopathology in Young Adults Born Very Preterm or with a Very Low Birthweight&lt;/title&gt;&lt;secondary-title&gt;Journal of Pediatrics&lt;/secondary-title&gt;&lt;/titles&gt;&lt;periodical&gt;&lt;full-title&gt;Journal of Pediatrics&lt;/full-title&gt;&lt;/periodical&gt;&lt;pages&gt;793-800.e4&lt;/pages&gt;&lt;volume&gt;152&lt;/volume&gt;&lt;number&gt;6&lt;/number&gt;&lt;dates&gt;&lt;year&gt;2008&lt;/year&gt;&lt;pub-dates&gt;&lt;date&gt;June&lt;/date&gt;&lt;/pub-dates&gt;&lt;/dates&gt;&lt;urls&gt;&lt;related-urls&gt;&lt;url&gt;http://ovidsp.ovid.com/ovidweb.cgi?T=JS&amp;amp;CSC=Y&amp;amp;NEWS=N&amp;amp;PAGE=fulltext&amp;amp;D=emed11&amp;amp;AN=50054839&lt;/url&gt;&lt;url&gt;http://pugwash.lib.warwick.ac.uk:4550/resserv?genre=article&amp;amp;issn=0022-3476&amp;amp;title=Journal+of+Pediatrics&amp;amp;date=2008&amp;amp;atitle=Social+Lifestyle%2C+Risk-taking+Behavior%2C+and+Psychopathology+in+Young+Adults+Born+Very+Preterm+or+with+a+Very+Low+Birthweight&amp;amp;volume=152&amp;amp;issue=6&amp;amp;spage=793&amp;amp;sid=ovid&lt;/url&gt;&lt;/related-urls&gt;&lt;/urls&gt;&lt;remote-database-name&gt;Embase&lt;/remote-database-name&gt;&lt;remote-database-provider&gt;Ovid Technologies&lt;/remote-database-provider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525248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3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381210C0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The Netherlands</w:t>
            </w:r>
          </w:p>
        </w:tc>
        <w:tc>
          <w:tcPr>
            <w:tcW w:w="1276" w:type="dxa"/>
          </w:tcPr>
          <w:p w14:paraId="28196D9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3</w:t>
            </w:r>
          </w:p>
        </w:tc>
        <w:tc>
          <w:tcPr>
            <w:tcW w:w="850" w:type="dxa"/>
          </w:tcPr>
          <w:p w14:paraId="728D2904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656</w:t>
            </w:r>
          </w:p>
        </w:tc>
        <w:tc>
          <w:tcPr>
            <w:tcW w:w="1134" w:type="dxa"/>
          </w:tcPr>
          <w:p w14:paraId="2C6B7A6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418</w:t>
            </w:r>
          </w:p>
        </w:tc>
        <w:tc>
          <w:tcPr>
            <w:tcW w:w="993" w:type="dxa"/>
          </w:tcPr>
          <w:p w14:paraId="3242EC3A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94</w:t>
            </w:r>
          </w:p>
          <w:p w14:paraId="4C6D32C1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44.8%)</w:t>
            </w:r>
          </w:p>
          <w:p w14:paraId="1440ED1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9D4FA3B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A905F9C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20 (52.6%)</w:t>
            </w:r>
          </w:p>
        </w:tc>
        <w:tc>
          <w:tcPr>
            <w:tcW w:w="992" w:type="dxa"/>
          </w:tcPr>
          <w:p w14:paraId="2FB0A3A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y</w:t>
            </w:r>
          </w:p>
        </w:tc>
        <w:tc>
          <w:tcPr>
            <w:tcW w:w="992" w:type="dxa"/>
          </w:tcPr>
          <w:p w14:paraId="268368E2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PT</w:t>
            </w:r>
          </w:p>
        </w:tc>
        <w:tc>
          <w:tcPr>
            <w:tcW w:w="1560" w:type="dxa"/>
          </w:tcPr>
          <w:p w14:paraId="392B57DE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Cs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Cohort- The </w:t>
            </w:r>
            <w:r w:rsidRPr="00CF4BDB">
              <w:rPr>
                <w:rFonts w:ascii="Times New Roman" w:hAnsi="Times New Roman" w:cs="Times New Roman"/>
                <w:bCs/>
                <w:sz w:val="20"/>
                <w:szCs w:val="20"/>
              </w:rPr>
              <w:t>POPS study &amp; Dutch General Population</w:t>
            </w:r>
          </w:p>
          <w:p w14:paraId="1A5B5B74" w14:textId="62ED0024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1AC1D4E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79835AFE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76BEF7E4" w14:textId="73F5DF97" w:rsidR="003B4BF6" w:rsidRPr="00CF4BDB" w:rsidRDefault="003B4BF6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6FC7D57" w14:textId="47219551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126" w:type="dxa"/>
          </w:tcPr>
          <w:p w14:paraId="599D06C8" w14:textId="77777777" w:rsidR="00C51CD0" w:rsidRPr="00CF4BDB" w:rsidRDefault="003B4BF6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n relationship</w:t>
            </w:r>
          </w:p>
          <w:p w14:paraId="1A2CE751" w14:textId="77777777" w:rsidR="00FB1668" w:rsidRPr="00CF4BDB" w:rsidRDefault="00FB1668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47276FE3" w14:textId="1DD2932B" w:rsidR="00FB1668" w:rsidRPr="00CF4BDB" w:rsidRDefault="00FB1668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587C30A4" w14:textId="4EFC2FCE" w:rsidTr="00CF4BDB">
        <w:trPr>
          <w:trHeight w:val="817"/>
        </w:trPr>
        <w:tc>
          <w:tcPr>
            <w:tcW w:w="1423" w:type="dxa"/>
          </w:tcPr>
          <w:p w14:paraId="682804D3" w14:textId="451D9800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Husby et al. 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t>(2016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XNieTwvQXV0aG9yPjxZZWFyPjIwMTY8L1llYXI+PFJl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</w:fldData>
              </w:fldChar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IdXNieTwvQXV0aG9yPjxZZWFyPjIwMTY8L1llYXI+PFJl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</w:fldData>
              </w:fldChar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240C0" w:rsidRPr="001240C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4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624DFB8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orway</w:t>
            </w:r>
          </w:p>
        </w:tc>
        <w:tc>
          <w:tcPr>
            <w:tcW w:w="1276" w:type="dxa"/>
          </w:tcPr>
          <w:p w14:paraId="64B83573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6-1988</w:t>
            </w:r>
          </w:p>
        </w:tc>
        <w:tc>
          <w:tcPr>
            <w:tcW w:w="850" w:type="dxa"/>
          </w:tcPr>
          <w:p w14:paraId="09E765D5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134" w:type="dxa"/>
          </w:tcPr>
          <w:p w14:paraId="0D3A42D2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</w:p>
        </w:tc>
        <w:tc>
          <w:tcPr>
            <w:tcW w:w="993" w:type="dxa"/>
          </w:tcPr>
          <w:p w14:paraId="0F222CBD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4 (40%)</w:t>
            </w:r>
          </w:p>
        </w:tc>
        <w:tc>
          <w:tcPr>
            <w:tcW w:w="992" w:type="dxa"/>
          </w:tcPr>
          <w:p w14:paraId="2D1AF5D9" w14:textId="77777777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5 (40.5%)</w:t>
            </w:r>
          </w:p>
        </w:tc>
        <w:tc>
          <w:tcPr>
            <w:tcW w:w="992" w:type="dxa"/>
          </w:tcPr>
          <w:p w14:paraId="7E565F98" w14:textId="332090A5" w:rsidR="00C51CD0" w:rsidRPr="00CF4BDB" w:rsidRDefault="00C51CD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3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529E3B49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LBW</w:t>
            </w:r>
          </w:p>
        </w:tc>
        <w:tc>
          <w:tcPr>
            <w:tcW w:w="1560" w:type="dxa"/>
          </w:tcPr>
          <w:p w14:paraId="20292FFB" w14:textId="77777777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 – The University Hospital Trondheim</w:t>
            </w:r>
          </w:p>
          <w:p w14:paraId="1B553D1C" w14:textId="4ED6C3FA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1B56EBD4" w14:textId="29E03B70" w:rsidR="00115E43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. Soc. Supp.</w:t>
            </w:r>
          </w:p>
          <w:p w14:paraId="301609A1" w14:textId="29CF9369" w:rsidR="00C51CD0" w:rsidRPr="00CF4BDB" w:rsidRDefault="00C51CD0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BC2D198" w14:textId="64B044D7" w:rsidR="00C51CD0" w:rsidRPr="00CF4BDB" w:rsidRDefault="00445AE8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Adaptive functioning for friends (ASR)</w:t>
            </w:r>
          </w:p>
        </w:tc>
      </w:tr>
      <w:tr w:rsidR="001240C0" w:rsidRPr="001240C0" w14:paraId="31F0DFD7" w14:textId="77777777" w:rsidTr="00CF4BDB">
        <w:trPr>
          <w:trHeight w:val="817"/>
        </w:trPr>
        <w:tc>
          <w:tcPr>
            <w:tcW w:w="1423" w:type="dxa"/>
          </w:tcPr>
          <w:p w14:paraId="6B469B0C" w14:textId="0BCD46DA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Jaekel, et al. (2017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Jaekel&lt;/Author&gt;&lt;Year&gt;2017&lt;/Year&gt;&lt;RecNum&gt;614&lt;/RecNum&gt;&lt;DisplayText&gt;&lt;style face="superscript"&gt;9&lt;/style&gt;&lt;/DisplayText&gt;&lt;record&gt;&lt;rec-number&gt;614&lt;/rec-number&gt;&lt;foreign-keys&gt;&lt;key app="EN" db-id="sw0d2rx9250v08erax75tpp15v5vxtrvpvfe" timestamp="1510146689"&gt;614&lt;/key&gt;&lt;/foreign-keys&gt;&lt;ref-type name="Journal Article"&gt;17&lt;/ref-type&gt;&lt;contributors&gt;&lt;authors&gt;&lt;author&gt;Jaekel, J.&lt;/author&gt;&lt;author&gt;Baumann, N.&lt;/author&gt;&lt;author&gt;Bartmann, P.&lt;/author&gt;&lt;author&gt;Wolke, D.&lt;/author&gt;&lt;/authors&gt;&lt;/contributors&gt;&lt;auth-address&gt;Department of Child and Family Studies, University of Tennessee Knoxville, Knoxville, TN, USA.&amp;#xD;Department of Psychology, University of Warwick, Coventry, UK.&amp;#xD;Institute of Neonatology, University Hospital Bonn, Bonn, Germany.&lt;/auth-address&gt;&lt;titles&gt;&lt;title&gt;Mood and anxiety disorders in very preterm/very low-birth weight individuals from 6 to 26 years&lt;/title&gt;&lt;secondary-title&gt;J Child Psychol Psychiatry&lt;/secondary-title&gt;&lt;alt-title&gt;Journal of child psychology and psychiatry, and allied disciplines&lt;/alt-title&gt;&lt;/titles&gt;&lt;periodical&gt;&lt;full-title&gt;J Child Psychol Psychiatry&lt;/full-title&gt;&lt;abbr-1&gt;Journal of child psychology and psychiatry, and allied disciplines&lt;/abbr-1&gt;&lt;/periodical&gt;&lt;alt-periodical&gt;&lt;full-title&gt;J Child Psychol Psychiatry&lt;/full-title&gt;&lt;abbr-1&gt;Journal of child psychology and psychiatry, and allied disciplines&lt;/abbr-1&gt;&lt;/alt-periodical&gt;&lt;edition&gt;2017/07/28&lt;/edition&gt;&lt;keywords&gt;&lt;keyword&gt;Preterm birth&lt;/keyword&gt;&lt;keyword&gt;anxiety disorder&lt;/keyword&gt;&lt;keyword&gt;clinical diagnoses&lt;/keyword&gt;&lt;keyword&gt;mood disorder&lt;/keyword&gt;&lt;keyword&gt;protection&lt;/keyword&gt;&lt;keyword&gt;social support&lt;/keyword&gt;&lt;/keywords&gt;&lt;dates&gt;&lt;year&gt;2017&lt;/year&gt;&lt;pub-dates&gt;&lt;date&gt;Jul 27&lt;/date&gt;&lt;/pub-dates&gt;&lt;/dates&gt;&lt;isbn&gt;0021-9630&lt;/isbn&gt;&lt;accession-num&gt;28748557&lt;/accession-num&gt;&lt;urls&gt;&lt;/urls&gt;&lt;electronic-resource-num&gt;10.1111/jcpp.12787&lt;/electronic-resource-num&gt;&lt;remote-database-provider&gt;NLM&lt;/remote-database-provider&gt;&lt;language&gt;eng&lt;/language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665B6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0EB705E9" w14:textId="0316915F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Germany</w:t>
            </w:r>
          </w:p>
        </w:tc>
        <w:tc>
          <w:tcPr>
            <w:tcW w:w="1276" w:type="dxa"/>
          </w:tcPr>
          <w:p w14:paraId="1E6A7A83" w14:textId="13B99DC0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5-1986</w:t>
            </w:r>
          </w:p>
        </w:tc>
        <w:tc>
          <w:tcPr>
            <w:tcW w:w="850" w:type="dxa"/>
          </w:tcPr>
          <w:p w14:paraId="52E59C00" w14:textId="75901DF4" w:rsidR="008A07B5" w:rsidRPr="00CF4BDB" w:rsidRDefault="00731A1D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0 </w:t>
            </w:r>
          </w:p>
          <w:p w14:paraId="75EAB64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485F8E98" w14:textId="3D28DF3D" w:rsidR="008A07B5" w:rsidRPr="00CF4BDB" w:rsidRDefault="00731A1D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</w:t>
            </w:r>
          </w:p>
        </w:tc>
        <w:tc>
          <w:tcPr>
            <w:tcW w:w="993" w:type="dxa"/>
          </w:tcPr>
          <w:p w14:paraId="5710E8CD" w14:textId="58783FC8" w:rsidR="008A07B5" w:rsidRPr="00CF4BDB" w:rsidRDefault="00731A1D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06 (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>5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>%)</w:t>
            </w:r>
          </w:p>
          <w:p w14:paraId="14EE3E1B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2D13FF8" w14:textId="6AA61E62" w:rsidR="008A07B5" w:rsidRPr="00CF4BDB" w:rsidRDefault="00731A1D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94 (47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>.7%)</w:t>
            </w:r>
          </w:p>
        </w:tc>
        <w:tc>
          <w:tcPr>
            <w:tcW w:w="992" w:type="dxa"/>
          </w:tcPr>
          <w:p w14:paraId="008FBC61" w14:textId="617A5CFB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6y</w:t>
            </w:r>
          </w:p>
        </w:tc>
        <w:tc>
          <w:tcPr>
            <w:tcW w:w="992" w:type="dxa"/>
          </w:tcPr>
          <w:p w14:paraId="253A79F5" w14:textId="2E4E0484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PT/VLBW</w:t>
            </w:r>
          </w:p>
        </w:tc>
        <w:tc>
          <w:tcPr>
            <w:tcW w:w="1560" w:type="dxa"/>
          </w:tcPr>
          <w:p w14:paraId="4F655FA1" w14:textId="0210150C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 Bavarian Longitudinal Study</w:t>
            </w:r>
          </w:p>
        </w:tc>
        <w:tc>
          <w:tcPr>
            <w:tcW w:w="1417" w:type="dxa"/>
          </w:tcPr>
          <w:p w14:paraId="3E041FB6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19A8082C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7F128E98" w14:textId="6EBA49B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77A06D3" w14:textId="77777777" w:rsidR="00731A1D" w:rsidRPr="00CF4BDB" w:rsidRDefault="00731A1D" w:rsidP="0011755E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In relationship</w:t>
            </w:r>
          </w:p>
          <w:p w14:paraId="05F56358" w14:textId="1DF28F93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70C482A1" w14:textId="3BEF934E" w:rsidTr="00CF4BDB">
        <w:trPr>
          <w:trHeight w:val="970"/>
        </w:trPr>
        <w:tc>
          <w:tcPr>
            <w:tcW w:w="1423" w:type="dxa"/>
          </w:tcPr>
          <w:p w14:paraId="2F62E489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Kajantie et al. </w:t>
            </w:r>
          </w:p>
          <w:p w14:paraId="7FE63741" w14:textId="61CE54B3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2008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phbnRpZTwvQXV0aG9yPjxZZWFyPjIwMDg8L1llYXI+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HBhZ2VzPmU2Mi03MjwvcGFnZXM+PHZv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</w:fldData>
              </w:fldCha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LYWphbnRpZTwvQXV0aG9yPjxZZWFyPjIwMDg8L1llYXI+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</w:fldData>
              </w:fldCha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3E1D89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E1D89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3DE2B08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Finland</w:t>
            </w:r>
          </w:p>
        </w:tc>
        <w:tc>
          <w:tcPr>
            <w:tcW w:w="1276" w:type="dxa"/>
          </w:tcPr>
          <w:p w14:paraId="3C99E9F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8-1985</w:t>
            </w:r>
          </w:p>
        </w:tc>
        <w:tc>
          <w:tcPr>
            <w:tcW w:w="850" w:type="dxa"/>
          </w:tcPr>
          <w:p w14:paraId="77B10C1B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62 </w:t>
            </w:r>
          </w:p>
        </w:tc>
        <w:tc>
          <w:tcPr>
            <w:tcW w:w="1134" w:type="dxa"/>
          </w:tcPr>
          <w:p w14:paraId="5E2A592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88</w:t>
            </w:r>
          </w:p>
        </w:tc>
        <w:tc>
          <w:tcPr>
            <w:tcW w:w="993" w:type="dxa"/>
          </w:tcPr>
          <w:p w14:paraId="19ABE672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68 (42%) </w:t>
            </w:r>
          </w:p>
          <w:p w14:paraId="72B467B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DFCFD6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75 (39.9%)</w:t>
            </w:r>
          </w:p>
        </w:tc>
        <w:tc>
          <w:tcPr>
            <w:tcW w:w="992" w:type="dxa"/>
          </w:tcPr>
          <w:p w14:paraId="3D922B5D" w14:textId="2547E26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22.3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  <w:p w14:paraId="2B966B8C" w14:textId="6DFF5752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44A8AEC1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LBW</w:t>
            </w:r>
          </w:p>
        </w:tc>
        <w:tc>
          <w:tcPr>
            <w:tcW w:w="1560" w:type="dxa"/>
          </w:tcPr>
          <w:p w14:paraId="1644F43D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: Helsinki Study of Very Low Birth Weight Adults</w:t>
            </w:r>
          </w:p>
          <w:p w14:paraId="6E5A7EA1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21DC6F9B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Partnership </w:t>
            </w:r>
          </w:p>
          <w:p w14:paraId="22B1E074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20B8E8B7" w14:textId="36445506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70F2DE11" w14:textId="0E13ED2C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ver partnered</w:t>
            </w:r>
          </w:p>
        </w:tc>
      </w:tr>
      <w:tr w:rsidR="001240C0" w:rsidRPr="001240C0" w14:paraId="66BA4D17" w14:textId="726D15A4" w:rsidTr="00CF4BDB">
        <w:trPr>
          <w:trHeight w:val="842"/>
        </w:trPr>
        <w:tc>
          <w:tcPr>
            <w:tcW w:w="1423" w:type="dxa"/>
          </w:tcPr>
          <w:p w14:paraId="5D5D1CA1" w14:textId="3D1BF903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Kroll et al. (2017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roll&lt;/Author&gt;&lt;Year&gt;2017&lt;/Year&gt;&lt;RecNum&gt;622&lt;/RecNum&gt;&lt;DisplayText&gt;&lt;style face="superscript"&gt;62&lt;/style&gt;&lt;/DisplayText&gt;&lt;record&gt;&lt;rec-number&gt;622&lt;/rec-number&gt;&lt;foreign-keys&gt;&lt;key app="EN" db-id="sw0d2rx9250v08erax75tpp15v5vxtrvpvfe" timestamp="1510146689"&gt;622&lt;/key&gt;&lt;/foreign-keys&gt;&lt;ref-type name="Journal Article"&gt;17&lt;/ref-type&gt;&lt;contributors&gt;&lt;authors&gt;&lt;author&gt;Kroll, J.&lt;/author&gt;&lt;author&gt;Karolis, V.&lt;/author&gt;&lt;author&gt;Brittain, P. J.&lt;/author&gt;&lt;author&gt;Tseng, C. J.&lt;/author&gt;&lt;author&gt;Froudist-Walsh, S.&lt;/author&gt;&lt;author&gt;Murray, R. M.&lt;/author&gt;&lt;author&gt;Nosarti, C.&lt;/author&gt;&lt;/authors&gt;&lt;/contributors&gt;&lt;auth-address&gt;Department of Psychosis Studies,Institute of Psychiatry,Psychology and Neuroscience,King&amp;apos;s College London,London,United Kingdom.&lt;/auth-address&gt;&lt;titles&gt;&lt;title&gt;Real-Life Impact of Executive Function Impairments in Adults Who Were Born Very Preterm&lt;/title&gt;&lt;secondary-title&gt;J Int Neuropsychol Soc&lt;/secondary-title&gt;&lt;alt-title&gt;Journal of the International Neuropsychological Society : JINS&lt;/alt-title&gt;&lt;/titles&gt;&lt;periodical&gt;&lt;full-title&gt;J Int Neuropsychol Soc&lt;/full-title&gt;&lt;abbr-1&gt;Journal of the International Neuropsychological Society : JINS&lt;/abbr-1&gt;&lt;/periodical&gt;&lt;alt-periodical&gt;&lt;full-title&gt;J Int Neuropsychol Soc&lt;/full-title&gt;&lt;abbr-1&gt;Journal of the International Neuropsychological Society : JINS&lt;/abbr-1&gt;&lt;/alt-periodical&gt;&lt;pages&gt;381-389&lt;/pages&gt;&lt;volume&gt;23&lt;/volume&gt;&lt;number&gt;5&lt;/number&gt;&lt;edition&gt;2017/04/26&lt;/edition&gt;&lt;keywords&gt;&lt;keyword&gt;Achievement&lt;/keyword&gt;&lt;keyword&gt;Executive function&lt;/keyword&gt;&lt;keyword&gt;Intelligence&lt;/keyword&gt;&lt;keyword&gt;Neuropsychology&lt;/keyword&gt;&lt;keyword&gt;Premature birth&lt;/keyword&gt;&lt;keyword&gt;Very preterm adult&lt;/keyword&gt;&lt;/keywords&gt;&lt;dates&gt;&lt;year&gt;2017&lt;/year&gt;&lt;pub-dates&gt;&lt;date&gt;May&lt;/date&gt;&lt;/pub-dates&gt;&lt;/dates&gt;&lt;isbn&gt;1355-6177&lt;/isbn&gt;&lt;accession-num&gt;28438232&lt;/accession-num&gt;&lt;urls&gt;&lt;/urls&gt;&lt;electronic-resource-num&gt;10.1017/s1355617717000169&lt;/electronic-resource-num&gt;&lt;remote-database-provider&gt;NLM&lt;/remote-database-provider&gt;&lt;language&gt;eng&lt;/language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2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 xml:space="preserve"> </w:t>
            </w:r>
          </w:p>
        </w:tc>
        <w:tc>
          <w:tcPr>
            <w:tcW w:w="992" w:type="dxa"/>
          </w:tcPr>
          <w:p w14:paraId="5820341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276" w:type="dxa"/>
          </w:tcPr>
          <w:p w14:paraId="667C1E6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9-1984</w:t>
            </w:r>
          </w:p>
        </w:tc>
        <w:tc>
          <w:tcPr>
            <w:tcW w:w="850" w:type="dxa"/>
          </w:tcPr>
          <w:p w14:paraId="42A6C4B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22 </w:t>
            </w:r>
          </w:p>
          <w:p w14:paraId="12D5408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1A1A312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993" w:type="dxa"/>
          </w:tcPr>
          <w:p w14:paraId="79DD378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76 (62%)</w:t>
            </w:r>
          </w:p>
          <w:p w14:paraId="36A922D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1AB883A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42</w:t>
            </w:r>
          </w:p>
          <w:p w14:paraId="7C95C9E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(47%)</w:t>
            </w:r>
          </w:p>
        </w:tc>
        <w:tc>
          <w:tcPr>
            <w:tcW w:w="992" w:type="dxa"/>
          </w:tcPr>
          <w:p w14:paraId="76D4DF5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8 to 34y</w:t>
            </w:r>
          </w:p>
          <w:p w14:paraId="19704D0F" w14:textId="18A57EC0" w:rsidR="0046165A" w:rsidRPr="00CF4BDB" w:rsidRDefault="0046165A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44908B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PT</w:t>
            </w:r>
          </w:p>
        </w:tc>
        <w:tc>
          <w:tcPr>
            <w:tcW w:w="1560" w:type="dxa"/>
          </w:tcPr>
          <w:p w14:paraId="00DF831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NA</w:t>
            </w:r>
          </w:p>
        </w:tc>
        <w:tc>
          <w:tcPr>
            <w:tcW w:w="1417" w:type="dxa"/>
          </w:tcPr>
          <w:p w14:paraId="7560032A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Partnership </w:t>
            </w:r>
          </w:p>
          <w:p w14:paraId="19B598F9" w14:textId="20B25B29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5DE4323B" w14:textId="2EB9695D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n relationship</w:t>
            </w:r>
          </w:p>
        </w:tc>
      </w:tr>
      <w:tr w:rsidR="001240C0" w:rsidRPr="001240C0" w14:paraId="43CC6293" w14:textId="1667F2CE" w:rsidTr="00CF4BDB">
        <w:trPr>
          <w:trHeight w:val="558"/>
        </w:trPr>
        <w:tc>
          <w:tcPr>
            <w:tcW w:w="1423" w:type="dxa"/>
          </w:tcPr>
          <w:p w14:paraId="142C5F63" w14:textId="19AC8409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Mannisto et al.* (2015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nnisto&lt;/Author&gt;&lt;Year&gt;2015&lt;/Year&gt;&lt;RecNum&gt;1234&lt;/RecNum&gt;&lt;DisplayText&gt;&lt;style face="superscript"&gt;63&lt;/style&gt;&lt;/DisplayText&gt;&lt;record&gt;&lt;rec-number&gt;1234&lt;/rec-number&gt;&lt;foreign-keys&gt;&lt;key app="EN" db-id="sw0d2rx9250v08erax75tpp15v5vxtrvpvfe" timestamp="1510148042"&gt;1234&lt;/key&gt;&lt;/foreign-keys&gt;&lt;ref-type name="Journal Article"&gt;17&lt;/ref-type&gt;&lt;contributors&gt;&lt;authors&gt;&lt;author&gt;Mannisto, Tuija&lt;/author&gt;&lt;author&gt;Vaarasmaki, Marja&lt;/author&gt;&lt;author&gt;Sipola-Leppanen, Marika&lt;/author&gt;&lt;author&gt;Tikanmaki, Marjaana&lt;/author&gt;&lt;author&gt;Matinolli, Hanna-Maria&lt;/author&gt;&lt;author&gt;Pesonen, Anu-Katriina&lt;/author&gt;&lt;author&gt;Raikkonen, Katri&lt;/author&gt;&lt;author&gt;Jarvelin, Marjo-Riitta&lt;/author&gt;&lt;author&gt;Hovi, Petteri&lt;/author&gt;&lt;author&gt;Kajantie, Eero&lt;/author&gt;&lt;/authors&gt;&lt;/contributors&gt;&lt;titles&gt;&lt;title&gt;Independent living and romantic relations among young adults born preterm&lt;/title&gt;&lt;secondary-title&gt;Pediatrics&lt;/secondary-title&gt;&lt;/titles&gt;&lt;periodical&gt;&lt;full-title&gt;Pediatrics&lt;/full-title&gt;&lt;abbr-1&gt;Pediatrics&lt;/abbr-1&gt;&lt;/periodical&gt;&lt;pages&gt;290-297&lt;/pages&gt;&lt;volume&gt;135&lt;/volume&gt;&lt;number&gt;2&lt;/number&gt;&lt;dates&gt;&lt;year&gt;2015&lt;/year&gt;&lt;pub-dates&gt;&lt;date&gt;Feb&lt;/date&gt;&lt;/pub-dates&gt;&lt;/dates&gt;&lt;urls&gt;&lt;related-urls&gt;&lt;url&gt;http://ovidsp.ovid.com/ovidweb.cgi?T=JS&amp;amp;CSC=Y&amp;amp;NEWS=N&amp;amp;PAGE=fulltext&amp;amp;D=psyc12&amp;amp;AN=2015-18292-029&lt;/url&gt;&lt;url&gt;http://pugwash.lib.warwick.ac.uk:4550/resserv?genre=article&amp;amp;issn=0031-4005&amp;amp;title=Pediatrics&amp;amp;date=2015&amp;amp;atitle=Independent+living+and+romantic+relations+among+young+adults+born+preterm.&amp;amp;volume=135&amp;amp;issue=2&amp;amp;spage=290&amp;amp;sid=ovid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3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055403A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Finland</w:t>
            </w:r>
          </w:p>
        </w:tc>
        <w:tc>
          <w:tcPr>
            <w:tcW w:w="1276" w:type="dxa"/>
          </w:tcPr>
          <w:p w14:paraId="031DCBD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5-1989</w:t>
            </w:r>
          </w:p>
        </w:tc>
        <w:tc>
          <w:tcPr>
            <w:tcW w:w="850" w:type="dxa"/>
          </w:tcPr>
          <w:p w14:paraId="2922596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97</w:t>
            </w:r>
          </w:p>
          <w:p w14:paraId="25CC1A1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221196C9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56</w:t>
            </w:r>
          </w:p>
        </w:tc>
        <w:tc>
          <w:tcPr>
            <w:tcW w:w="993" w:type="dxa"/>
          </w:tcPr>
          <w:p w14:paraId="17D259D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89 (47.6%)</w:t>
            </w:r>
          </w:p>
          <w:p w14:paraId="7BCE39A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18637E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70 (47.8%)</w:t>
            </w:r>
          </w:p>
        </w:tc>
        <w:tc>
          <w:tcPr>
            <w:tcW w:w="992" w:type="dxa"/>
          </w:tcPr>
          <w:p w14:paraId="051C2F95" w14:textId="78D5C94F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3.2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255A0840" w14:textId="3264940A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MLPT</w:t>
            </w:r>
          </w:p>
        </w:tc>
        <w:tc>
          <w:tcPr>
            <w:tcW w:w="1560" w:type="dxa"/>
          </w:tcPr>
          <w:p w14:paraId="09FB3DAB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ESTER</w:t>
            </w:r>
          </w:p>
        </w:tc>
        <w:tc>
          <w:tcPr>
            <w:tcW w:w="1417" w:type="dxa"/>
          </w:tcPr>
          <w:p w14:paraId="0679885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5C7E4579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024598F8" w14:textId="430A09CE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  <w:p w14:paraId="308A46D7" w14:textId="77777777" w:rsidR="008A07B5" w:rsidRPr="00CF4BDB" w:rsidRDefault="008A07B5" w:rsidP="0011755E">
            <w:pPr>
              <w:rPr>
                <w:rFonts w:ascii="Times New Roman" w:hAnsi="Times New Roman" w:cs="Times New Roman"/>
                <w:b/>
                <w:sz w:val="20"/>
                <w:szCs w:val="20"/>
                <w:u w:val="single"/>
              </w:rPr>
            </w:pPr>
          </w:p>
        </w:tc>
        <w:tc>
          <w:tcPr>
            <w:tcW w:w="2126" w:type="dxa"/>
          </w:tcPr>
          <w:p w14:paraId="2CDA757F" w14:textId="35D93BB0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ver partnered</w:t>
            </w:r>
          </w:p>
        </w:tc>
      </w:tr>
      <w:tr w:rsidR="001240C0" w:rsidRPr="001240C0" w14:paraId="0456820A" w14:textId="53DA4681" w:rsidTr="00CF4BDB">
        <w:trPr>
          <w:trHeight w:val="870"/>
        </w:trPr>
        <w:tc>
          <w:tcPr>
            <w:tcW w:w="1423" w:type="dxa"/>
          </w:tcPr>
          <w:p w14:paraId="12EE6B49" w14:textId="54FED9C3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Mathiasen et al. (2009) 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RoaWFzZW48L0F1dGhvcj48WWVhcj4yMDA5PC9ZZWFy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</w:fldData>
              </w:fldCha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RoaWFzZW48L0F1dGhvcj48WWVhcj4yMDA5PC9ZZWFy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</w:fldData>
              </w:fldCha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525248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525248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5F9686B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Denmark</w:t>
            </w:r>
          </w:p>
        </w:tc>
        <w:tc>
          <w:tcPr>
            <w:tcW w:w="1276" w:type="dxa"/>
          </w:tcPr>
          <w:p w14:paraId="2CBBFBD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4-1976</w:t>
            </w:r>
          </w:p>
        </w:tc>
        <w:tc>
          <w:tcPr>
            <w:tcW w:w="850" w:type="dxa"/>
          </w:tcPr>
          <w:p w14:paraId="42B9589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422 </w:t>
            </w:r>
          </w:p>
        </w:tc>
        <w:tc>
          <w:tcPr>
            <w:tcW w:w="1134" w:type="dxa"/>
          </w:tcPr>
          <w:p w14:paraId="5B89ACB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2233</w:t>
            </w:r>
          </w:p>
        </w:tc>
        <w:tc>
          <w:tcPr>
            <w:tcW w:w="993" w:type="dxa"/>
          </w:tcPr>
          <w:p w14:paraId="4BB3EA55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736 (51.8%)</w:t>
            </w:r>
          </w:p>
          <w:p w14:paraId="5031906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187D8AE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98240 (51.1%)</w:t>
            </w:r>
          </w:p>
        </w:tc>
        <w:tc>
          <w:tcPr>
            <w:tcW w:w="992" w:type="dxa"/>
          </w:tcPr>
          <w:p w14:paraId="2345637B" w14:textId="4F75B40D" w:rsidR="008A07B5" w:rsidRPr="00CF4BDB" w:rsidRDefault="0029095F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7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to 29y</w:t>
            </w:r>
          </w:p>
        </w:tc>
        <w:tc>
          <w:tcPr>
            <w:tcW w:w="992" w:type="dxa"/>
          </w:tcPr>
          <w:p w14:paraId="380630B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VPT</w:t>
            </w:r>
          </w:p>
        </w:tc>
        <w:tc>
          <w:tcPr>
            <w:tcW w:w="1560" w:type="dxa"/>
          </w:tcPr>
          <w:p w14:paraId="6086A2F5" w14:textId="20C02138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Regi</w:t>
            </w:r>
            <w:r w:rsidR="00D5279B" w:rsidRPr="00CF4BDB">
              <w:rPr>
                <w:rFonts w:ascii="Times New Roman" w:hAnsi="Times New Roman" w:cs="Times New Roman"/>
                <w:sz w:val="20"/>
                <w:szCs w:val="20"/>
              </w:rPr>
              <w:t>stry</w:t>
            </w:r>
          </w:p>
        </w:tc>
        <w:tc>
          <w:tcPr>
            <w:tcW w:w="1417" w:type="dxa"/>
          </w:tcPr>
          <w:p w14:paraId="1678D3EB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Partnership </w:t>
            </w:r>
          </w:p>
          <w:p w14:paraId="66592111" w14:textId="73270804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77CF93A2" w14:textId="2F69716B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n relationship</w:t>
            </w:r>
          </w:p>
        </w:tc>
      </w:tr>
      <w:tr w:rsidR="001240C0" w:rsidRPr="001240C0" w14:paraId="001ED023" w14:textId="715FA6B5" w:rsidTr="00CF4BDB">
        <w:trPr>
          <w:trHeight w:val="332"/>
        </w:trPr>
        <w:tc>
          <w:tcPr>
            <w:tcW w:w="1423" w:type="dxa"/>
          </w:tcPr>
          <w:p w14:paraId="05C76C97" w14:textId="7AEEC0F8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Moster, et al. (2008)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0ZXI8L0F1dGhvcj48WWVhcj4yMDA4PC9ZZWFyPjxS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jYyLTczPC9wYWdlcz48dm9sdW1lPjM1OTwvdm9sdW1lPjxu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</w:fldData>
              </w:fldCha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b3N0ZXI8L0F1dGhvcj48WWVhcj4yMDA4PC9ZZWFyPjxS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</w:fldData>
              </w:fldCha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665B6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4E9D7DC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orway</w:t>
            </w:r>
          </w:p>
        </w:tc>
        <w:tc>
          <w:tcPr>
            <w:tcW w:w="1276" w:type="dxa"/>
          </w:tcPr>
          <w:p w14:paraId="0AEDFEA1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67-1983</w:t>
            </w:r>
          </w:p>
        </w:tc>
        <w:tc>
          <w:tcPr>
            <w:tcW w:w="850" w:type="dxa"/>
          </w:tcPr>
          <w:p w14:paraId="674E0BBA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9465</w:t>
            </w:r>
          </w:p>
          <w:p w14:paraId="3824C2FA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7558B394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66EE2EE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828,227 </w:t>
            </w:r>
          </w:p>
        </w:tc>
        <w:tc>
          <w:tcPr>
            <w:tcW w:w="993" w:type="dxa"/>
          </w:tcPr>
          <w:p w14:paraId="5A8A0A6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1715 (55%)</w:t>
            </w:r>
          </w:p>
          <w:p w14:paraId="7CBD7A3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0C0577C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421568 (50.9 %)</w:t>
            </w:r>
          </w:p>
        </w:tc>
        <w:tc>
          <w:tcPr>
            <w:tcW w:w="992" w:type="dxa"/>
          </w:tcPr>
          <w:p w14:paraId="48D1D0C2" w14:textId="1CB2F760" w:rsidR="008A07B5" w:rsidRPr="00CF4BDB" w:rsidRDefault="0029095F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E71BC8"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to 36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344281C9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PT, VPT &amp; MLPT</w:t>
            </w:r>
          </w:p>
        </w:tc>
        <w:tc>
          <w:tcPr>
            <w:tcW w:w="1560" w:type="dxa"/>
          </w:tcPr>
          <w:p w14:paraId="7679D7A7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Registry </w:t>
            </w:r>
          </w:p>
        </w:tc>
        <w:tc>
          <w:tcPr>
            <w:tcW w:w="1417" w:type="dxa"/>
          </w:tcPr>
          <w:p w14:paraId="2DB6793A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Partnership </w:t>
            </w:r>
          </w:p>
          <w:p w14:paraId="3B53277E" w14:textId="10732DF3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2126" w:type="dxa"/>
          </w:tcPr>
          <w:p w14:paraId="7D8B6D81" w14:textId="4B4896A2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arriage/cohabitation</w:t>
            </w:r>
          </w:p>
        </w:tc>
      </w:tr>
      <w:tr w:rsidR="001240C0" w:rsidRPr="001240C0" w14:paraId="0906779E" w14:textId="68F4E286" w:rsidTr="00CF4BDB">
        <w:trPr>
          <w:trHeight w:val="332"/>
        </w:trPr>
        <w:tc>
          <w:tcPr>
            <w:tcW w:w="1423" w:type="dxa"/>
          </w:tcPr>
          <w:p w14:paraId="39238D81" w14:textId="704F1761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Odberg &amp; Elgen (2011)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dberg&lt;/Author&gt;&lt;Year&gt;2011&lt;/Year&gt;&lt;RecNum&gt;881&lt;/RecNum&gt;&lt;DisplayText&gt;&lt;style face="superscript"&gt;35&lt;/style&gt;&lt;/DisplayText&gt;&lt;record&gt;&lt;rec-number&gt;881&lt;/rec-number&gt;&lt;foreign-keys&gt;&lt;key app="EN" db-id="sw0d2rx9250v08erax75tpp15v5vxtrvpvfe" timestamp="1510146690"&gt;881&lt;/key&gt;&lt;/foreign-keys&gt;&lt;ref-type name="Journal Article"&gt;17&lt;/ref-type&gt;&lt;contributors&gt;&lt;authors&gt;&lt;author&gt;Odberg, M. D.&lt;/author&gt;&lt;author&gt;Elgen, I. B.&lt;/author&gt;&lt;/authors&gt;&lt;/contributors&gt;&lt;auth-address&gt;Department of Clinical Medicine, University of Bergen, Norway. morten.duus.odberg@helse-bergen.no&lt;/auth-address&gt;&lt;titles&gt;&lt;title&gt;Low birth weight young adults: quality of life, academic achievements and social functioning&lt;/title&gt;&lt;secondary-title&gt;Acta Paediatr&lt;/secondary-title&gt;&lt;alt-title&gt;Acta paediatrica (Oslo, Norway : 1992)&lt;/alt-title&gt;&lt;/titles&gt;&lt;periodical&gt;&lt;full-title&gt;Acta Paediatr&lt;/full-title&gt;&lt;abbr-1&gt;Acta paediatrica (Oslo, Norway : 1992)&lt;/abbr-1&gt;&lt;/periodical&gt;&lt;alt-periodical&gt;&lt;full-title&gt;Acta Paediatr&lt;/full-title&gt;&lt;abbr-1&gt;Acta paediatrica (Oslo, Norway : 1992)&lt;/abbr-1&gt;&lt;/alt-periodical&gt;&lt;pages&gt;284-8&lt;/pages&gt;&lt;volume&gt;100&lt;/volume&gt;&lt;number&gt;2&lt;/number&gt;&lt;edition&gt;2010/12/01&lt;/edition&gt;&lt;keywords&gt;&lt;keyword&gt;Adolescent&lt;/keyword&gt;&lt;keyword&gt;*Educational Status&lt;/keyword&gt;&lt;keyword&gt;Female&lt;/keyword&gt;&lt;keyword&gt;Follow-Up Studies&lt;/keyword&gt;&lt;keyword&gt;Humans&lt;/keyword&gt;&lt;keyword&gt;*Infant, Low Birth Weight&lt;/keyword&gt;&lt;keyword&gt;Infant, Newborn&lt;/keyword&gt;&lt;keyword&gt;Longitudinal Studies&lt;/keyword&gt;&lt;keyword&gt;Male&lt;/keyword&gt;&lt;keyword&gt;*Quality of Life&lt;/keyword&gt;&lt;keyword&gt;*Social Adjustment&lt;/keyword&gt;&lt;keyword&gt;Young Adult&lt;/keyword&gt;&lt;/keywords&gt;&lt;dates&gt;&lt;year&gt;2011&lt;/year&gt;&lt;pub-dates&gt;&lt;date&gt;Feb&lt;/date&gt;&lt;/pub-dates&gt;&lt;/dates&gt;&lt;isbn&gt;0803-5253&lt;/isbn&gt;&lt;accession-num&gt;21114522&lt;/accession-num&gt;&lt;urls&gt;&lt;/urls&gt;&lt;electronic-resource-num&gt;10.1111/j.1651-2227.2010.02096.x&lt;/electronic-resource-num&gt;&lt;remote-database-provider&gt;NLM&lt;/remote-database-provider&gt;&lt;language&gt;eng&lt;/language&gt;&lt;/record&gt;&lt;/Cite&gt;&lt;/EndNote&gt;</w:instrTex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240C0" w:rsidRPr="001240C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5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23F86FF3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orway</w:t>
            </w:r>
          </w:p>
        </w:tc>
        <w:tc>
          <w:tcPr>
            <w:tcW w:w="1276" w:type="dxa"/>
          </w:tcPr>
          <w:p w14:paraId="0CEB763A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86-1988</w:t>
            </w:r>
          </w:p>
        </w:tc>
        <w:tc>
          <w:tcPr>
            <w:tcW w:w="850" w:type="dxa"/>
          </w:tcPr>
          <w:p w14:paraId="40234458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34 </w:t>
            </w:r>
          </w:p>
        </w:tc>
        <w:tc>
          <w:tcPr>
            <w:tcW w:w="1134" w:type="dxa"/>
          </w:tcPr>
          <w:p w14:paraId="2401C36E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35</w:t>
            </w:r>
          </w:p>
        </w:tc>
        <w:tc>
          <w:tcPr>
            <w:tcW w:w="993" w:type="dxa"/>
          </w:tcPr>
          <w:p w14:paraId="72B3162B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61 (54%)</w:t>
            </w:r>
          </w:p>
        </w:tc>
        <w:tc>
          <w:tcPr>
            <w:tcW w:w="992" w:type="dxa"/>
          </w:tcPr>
          <w:p w14:paraId="5B666D33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64 (53%)</w:t>
            </w:r>
          </w:p>
        </w:tc>
        <w:tc>
          <w:tcPr>
            <w:tcW w:w="992" w:type="dxa"/>
          </w:tcPr>
          <w:p w14:paraId="037827DB" w14:textId="0C476ECF" w:rsidR="008A07B5" w:rsidRPr="00CF4BDB" w:rsidRDefault="0029095F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19y</w:t>
            </w:r>
          </w:p>
        </w:tc>
        <w:tc>
          <w:tcPr>
            <w:tcW w:w="992" w:type="dxa"/>
          </w:tcPr>
          <w:p w14:paraId="339DA65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LBW </w:t>
            </w:r>
          </w:p>
          <w:p w14:paraId="42044BA0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(&lt;2000 </w:t>
            </w:r>
          </w:p>
          <w:p w14:paraId="39D60D0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gr)</w:t>
            </w:r>
          </w:p>
        </w:tc>
        <w:tc>
          <w:tcPr>
            <w:tcW w:w="1560" w:type="dxa"/>
          </w:tcPr>
          <w:p w14:paraId="63BF499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 - NA</w:t>
            </w:r>
          </w:p>
        </w:tc>
        <w:tc>
          <w:tcPr>
            <w:tcW w:w="1417" w:type="dxa"/>
          </w:tcPr>
          <w:p w14:paraId="1B56F55C" w14:textId="59A817D8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5F1A1487" w14:textId="744A6C30" w:rsidR="008A07B5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. Soc. Supp.</w:t>
            </w:r>
          </w:p>
          <w:p w14:paraId="740F463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CFA903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n relationship</w:t>
            </w:r>
          </w:p>
          <w:p w14:paraId="15A327D7" w14:textId="1FEC675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elf-reported quality of the social network</w:t>
            </w:r>
          </w:p>
        </w:tc>
      </w:tr>
      <w:tr w:rsidR="001240C0" w:rsidRPr="001240C0" w14:paraId="295B3288" w14:textId="2F3C31EE" w:rsidTr="00CF4BDB">
        <w:trPr>
          <w:trHeight w:val="614"/>
        </w:trPr>
        <w:tc>
          <w:tcPr>
            <w:tcW w:w="1423" w:type="dxa"/>
          </w:tcPr>
          <w:p w14:paraId="582799C6" w14:textId="621E4B96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Roberts et al. (2013)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JlcnRzPC9BdXRob3I+PFllYXI+MjAxMzwvWWVhcj48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Sb2JlcnRzPC9BdXRob3I+PFllYXI+MjAxMzwvWWVhcj48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</w:fldData>
              </w:fldCha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</w:r>
            <w:r w:rsidR="003C48B2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3C48B2" w:rsidRPr="003C48B2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4</w:t>
            </w:r>
            <w:r w:rsidR="000B0094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992" w:type="dxa"/>
          </w:tcPr>
          <w:p w14:paraId="024335A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Australia</w:t>
            </w:r>
          </w:p>
        </w:tc>
        <w:tc>
          <w:tcPr>
            <w:tcW w:w="1276" w:type="dxa"/>
          </w:tcPr>
          <w:p w14:paraId="676EBAC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91-1992</w:t>
            </w:r>
          </w:p>
        </w:tc>
        <w:tc>
          <w:tcPr>
            <w:tcW w:w="850" w:type="dxa"/>
          </w:tcPr>
          <w:p w14:paraId="1E01814D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4</w:t>
            </w:r>
          </w:p>
        </w:tc>
        <w:tc>
          <w:tcPr>
            <w:tcW w:w="1134" w:type="dxa"/>
          </w:tcPr>
          <w:p w14:paraId="3ACA393F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148</w:t>
            </w:r>
          </w:p>
        </w:tc>
        <w:tc>
          <w:tcPr>
            <w:tcW w:w="993" w:type="dxa"/>
          </w:tcPr>
          <w:p w14:paraId="7B02EA4B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84 (45,2%)</w:t>
            </w:r>
          </w:p>
        </w:tc>
        <w:tc>
          <w:tcPr>
            <w:tcW w:w="992" w:type="dxa"/>
          </w:tcPr>
          <w:p w14:paraId="39E3393B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60 (43.5%)</w:t>
            </w:r>
          </w:p>
        </w:tc>
        <w:tc>
          <w:tcPr>
            <w:tcW w:w="992" w:type="dxa"/>
          </w:tcPr>
          <w:p w14:paraId="5D175B2F" w14:textId="0E27B354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8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6411F03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PT/ELBW</w:t>
            </w:r>
          </w:p>
        </w:tc>
        <w:tc>
          <w:tcPr>
            <w:tcW w:w="1560" w:type="dxa"/>
          </w:tcPr>
          <w:p w14:paraId="1F3A5005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Cohort- </w:t>
            </w: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Victorian Infant Collaborative Study</w:t>
            </w:r>
          </w:p>
          <w:p w14:paraId="1B1C8CF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02143E1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1D6B07B5" w14:textId="7EDE2020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0893CE3A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33545499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7CC25CD9" w14:textId="453E42F4" w:rsidTr="00CF4BDB">
        <w:trPr>
          <w:trHeight w:val="614"/>
        </w:trPr>
        <w:tc>
          <w:tcPr>
            <w:tcW w:w="1423" w:type="dxa"/>
            <w:shd w:val="clear" w:color="auto" w:fill="auto"/>
          </w:tcPr>
          <w:p w14:paraId="2AAE4C5F" w14:textId="3475B2A3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aigal, Day et al. (2016)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      </w:fldCha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TYWlnYWw8L0F1dGhvcj48WWVhcj4yMDE2PC9ZZWFyPjxS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=
</w:fldData>
              </w:fldCha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="001665B6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665B6" w:rsidRPr="00CF4BDB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  <w:p w14:paraId="7BB49E7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</w:tcPr>
          <w:p w14:paraId="5B313AA3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anada</w:t>
            </w:r>
          </w:p>
        </w:tc>
        <w:tc>
          <w:tcPr>
            <w:tcW w:w="1276" w:type="dxa"/>
            <w:shd w:val="clear" w:color="auto" w:fill="auto"/>
          </w:tcPr>
          <w:p w14:paraId="0AA36A97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977-1982</w:t>
            </w:r>
          </w:p>
        </w:tc>
        <w:tc>
          <w:tcPr>
            <w:tcW w:w="850" w:type="dxa"/>
            <w:shd w:val="clear" w:color="auto" w:fill="auto"/>
          </w:tcPr>
          <w:p w14:paraId="3A3CE17F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100 </w:t>
            </w:r>
          </w:p>
          <w:p w14:paraId="4CA39948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shd w:val="clear" w:color="auto" w:fill="auto"/>
          </w:tcPr>
          <w:p w14:paraId="3B3C3852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89</w:t>
            </w:r>
          </w:p>
        </w:tc>
        <w:tc>
          <w:tcPr>
            <w:tcW w:w="993" w:type="dxa"/>
            <w:shd w:val="clear" w:color="auto" w:fill="auto"/>
          </w:tcPr>
          <w:p w14:paraId="1049817A" w14:textId="77777777" w:rsidR="008A07B5" w:rsidRPr="00CF4BDB" w:rsidRDefault="008A07B5" w:rsidP="0011755E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 xml:space="preserve">39 (39.0%) </w:t>
            </w:r>
          </w:p>
          <w:p w14:paraId="6EF8D712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  <w:shd w:val="clear" w:color="auto" w:fill="auto"/>
          </w:tcPr>
          <w:p w14:paraId="5B5FBEC1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</w:rPr>
              <w:t>33 (37.1%)</w:t>
            </w:r>
          </w:p>
        </w:tc>
        <w:tc>
          <w:tcPr>
            <w:tcW w:w="992" w:type="dxa"/>
            <w:shd w:val="clear" w:color="auto" w:fill="auto"/>
          </w:tcPr>
          <w:p w14:paraId="5EB482CA" w14:textId="314741CB" w:rsidR="008A07B5" w:rsidRPr="00CF4BDB" w:rsidRDefault="0029095F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2.3</w:t>
            </w:r>
            <w:r w:rsidR="008A07B5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  <w:shd w:val="clear" w:color="auto" w:fill="auto"/>
          </w:tcPr>
          <w:p w14:paraId="4E0A71A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ELBW</w:t>
            </w:r>
          </w:p>
        </w:tc>
        <w:tc>
          <w:tcPr>
            <w:tcW w:w="1560" w:type="dxa"/>
            <w:shd w:val="clear" w:color="auto" w:fill="auto"/>
          </w:tcPr>
          <w:p w14:paraId="01B6DE3A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McMaster ELBW Cohort</w:t>
            </w:r>
          </w:p>
        </w:tc>
        <w:tc>
          <w:tcPr>
            <w:tcW w:w="1417" w:type="dxa"/>
            <w:shd w:val="clear" w:color="auto" w:fill="auto"/>
          </w:tcPr>
          <w:p w14:paraId="2210D74E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  <w:p w14:paraId="3BDA4198" w14:textId="7B6B5CA9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QRR </w:t>
            </w:r>
          </w:p>
          <w:p w14:paraId="3D2DADB0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CDBCC94" w14:textId="77777777" w:rsidR="001240C0" w:rsidRPr="00E26FD4" w:rsidRDefault="001240C0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x.</w:t>
            </w:r>
            <w:r w:rsidRPr="00E26FD4">
              <w:rPr>
                <w:rFonts w:ascii="Times New Roman" w:hAnsi="Times New Roman" w:cs="Times New Roman"/>
                <w:sz w:val="20"/>
                <w:szCs w:val="20"/>
              </w:rPr>
              <w:t xml:space="preserve"> Inte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.</w:t>
            </w:r>
          </w:p>
          <w:p w14:paraId="5F12C4B3" w14:textId="1BAEE163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  <w:p w14:paraId="63396FA5" w14:textId="79AACDC0" w:rsidR="00115E43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. Soc. Supp.</w:t>
            </w:r>
          </w:p>
          <w:p w14:paraId="01A39CC8" w14:textId="2D7D080D" w:rsidR="008A07B5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2126" w:type="dxa"/>
          </w:tcPr>
          <w:p w14:paraId="009B6E86" w14:textId="6EA25B98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Marriage/cohabitation</w:t>
            </w:r>
          </w:p>
          <w:p w14:paraId="65A0D512" w14:textId="2D4D98E8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Satisfaction with partner</w:t>
            </w:r>
          </w:p>
          <w:p w14:paraId="3B90B001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4EFC890" w14:textId="38BCED81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13417CFE" w14:textId="308754A5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Young adult social support index</w:t>
            </w:r>
          </w:p>
          <w:p w14:paraId="42F05138" w14:textId="13C8A3D2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240C0" w:rsidRPr="001240C0" w14:paraId="028F0465" w14:textId="65EBC306" w:rsidTr="00CF4BDB">
        <w:trPr>
          <w:trHeight w:val="916"/>
        </w:trPr>
        <w:tc>
          <w:tcPr>
            <w:tcW w:w="1423" w:type="dxa"/>
          </w:tcPr>
          <w:p w14:paraId="4770F9E0" w14:textId="63A4E314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Scharf &amp; Cohen (2013)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arf&lt;/Author&gt;&lt;Year&gt;2013&lt;/Year&gt;&lt;RecNum&gt;1253&lt;/RecNum&gt;&lt;DisplayText&gt;&lt;style face="superscript"&gt;31&lt;/style&gt;&lt;/DisplayText&gt;&lt;record&gt;&lt;rec-number&gt;1253&lt;/rec-number&gt;&lt;foreign-keys&gt;&lt;key app="EN" db-id="sw0d2rx9250v08erax75tpp15v5vxtrvpvfe" timestamp="1510148042"&gt;1253&lt;/key&gt;&lt;/foreign-keys&gt;&lt;ref-type name="Journal Article"&gt;17&lt;/ref-type&gt;&lt;contributors&gt;&lt;authors&gt;&lt;author&gt;Scharf, Miri&lt;/author&gt;&lt;author&gt;Cohen, Tal&lt;/author&gt;&lt;/authors&gt;&lt;/contributors&gt;&lt;titles&gt;&lt;title&gt;Relatedness and individuation among young adults born preterm: The role of relationships with parents and death anxiety&lt;/title&gt;&lt;secondary-title&gt;Journal of Adult Development&lt;/secondary-title&gt;&lt;/titles&gt;&lt;periodical&gt;&lt;full-title&gt;Journal of Adult Development&lt;/full-title&gt;&lt;/periodical&gt;&lt;pages&gt;212-221&lt;/pages&gt;&lt;volume&gt;20&lt;/volume&gt;&lt;number&gt;4&lt;/number&gt;&lt;dates&gt;&lt;year&gt;2013&lt;/year&gt;&lt;pub-dates&gt;&lt;date&gt;Dec&lt;/date&gt;&lt;/pub-dates&gt;&lt;/dates&gt;&lt;urls&gt;&lt;related-urls&gt;&lt;url&gt;http://ovidsp.ovid.com/ovidweb.cgi?T=JS&amp;amp;CSC=Y&amp;amp;NEWS=N&amp;amp;PAGE=fulltext&amp;amp;D=psyc10&amp;amp;AN=2013-21853-001&lt;/url&gt;&lt;url&gt;http://pugwash.lib.warwick.ac.uk:4550/resserv?genre=article&amp;amp;issn=1068-0667&amp;amp;title=Journal+of+Adult+Development&amp;amp;date=2013&amp;amp;atitle=Relatedness+and+individuation+among+young+adults+born+preterm%3A+The+role+of+relationships+with+parents+and+death+anxiety.&amp;amp;volume=20&amp;amp;issue=4&amp;amp;spage=212&amp;amp;sid=ovid&lt;/url&gt;&lt;/related-urls&gt;&lt;/urls&gt;&lt;remote-database-name&gt;PsycINFO&lt;/remote-database-name&gt;&lt;remote-database-provider&gt;Ovid Technologies&lt;/remote-database-provider&gt;&lt;/record&gt;&lt;/Cite&gt;&lt;/EndNote&gt;</w:instrTex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240C0" w:rsidRPr="001240C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1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  <w:p w14:paraId="542EF44B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85ECCF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Israel</w:t>
            </w:r>
          </w:p>
        </w:tc>
        <w:tc>
          <w:tcPr>
            <w:tcW w:w="1276" w:type="dxa"/>
          </w:tcPr>
          <w:p w14:paraId="57EB0DC1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850" w:type="dxa"/>
          </w:tcPr>
          <w:p w14:paraId="6F7B8B03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57</w:t>
            </w:r>
          </w:p>
        </w:tc>
        <w:tc>
          <w:tcPr>
            <w:tcW w:w="1134" w:type="dxa"/>
          </w:tcPr>
          <w:p w14:paraId="7190F37D" w14:textId="77777777" w:rsidR="008A07B5" w:rsidRPr="00CF4BDB" w:rsidRDefault="008A07B5" w:rsidP="0011755E">
            <w:pPr>
              <w:rPr>
                <w:rFonts w:ascii="Times New Roman" w:hAnsi="Times New Roman" w:cs="Times New Roman"/>
                <w:color w:val="292526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color w:val="292526"/>
                <w:sz w:val="20"/>
                <w:szCs w:val="20"/>
              </w:rPr>
              <w:t>57</w:t>
            </w:r>
          </w:p>
        </w:tc>
        <w:tc>
          <w:tcPr>
            <w:tcW w:w="993" w:type="dxa"/>
          </w:tcPr>
          <w:p w14:paraId="60D9F6EC" w14:textId="77777777" w:rsidR="008A07B5" w:rsidRPr="00CF4BDB" w:rsidRDefault="008A07B5" w:rsidP="0011755E">
            <w:pPr>
              <w:rPr>
                <w:rFonts w:ascii="Times New Roman" w:hAnsi="Times New Roman" w:cs="Times New Roman"/>
                <w:color w:val="292526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color w:val="292526"/>
                <w:sz w:val="20"/>
                <w:szCs w:val="20"/>
              </w:rPr>
              <w:t>NA</w:t>
            </w:r>
          </w:p>
        </w:tc>
        <w:tc>
          <w:tcPr>
            <w:tcW w:w="992" w:type="dxa"/>
          </w:tcPr>
          <w:p w14:paraId="24E2A6F5" w14:textId="77777777" w:rsidR="008A07B5" w:rsidRPr="00CF4BDB" w:rsidRDefault="008A07B5" w:rsidP="0011755E">
            <w:pPr>
              <w:rPr>
                <w:rFonts w:ascii="Times New Roman" w:hAnsi="Times New Roman" w:cs="Times New Roman"/>
                <w:color w:val="292526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color w:val="292526"/>
                <w:sz w:val="20"/>
                <w:szCs w:val="20"/>
              </w:rPr>
              <w:t>NA</w:t>
            </w:r>
          </w:p>
        </w:tc>
        <w:tc>
          <w:tcPr>
            <w:tcW w:w="992" w:type="dxa"/>
          </w:tcPr>
          <w:p w14:paraId="262BDC13" w14:textId="15B3DFAA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26.6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992" w:type="dxa"/>
          </w:tcPr>
          <w:p w14:paraId="7BA67AEC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560" w:type="dxa"/>
          </w:tcPr>
          <w:p w14:paraId="3CC6AE83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NA</w:t>
            </w:r>
          </w:p>
        </w:tc>
        <w:tc>
          <w:tcPr>
            <w:tcW w:w="1417" w:type="dxa"/>
          </w:tcPr>
          <w:p w14:paraId="4C76B96D" w14:textId="647382CF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QRR</w:t>
            </w:r>
          </w:p>
          <w:p w14:paraId="55BDC211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25DD9856" w14:textId="6DDA95A2" w:rsidR="00115E43" w:rsidRPr="00CF4BDB" w:rsidRDefault="00115E43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. Soc. Supp.</w:t>
            </w:r>
          </w:p>
          <w:p w14:paraId="2D21BE51" w14:textId="07501260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20A5ADCD" w14:textId="183791D0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Intimacy in relationship           Emotional closeness                              </w:t>
            </w:r>
          </w:p>
        </w:tc>
      </w:tr>
      <w:tr w:rsidR="001240C0" w:rsidRPr="001240C0" w14:paraId="584A4C2E" w14:textId="5F389D9C" w:rsidTr="00CF4BDB">
        <w:trPr>
          <w:trHeight w:val="332"/>
        </w:trPr>
        <w:tc>
          <w:tcPr>
            <w:tcW w:w="1423" w:type="dxa"/>
          </w:tcPr>
          <w:p w14:paraId="0596EB13" w14:textId="0952A369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Winstanley, Lamb, Ellis-Davies, &amp; Rentfrow (2015)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1240C0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instanley&lt;/Author&gt;&lt;Year&gt;2015&lt;/Year&gt;&lt;RecNum&gt;1669&lt;/RecNum&gt;&lt;DisplayText&gt;&lt;style face="superscript"&gt;32&lt;/style&gt;&lt;/DisplayText&gt;&lt;record&gt;&lt;rec-number&gt;1669&lt;/rec-number&gt;&lt;foreign-keys&gt;&lt;key app="EN" db-id="sw0d2rx9250v08erax75tpp15v5vxtrvpvfe" timestamp="1519665097"&gt;1669&lt;/key&gt;&lt;/foreign-keys&gt;&lt;ref-type name="Journal Article"&gt;17&lt;/ref-type&gt;&lt;contributors&gt;&lt;authors&gt;&lt;author&gt;Winstanley, Alice&lt;/author&gt;&lt;author&gt;Lamb, Michael E.&lt;/author&gt;&lt;author&gt;Ellis-Davies, Kate&lt;/author&gt;&lt;author&gt;Rentfrow, Peter Jason&lt;/author&gt;&lt;/authors&gt;&lt;/contributors&gt;&lt;titles&gt;&lt;title&gt;The subjective well-being of adults born preterm&lt;/title&gt;&lt;secondary-title&gt;Journal of Research in Personality&lt;/secondary-title&gt;&lt;/titles&gt;&lt;periodical&gt;&lt;full-title&gt;Journal of Research in Personality&lt;/full-title&gt;&lt;/periodical&gt;&lt;pages&gt;23-30&lt;/pages&gt;&lt;volume&gt;59&lt;/volume&gt;&lt;keywords&gt;&lt;keyword&gt;Preterm birth&lt;/keyword&gt;&lt;keyword&gt;Well-being&lt;/keyword&gt;&lt;keyword&gt;Life satisfaction&lt;/keyword&gt;&lt;keyword&gt;Relationship satisfaction&lt;/keyword&gt;&lt;keyword&gt;Job satisfaction&lt;/keyword&gt;&lt;keyword&gt;Personality&lt;/keyword&gt;&lt;keyword&gt;Hospitalization&lt;/keyword&gt;&lt;/keywords&gt;&lt;dates&gt;&lt;year&gt;2015&lt;/year&gt;&lt;pub-dates&gt;&lt;date&gt;2015/12/01/&lt;/date&gt;&lt;/pub-dates&gt;&lt;/dates&gt;&lt;isbn&gt;0092-6566&lt;/isbn&gt;&lt;urls&gt;&lt;related-urls&gt;&lt;url&gt;http://www.sciencedirect.com/science/article/pii/S0092656615300143&lt;/url&gt;&lt;/related-urls&gt;&lt;/urls&gt;&lt;electronic-resource-num&gt;https://doi.org/10.1016/j.jrp.2015.09.002&lt;/electronic-resource-num&gt;&lt;/record&gt;&lt;/Cite&gt;&lt;/EndNote&gt;</w:instrTex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1240C0" w:rsidRPr="001240C0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2</w:t>
            </w:r>
            <w:r w:rsidR="0029095F" w:rsidRPr="00CF4BDB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992" w:type="dxa"/>
          </w:tcPr>
          <w:p w14:paraId="09C4E696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UK</w:t>
            </w:r>
          </w:p>
        </w:tc>
        <w:tc>
          <w:tcPr>
            <w:tcW w:w="1276" w:type="dxa"/>
          </w:tcPr>
          <w:p w14:paraId="61CEC22F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850" w:type="dxa"/>
          </w:tcPr>
          <w:p w14:paraId="53FC8008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11,592</w:t>
            </w:r>
          </w:p>
          <w:p w14:paraId="18C88F85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6136A846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51,460</w:t>
            </w:r>
          </w:p>
        </w:tc>
        <w:tc>
          <w:tcPr>
            <w:tcW w:w="993" w:type="dxa"/>
          </w:tcPr>
          <w:p w14:paraId="08E25FCC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554 (30.7%)</w:t>
            </w:r>
          </w:p>
          <w:p w14:paraId="6F81CAD5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  <w:p w14:paraId="614F304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5FC315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8038 (69.3%)</w:t>
            </w:r>
          </w:p>
        </w:tc>
        <w:tc>
          <w:tcPr>
            <w:tcW w:w="992" w:type="dxa"/>
          </w:tcPr>
          <w:p w14:paraId="4FC0A710" w14:textId="0A4652B3" w:rsidR="008A07B5" w:rsidRPr="00CF4BDB" w:rsidRDefault="0029095F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31.4y</w:t>
            </w:r>
          </w:p>
        </w:tc>
        <w:tc>
          <w:tcPr>
            <w:tcW w:w="992" w:type="dxa"/>
          </w:tcPr>
          <w:p w14:paraId="2CD60387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T</w:t>
            </w:r>
          </w:p>
        </w:tc>
        <w:tc>
          <w:tcPr>
            <w:tcW w:w="1560" w:type="dxa"/>
          </w:tcPr>
          <w:p w14:paraId="29522F6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Cohort-NA</w:t>
            </w:r>
          </w:p>
        </w:tc>
        <w:tc>
          <w:tcPr>
            <w:tcW w:w="1417" w:type="dxa"/>
          </w:tcPr>
          <w:p w14:paraId="423F0A74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 xml:space="preserve">Partnership </w:t>
            </w:r>
          </w:p>
          <w:p w14:paraId="14D26C0D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  <w:p w14:paraId="50F168B2" w14:textId="2A92E52C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hAnsi="Times New Roman" w:cs="Times New Roman"/>
                <w:sz w:val="20"/>
                <w:szCs w:val="20"/>
              </w:rPr>
              <w:t>QRR</w:t>
            </w:r>
          </w:p>
        </w:tc>
        <w:tc>
          <w:tcPr>
            <w:tcW w:w="2126" w:type="dxa"/>
          </w:tcPr>
          <w:p w14:paraId="619E4842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 xml:space="preserve">Marriage/cohabitation  </w:t>
            </w:r>
          </w:p>
          <w:p w14:paraId="0DBCD424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  <w:p w14:paraId="1A034C0E" w14:textId="2A720CE3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  <w:r w:rsidRPr="00CF4BDB"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  <w:t>Satisfaction with partner</w:t>
            </w:r>
          </w:p>
        </w:tc>
      </w:tr>
      <w:tr w:rsidR="001240C0" w:rsidRPr="001240C0" w14:paraId="0802DF33" w14:textId="77777777" w:rsidTr="00CF4BDB">
        <w:trPr>
          <w:trHeight w:val="332"/>
        </w:trPr>
        <w:tc>
          <w:tcPr>
            <w:tcW w:w="1423" w:type="dxa"/>
          </w:tcPr>
          <w:p w14:paraId="2C577469" w14:textId="6686604E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219A58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CF00D87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0" w:type="dxa"/>
          </w:tcPr>
          <w:p w14:paraId="4043B395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</w:tcPr>
          <w:p w14:paraId="004D362C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3" w:type="dxa"/>
          </w:tcPr>
          <w:p w14:paraId="2D23DDB3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53FCD9D8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263E1614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92" w:type="dxa"/>
          </w:tcPr>
          <w:p w14:paraId="36E1B23E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560" w:type="dxa"/>
          </w:tcPr>
          <w:p w14:paraId="0B7FB81D" w14:textId="77777777" w:rsidR="008A07B5" w:rsidRPr="00CF4BDB" w:rsidRDefault="008A07B5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</w:tcPr>
          <w:p w14:paraId="3DC6DDDE" w14:textId="77777777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26" w:type="dxa"/>
          </w:tcPr>
          <w:p w14:paraId="113A635F" w14:textId="580F85A1" w:rsidR="008A07B5" w:rsidRPr="00CF4BDB" w:rsidRDefault="008A07B5" w:rsidP="0011755E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sz w:val="20"/>
                <w:szCs w:val="20"/>
                <w:lang w:val="en-GB"/>
              </w:rPr>
            </w:pPr>
          </w:p>
        </w:tc>
      </w:tr>
    </w:tbl>
    <w:p w14:paraId="3559608C" w14:textId="77777777" w:rsidR="00E34FEC" w:rsidRDefault="00E34FEC" w:rsidP="0011755E"/>
    <w:p w14:paraId="52D26540" w14:textId="55771012" w:rsidR="00885D2F" w:rsidRPr="00CF4BDB" w:rsidRDefault="00885D2F" w:rsidP="0011755E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</w:rPr>
      </w:pPr>
      <w:r w:rsidRPr="00CF4BDB">
        <w:rPr>
          <w:rFonts w:ascii="Times New Roman" w:hAnsi="Times New Roman" w:cs="Times New Roman"/>
          <w:sz w:val="20"/>
          <w:szCs w:val="18"/>
        </w:rPr>
        <w:t xml:space="preserve">PT: Preterm, </w:t>
      </w:r>
      <w:r w:rsidR="005A1E5A" w:rsidRPr="00CF4BDB">
        <w:rPr>
          <w:rFonts w:ascii="Times New Roman" w:hAnsi="Times New Roman" w:cs="Times New Roman"/>
          <w:sz w:val="20"/>
          <w:szCs w:val="18"/>
        </w:rPr>
        <w:t xml:space="preserve">FT: Full Term, </w:t>
      </w:r>
      <w:r w:rsidRPr="00CF4BDB">
        <w:rPr>
          <w:rFonts w:ascii="Times New Roman" w:hAnsi="Times New Roman" w:cs="Times New Roman"/>
          <w:sz w:val="20"/>
          <w:szCs w:val="18"/>
        </w:rPr>
        <w:t xml:space="preserve">EPT: Extreme Preterm (&lt; 28 weeks gestation), VPT: Very Preterm (28-31 weeks gestation), MLPT: Moderate-to-Late Preterm (32-36 weeks); LBW: Low Birth Weight (&lt;2500 gr); ELBW: Extreme Low Birth Weight (&lt;1000gr), VLBW: Very Low Birth Weight (1000-1500 gr), VPT/VLBW: Very Preterm/Very Low Birth Weight, ASR: Adult Self Report, </w:t>
      </w:r>
      <w:r w:rsidR="001240C0" w:rsidRPr="00E26FD4">
        <w:rPr>
          <w:rFonts w:ascii="Times New Roman" w:hAnsi="Times New Roman" w:cs="Times New Roman"/>
          <w:sz w:val="20"/>
          <w:szCs w:val="20"/>
        </w:rPr>
        <w:t>Se</w:t>
      </w:r>
      <w:r w:rsidR="001240C0">
        <w:rPr>
          <w:rFonts w:ascii="Times New Roman" w:hAnsi="Times New Roman" w:cs="Times New Roman"/>
          <w:sz w:val="20"/>
          <w:szCs w:val="20"/>
        </w:rPr>
        <w:t>x.</w:t>
      </w:r>
      <w:r w:rsidR="001240C0" w:rsidRPr="00E26FD4">
        <w:rPr>
          <w:rFonts w:ascii="Times New Roman" w:hAnsi="Times New Roman" w:cs="Times New Roman"/>
          <w:sz w:val="20"/>
          <w:szCs w:val="20"/>
        </w:rPr>
        <w:t xml:space="preserve"> Inter</w:t>
      </w:r>
      <w:r w:rsidR="001240C0">
        <w:rPr>
          <w:rFonts w:ascii="Times New Roman" w:hAnsi="Times New Roman" w:cs="Times New Roman"/>
          <w:sz w:val="20"/>
          <w:szCs w:val="20"/>
        </w:rPr>
        <w:t xml:space="preserve">c.: Sexual Intercourse, </w:t>
      </w:r>
      <w:r w:rsidR="00115E43">
        <w:rPr>
          <w:rFonts w:ascii="Times New Roman" w:hAnsi="Times New Roman" w:cs="Times New Roman"/>
          <w:sz w:val="20"/>
          <w:szCs w:val="20"/>
        </w:rPr>
        <w:t>P. Soc.</w:t>
      </w:r>
      <w:r w:rsidR="00115E43" w:rsidRPr="00CF4BDB">
        <w:rPr>
          <w:rFonts w:ascii="Times New Roman" w:hAnsi="Times New Roman" w:cs="Times New Roman"/>
          <w:sz w:val="20"/>
          <w:szCs w:val="20"/>
        </w:rPr>
        <w:t xml:space="preserve"> Support</w:t>
      </w:r>
      <w:r w:rsidR="00115E43">
        <w:rPr>
          <w:rFonts w:ascii="Times New Roman" w:hAnsi="Times New Roman" w:cs="Times New Roman"/>
          <w:sz w:val="20"/>
          <w:szCs w:val="20"/>
        </w:rPr>
        <w:t xml:space="preserve">: Peer Social Support; </w:t>
      </w:r>
      <w:r w:rsidRPr="00CF4BDB">
        <w:rPr>
          <w:rFonts w:ascii="Times New Roman" w:hAnsi="Times New Roman" w:cs="Times New Roman"/>
          <w:sz w:val="20"/>
          <w:szCs w:val="18"/>
        </w:rPr>
        <w:t>QRR: Quality of Romantic Relationship, NA: not available.</w:t>
      </w:r>
    </w:p>
    <w:p w14:paraId="6C831FB0" w14:textId="21712528" w:rsidR="005A1E5A" w:rsidRPr="00CF4BDB" w:rsidRDefault="00885D2F" w:rsidP="0011755E">
      <w:pPr>
        <w:tabs>
          <w:tab w:val="center" w:pos="4680"/>
        </w:tabs>
        <w:rPr>
          <w:rFonts w:ascii="Times New Roman" w:hAnsi="Times New Roman" w:cs="Times New Roman"/>
          <w:sz w:val="20"/>
          <w:szCs w:val="20"/>
        </w:rPr>
      </w:pPr>
      <w:r w:rsidRPr="00CF4BDB">
        <w:rPr>
          <w:rFonts w:ascii="Times New Roman" w:hAnsi="Times New Roman" w:cs="Times New Roman"/>
          <w:sz w:val="20"/>
          <w:szCs w:val="20"/>
        </w:rPr>
        <w:lastRenderedPageBreak/>
        <w:t xml:space="preserve">* </w:t>
      </w:r>
      <w:r w:rsidR="001240C0" w:rsidRPr="00CF4BDB">
        <w:rPr>
          <w:rFonts w:ascii="Times New Roman" w:hAnsi="Times New Roman" w:cs="Times New Roman"/>
          <w:sz w:val="20"/>
          <w:szCs w:val="20"/>
        </w:rPr>
        <w:t xml:space="preserve">This study reported </w:t>
      </w:r>
      <w:r w:rsidR="001240C0" w:rsidRPr="00CF4BDB">
        <w:rPr>
          <w:rFonts w:ascii="Times New Roman" w:eastAsia="Arial Unicode MS" w:hAnsi="Times New Roman" w:cs="Times New Roman"/>
          <w:sz w:val="20"/>
          <w:szCs w:val="20"/>
        </w:rPr>
        <w:t>on an early preterm (&lt;34 weeks) subgroup overlapping with MLPT subgroup.</w:t>
      </w:r>
      <w:r w:rsidR="001240C0" w:rsidRPr="00CF4BDB">
        <w:rPr>
          <w:rFonts w:ascii="Times New Roman" w:hAnsi="Times New Roman" w:cs="Times New Roman"/>
          <w:sz w:val="20"/>
          <w:szCs w:val="20"/>
        </w:rPr>
        <w:t xml:space="preserve"> We e</w:t>
      </w:r>
      <w:r w:rsidRPr="00CF4BDB">
        <w:rPr>
          <w:rFonts w:ascii="Times New Roman" w:hAnsi="Times New Roman" w:cs="Times New Roman"/>
          <w:sz w:val="20"/>
          <w:szCs w:val="20"/>
        </w:rPr>
        <w:t xml:space="preserve">xcluded </w:t>
      </w:r>
      <w:r w:rsidR="001240C0" w:rsidRPr="00CF4BDB">
        <w:rPr>
          <w:rFonts w:ascii="Times New Roman" w:hAnsi="Times New Roman" w:cs="Times New Roman"/>
          <w:sz w:val="20"/>
          <w:szCs w:val="20"/>
        </w:rPr>
        <w:t xml:space="preserve">this </w:t>
      </w:r>
      <w:r w:rsidR="005A1E5A" w:rsidRPr="00CF4BDB">
        <w:rPr>
          <w:rFonts w:ascii="Times New Roman" w:hAnsi="Times New Roman" w:cs="Times New Roman"/>
          <w:sz w:val="20"/>
          <w:szCs w:val="20"/>
        </w:rPr>
        <w:t>subsample of</w:t>
      </w:r>
      <w:r w:rsidR="001240C0" w:rsidRPr="00CF4BDB">
        <w:rPr>
          <w:rFonts w:ascii="Times New Roman" w:hAnsi="Times New Roman" w:cs="Times New Roman"/>
          <w:sz w:val="20"/>
          <w:szCs w:val="20"/>
        </w:rPr>
        <w:t xml:space="preserve"> </w:t>
      </w:r>
      <w:r w:rsidR="005A1E5A" w:rsidRPr="00CF4BDB">
        <w:rPr>
          <w:rFonts w:ascii="Times New Roman" w:hAnsi="Times New Roman" w:cs="Times New Roman"/>
          <w:sz w:val="20"/>
          <w:szCs w:val="20"/>
        </w:rPr>
        <w:t xml:space="preserve"> &lt;34 weeks gestation</w:t>
      </w:r>
      <w:r w:rsidR="001240C0" w:rsidRPr="00CF4BDB">
        <w:rPr>
          <w:rFonts w:ascii="Times New Roman" w:hAnsi="Times New Roman" w:cs="Times New Roman"/>
          <w:sz w:val="20"/>
          <w:szCs w:val="20"/>
        </w:rPr>
        <w:t xml:space="preserve"> from the analysis. </w:t>
      </w:r>
    </w:p>
    <w:p w14:paraId="27F8A664" w14:textId="0F0E39C0" w:rsidR="00E34FEC" w:rsidRDefault="00E34FEC" w:rsidP="0011755E"/>
    <w:p w14:paraId="58DF5C3E" w14:textId="77777777" w:rsidR="00E34FEC" w:rsidRDefault="00E34FEC" w:rsidP="0011755E">
      <w:pPr>
        <w:tabs>
          <w:tab w:val="center" w:pos="4513"/>
        </w:tabs>
        <w:sectPr w:rsidR="00E34FEC" w:rsidSect="00E34FE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tab/>
      </w:r>
    </w:p>
    <w:p w14:paraId="6857369D" w14:textId="4B34FD5E" w:rsidR="00E34FEC" w:rsidRPr="00E34FEC" w:rsidRDefault="00E34FEC" w:rsidP="0011755E">
      <w:pPr>
        <w:rPr>
          <w:rFonts w:ascii="Times New Roman" w:hAnsi="Times New Roman" w:cs="Times New Roman"/>
          <w:sz w:val="24"/>
        </w:rPr>
      </w:pPr>
      <w:r w:rsidRPr="00E80FB3">
        <w:rPr>
          <w:rFonts w:ascii="Times New Roman" w:hAnsi="Times New Roman" w:cs="Times New Roman"/>
          <w:b/>
          <w:sz w:val="24"/>
        </w:rPr>
        <w:lastRenderedPageBreak/>
        <w:t>Table 2.</w:t>
      </w:r>
      <w:r w:rsidRPr="00E34FEC">
        <w:rPr>
          <w:rFonts w:ascii="Times New Roman" w:hAnsi="Times New Roman" w:cs="Times New Roman"/>
          <w:sz w:val="24"/>
        </w:rPr>
        <w:t xml:space="preserve"> </w:t>
      </w:r>
      <w:r w:rsidR="00D00676">
        <w:rPr>
          <w:rFonts w:ascii="Times New Roman" w:hAnsi="Times New Roman" w:cs="Times New Roman"/>
          <w:sz w:val="24"/>
        </w:rPr>
        <w:t xml:space="preserve">Number of </w:t>
      </w:r>
      <w:r w:rsidR="00206140">
        <w:rPr>
          <w:rFonts w:ascii="Times New Roman" w:hAnsi="Times New Roman" w:cs="Times New Roman"/>
          <w:sz w:val="24"/>
        </w:rPr>
        <w:t>P</w:t>
      </w:r>
      <w:r w:rsidR="00D00676">
        <w:rPr>
          <w:rFonts w:ascii="Times New Roman" w:hAnsi="Times New Roman" w:cs="Times New Roman"/>
          <w:sz w:val="24"/>
        </w:rPr>
        <w:t xml:space="preserve">articipants </w:t>
      </w:r>
      <w:r w:rsidR="00206140">
        <w:rPr>
          <w:rFonts w:ascii="Times New Roman" w:hAnsi="Times New Roman" w:cs="Times New Roman"/>
          <w:sz w:val="24"/>
        </w:rPr>
        <w:t>I</w:t>
      </w:r>
      <w:r w:rsidR="00D00676">
        <w:rPr>
          <w:rFonts w:ascii="Times New Roman" w:hAnsi="Times New Roman" w:cs="Times New Roman"/>
          <w:sz w:val="24"/>
        </w:rPr>
        <w:t xml:space="preserve">ncluded in </w:t>
      </w:r>
      <w:r w:rsidR="00115E43">
        <w:rPr>
          <w:rFonts w:ascii="Times New Roman" w:hAnsi="Times New Roman" w:cs="Times New Roman"/>
          <w:sz w:val="24"/>
        </w:rPr>
        <w:t>Meta-</w:t>
      </w:r>
      <w:r w:rsidR="00206140">
        <w:rPr>
          <w:rFonts w:ascii="Times New Roman" w:hAnsi="Times New Roman" w:cs="Times New Roman"/>
          <w:sz w:val="24"/>
        </w:rPr>
        <w:t>A</w:t>
      </w:r>
      <w:r w:rsidR="00D00676">
        <w:rPr>
          <w:rFonts w:ascii="Times New Roman" w:hAnsi="Times New Roman" w:cs="Times New Roman"/>
          <w:sz w:val="24"/>
        </w:rPr>
        <w:t>nalysis</w:t>
      </w:r>
    </w:p>
    <w:tbl>
      <w:tblPr>
        <w:tblStyle w:val="TableGrid"/>
        <w:tblW w:w="13608" w:type="dxa"/>
        <w:tblLook w:val="04A0" w:firstRow="1" w:lastRow="0" w:firstColumn="1" w:lastColumn="0" w:noHBand="0" w:noVBand="1"/>
      </w:tblPr>
      <w:tblGrid>
        <w:gridCol w:w="1540"/>
        <w:gridCol w:w="898"/>
        <w:gridCol w:w="1957"/>
        <w:gridCol w:w="2409"/>
        <w:gridCol w:w="2410"/>
        <w:gridCol w:w="2410"/>
        <w:gridCol w:w="1984"/>
      </w:tblGrid>
      <w:tr w:rsidR="00CE1597" w:rsidRPr="00D90554" w14:paraId="0ADC24C1" w14:textId="77777777" w:rsidTr="0011755E">
        <w:tc>
          <w:tcPr>
            <w:tcW w:w="1540" w:type="dxa"/>
          </w:tcPr>
          <w:p w14:paraId="74D70624" w14:textId="5184B70C" w:rsidR="00CE1597" w:rsidRPr="00D90554" w:rsidRDefault="00F90B82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oci</w:t>
            </w:r>
            <w:r w:rsidR="00CE1597" w:rsidRPr="00D90554">
              <w:rPr>
                <w:rFonts w:ascii="Times New Roman" w:hAnsi="Times New Roman" w:cs="Times New Roman"/>
                <w:sz w:val="20"/>
                <w:szCs w:val="20"/>
              </w:rPr>
              <w:t>al outcome</w:t>
            </w:r>
          </w:p>
        </w:tc>
        <w:tc>
          <w:tcPr>
            <w:tcW w:w="898" w:type="dxa"/>
          </w:tcPr>
          <w:p w14:paraId="78137C80" w14:textId="00A887CF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B4A1E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D9055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Studies</w:t>
            </w:r>
          </w:p>
        </w:tc>
        <w:tc>
          <w:tcPr>
            <w:tcW w:w="1957" w:type="dxa"/>
          </w:tcPr>
          <w:p w14:paraId="1E9C2A38" w14:textId="5B483CA5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otal </w:t>
            </w:r>
            <w:r w:rsidRPr="00D90554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cases</w:t>
            </w:r>
          </w:p>
        </w:tc>
        <w:tc>
          <w:tcPr>
            <w:tcW w:w="2409" w:type="dxa"/>
          </w:tcPr>
          <w:p w14:paraId="41A16821" w14:textId="72A461EA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D90554">
              <w:rPr>
                <w:rFonts w:ascii="Times New Roman" w:hAnsi="Times New Roman" w:cs="Times New Roman"/>
                <w:i/>
                <w:sz w:val="20"/>
                <w:szCs w:val="20"/>
              </w:rPr>
              <w:t>N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alyz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ed by degree of prematurity</w:t>
            </w:r>
          </w:p>
        </w:tc>
        <w:tc>
          <w:tcPr>
            <w:tcW w:w="2410" w:type="dxa"/>
          </w:tcPr>
          <w:p w14:paraId="68247E65" w14:textId="31948993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D90554">
              <w:rPr>
                <w:rFonts w:ascii="Times New Roman" w:hAnsi="Times New Roman" w:cs="Times New Roman"/>
                <w:i/>
                <w:sz w:val="20"/>
                <w:szCs w:val="20"/>
              </w:rPr>
              <w:t>N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alyz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ed by type of study</w:t>
            </w:r>
          </w:p>
        </w:tc>
        <w:tc>
          <w:tcPr>
            <w:tcW w:w="2410" w:type="dxa"/>
          </w:tcPr>
          <w:p w14:paraId="14AC4CDB" w14:textId="68C9D0CC" w:rsidR="00CE1597" w:rsidRPr="00752D17" w:rsidRDefault="00CE1597" w:rsidP="0011755E">
            <w:pPr>
              <w:rPr>
                <w:rFonts w:ascii="Times New Roman" w:hAnsi="Times New Roman" w:cs="Times New Roman"/>
                <w:i/>
                <w:sz w:val="20"/>
                <w:szCs w:val="20"/>
              </w:rPr>
            </w:pPr>
            <w:r w:rsidRPr="00752D17">
              <w:rPr>
                <w:rFonts w:ascii="Times New Roman" w:hAnsi="Times New Roman" w:cs="Times New Roman"/>
                <w:i/>
                <w:sz w:val="20"/>
                <w:szCs w:val="20"/>
              </w:rPr>
              <w:t>N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r w:rsidRPr="00752D17">
              <w:rPr>
                <w:rFonts w:ascii="Times New Roman" w:hAnsi="Times New Roman" w:cs="Times New Roman"/>
                <w:sz w:val="20"/>
                <w:szCs w:val="20"/>
              </w:rPr>
              <w:t>analyzed b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age group</w:t>
            </w:r>
            <w:r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  </w:t>
            </w:r>
          </w:p>
        </w:tc>
        <w:tc>
          <w:tcPr>
            <w:tcW w:w="1984" w:type="dxa"/>
          </w:tcPr>
          <w:p w14:paraId="53B731D9" w14:textId="152568D7" w:rsidR="00CE1597" w:rsidRPr="00CE535B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i/>
                <w:sz w:val="20"/>
                <w:szCs w:val="20"/>
              </w:rPr>
              <w:t>N</w:t>
            </w: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nalyzed by sex</w:t>
            </w:r>
          </w:p>
        </w:tc>
      </w:tr>
      <w:tr w:rsidR="00CE1597" w:rsidRPr="00D90554" w14:paraId="0277FE5D" w14:textId="77777777" w:rsidTr="0011755E">
        <w:tc>
          <w:tcPr>
            <w:tcW w:w="1540" w:type="dxa"/>
          </w:tcPr>
          <w:p w14:paraId="3A7AAF3E" w14:textId="20A176C3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omantic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Partnership</w:t>
            </w:r>
          </w:p>
        </w:tc>
        <w:tc>
          <w:tcPr>
            <w:tcW w:w="898" w:type="dxa"/>
          </w:tcPr>
          <w:p w14:paraId="0FA1C108" w14:textId="34278E7C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14</w:t>
            </w:r>
          </w:p>
        </w:tc>
        <w:tc>
          <w:tcPr>
            <w:tcW w:w="1957" w:type="dxa"/>
          </w:tcPr>
          <w:p w14:paraId="310B89CA" w14:textId="0F3EDDA8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,367,489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(PT=176,632)</w:t>
            </w:r>
          </w:p>
        </w:tc>
        <w:tc>
          <w:tcPr>
            <w:tcW w:w="2409" w:type="dxa"/>
            <w:shd w:val="clear" w:color="auto" w:fill="auto"/>
          </w:tcPr>
          <w:p w14:paraId="6FE6026D" w14:textId="79CA27DB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EPT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6,244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PT=13,606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1D4DF33A" w14:textId="76533BEA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MLPT=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56,782</w:t>
            </w:r>
          </w:p>
        </w:tc>
        <w:tc>
          <w:tcPr>
            <w:tcW w:w="2410" w:type="dxa"/>
            <w:shd w:val="clear" w:color="auto" w:fill="auto"/>
          </w:tcPr>
          <w:p w14:paraId="4C1EF1BE" w14:textId="7480FDB6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Cohort=66,566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(PT=13,456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gistries=4,300,923</w:t>
            </w:r>
          </w:p>
          <w:p w14:paraId="7C5F5440" w14:textId="1AC8D0B5" w:rsidR="00CE1597" w:rsidRPr="00D90554" w:rsidRDefault="00CE1597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(PT=163,176)</w:t>
            </w:r>
          </w:p>
        </w:tc>
        <w:tc>
          <w:tcPr>
            <w:tcW w:w="2410" w:type="dxa"/>
          </w:tcPr>
          <w:p w14:paraId="7623DDF9" w14:textId="2D6ACFA2" w:rsidR="002903F3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-</w:t>
            </w:r>
            <w:r w:rsidRPr="00546F41">
              <w:rPr>
                <w:rFonts w:ascii="Times New Roman" w:hAnsi="Times New Roman" w:cs="Times New Roman"/>
                <w:sz w:val="20"/>
                <w:szCs w:val="20"/>
              </w:rPr>
              <w:t>25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2,531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1,326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2903F3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</w:p>
          <w:p w14:paraId="202ADF3C" w14:textId="0E75C776" w:rsidR="002903F3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14FD7">
              <w:rPr>
                <w:rFonts w:ascii="Times New Roman" w:hAnsi="Times New Roman" w:cs="Times New Roman"/>
                <w:sz w:val="20"/>
                <w:szCs w:val="24"/>
              </w:rPr>
              <w:t>≥ 26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3,56,824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175,304)</w:t>
            </w:r>
          </w:p>
          <w:p w14:paraId="66D70AE0" w14:textId="37659EEC" w:rsidR="00CE1597" w:rsidRPr="00752D17" w:rsidRDefault="00CE1597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984" w:type="dxa"/>
          </w:tcPr>
          <w:p w14:paraId="40645822" w14:textId="73479093" w:rsidR="00CE1597" w:rsidRPr="00CE535B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M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793 (PT=435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03527522" w14:textId="58C6F56E" w:rsidR="00CE1597" w:rsidRDefault="00CE1597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F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967 (PT=559)</w:t>
            </w:r>
          </w:p>
        </w:tc>
      </w:tr>
      <w:tr w:rsidR="00115E43" w:rsidRPr="00D90554" w14:paraId="75D4D18D" w14:textId="77777777" w:rsidTr="0011755E">
        <w:tc>
          <w:tcPr>
            <w:tcW w:w="1540" w:type="dxa"/>
          </w:tcPr>
          <w:p w14:paraId="209D3B84" w14:textId="70FA7749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xual Intercourse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898" w:type="dxa"/>
          </w:tcPr>
          <w:p w14:paraId="4B010D6C" w14:textId="086B053A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9</w:t>
            </w:r>
          </w:p>
        </w:tc>
        <w:tc>
          <w:tcPr>
            <w:tcW w:w="1957" w:type="dxa"/>
          </w:tcPr>
          <w:p w14:paraId="026CB33E" w14:textId="5771AF4A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,730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2,029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409" w:type="dxa"/>
            <w:shd w:val="clear" w:color="auto" w:fill="auto"/>
          </w:tcPr>
          <w:p w14:paraId="7C15E5BA" w14:textId="3F5E9747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EPT=286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PT=1,4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6F1B1531" w14:textId="77777777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MLPT=323</w:t>
            </w:r>
          </w:p>
          <w:p w14:paraId="1F24FE2F" w14:textId="77777777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10" w:type="dxa"/>
            <w:shd w:val="clear" w:color="auto" w:fill="auto"/>
          </w:tcPr>
          <w:p w14:paraId="69380E71" w14:textId="7D08E61E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410" w:type="dxa"/>
          </w:tcPr>
          <w:p w14:paraId="2C96C4B0" w14:textId="6BE81535" w:rsidR="002903F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-</w:t>
            </w:r>
            <w:r w:rsidRPr="00546F41">
              <w:rPr>
                <w:rFonts w:ascii="Times New Roman" w:hAnsi="Times New Roman" w:cs="Times New Roman"/>
                <w:sz w:val="20"/>
                <w:szCs w:val="20"/>
              </w:rPr>
              <w:t>25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3,147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1,732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  <w:r w:rsidR="002903F3">
              <w:rPr>
                <w:rFonts w:ascii="Times New Roman" w:hAnsi="Times New Roman" w:cs="Times New Roman"/>
                <w:sz w:val="20"/>
                <w:szCs w:val="24"/>
              </w:rPr>
              <w:t xml:space="preserve"> </w:t>
            </w:r>
            <w:r w:rsidRPr="00B14FD7">
              <w:rPr>
                <w:rFonts w:ascii="Times New Roman" w:hAnsi="Times New Roman" w:cs="Times New Roman"/>
                <w:sz w:val="20"/>
                <w:szCs w:val="24"/>
              </w:rPr>
              <w:t>≥ 26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583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297)</w:t>
            </w:r>
          </w:p>
          <w:p w14:paraId="268EECD4" w14:textId="4182802D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4" w:type="dxa"/>
          </w:tcPr>
          <w:p w14:paraId="6A10B400" w14:textId="035426D3" w:rsidR="00115E43" w:rsidRPr="00CE535B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M=1,02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T=551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54204A72" w14:textId="193713AC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F=1,214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T=685)</w:t>
            </w:r>
          </w:p>
        </w:tc>
      </w:tr>
      <w:tr w:rsidR="00115E43" w:rsidRPr="00D90554" w14:paraId="54EC42A6" w14:textId="77777777" w:rsidTr="0011755E">
        <w:tc>
          <w:tcPr>
            <w:tcW w:w="1540" w:type="dxa"/>
          </w:tcPr>
          <w:p w14:paraId="5065EA9C" w14:textId="2864DE0B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Parenthood</w:t>
            </w:r>
          </w:p>
        </w:tc>
        <w:tc>
          <w:tcPr>
            <w:tcW w:w="898" w:type="dxa"/>
          </w:tcPr>
          <w:p w14:paraId="70E63EAF" w14:textId="64AE9394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1</w:t>
            </w:r>
          </w:p>
        </w:tc>
        <w:tc>
          <w:tcPr>
            <w:tcW w:w="1957" w:type="dxa"/>
          </w:tcPr>
          <w:p w14:paraId="2B703E02" w14:textId="467C03CE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,423,798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179,724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409" w:type="dxa"/>
            <w:shd w:val="clear" w:color="auto" w:fill="auto"/>
          </w:tcPr>
          <w:p w14:paraId="19CDD262" w14:textId="1C1E784E" w:rsidR="00115E43" w:rsidRPr="003316AB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PT= 6,207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VPT=13,369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LPT=1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6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0,148</w:t>
            </w:r>
          </w:p>
        </w:tc>
        <w:tc>
          <w:tcPr>
            <w:tcW w:w="2410" w:type="dxa"/>
            <w:shd w:val="clear" w:color="auto" w:fill="auto"/>
          </w:tcPr>
          <w:p w14:paraId="13D52722" w14:textId="77777777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ohort=122,952</w:t>
            </w:r>
          </w:p>
          <w:p w14:paraId="734AFFD1" w14:textId="50B5A07F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PT=16,560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1F44E52C" w14:textId="77777777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Registries=4,300,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  <w:p w14:paraId="3118805C" w14:textId="77777777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PT=163,164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  <w:p w14:paraId="080CA942" w14:textId="62F95F98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2410" w:type="dxa"/>
          </w:tcPr>
          <w:p w14:paraId="0648E5D7" w14:textId="73FA82E3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8-</w:t>
            </w:r>
            <w:r w:rsidRPr="00546F41">
              <w:rPr>
                <w:rFonts w:ascii="Times New Roman" w:hAnsi="Times New Roman" w:cs="Times New Roman"/>
                <w:sz w:val="20"/>
                <w:szCs w:val="20"/>
              </w:rPr>
              <w:t>25y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,589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 = 741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>;</w:t>
            </w:r>
          </w:p>
          <w:p w14:paraId="78ABDF13" w14:textId="0805CED2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B14FD7">
              <w:rPr>
                <w:rFonts w:ascii="Times New Roman" w:hAnsi="Times New Roman" w:cs="Times New Roman"/>
                <w:sz w:val="20"/>
                <w:szCs w:val="24"/>
              </w:rPr>
              <w:t>≥ 26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=4,364,369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174,978)</w:t>
            </w:r>
          </w:p>
        </w:tc>
        <w:tc>
          <w:tcPr>
            <w:tcW w:w="1984" w:type="dxa"/>
          </w:tcPr>
          <w:p w14:paraId="780D96AC" w14:textId="47E7440F" w:rsidR="002903F3" w:rsidRPr="00CE535B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M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4,531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2,045)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; </w:t>
            </w:r>
          </w:p>
          <w:p w14:paraId="64CB3E31" w14:textId="17378C7C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E535B">
              <w:rPr>
                <w:rFonts w:ascii="Times New Roman" w:hAnsi="Times New Roman" w:cs="Times New Roman"/>
                <w:sz w:val="20"/>
                <w:szCs w:val="20"/>
              </w:rPr>
              <w:t>F=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33,101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(PT=2,540)</w:t>
            </w:r>
          </w:p>
        </w:tc>
      </w:tr>
      <w:tr w:rsidR="00115E43" w:rsidRPr="00D90554" w14:paraId="7CA5ABCB" w14:textId="77777777" w:rsidTr="0011755E">
        <w:tc>
          <w:tcPr>
            <w:tcW w:w="1540" w:type="dxa"/>
          </w:tcPr>
          <w:p w14:paraId="05005F81" w14:textId="49152E7D" w:rsidR="00A5178E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Quality of Romantic Relationship</w:t>
            </w:r>
          </w:p>
          <w:p w14:paraId="06C5C036" w14:textId="27FC4785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98" w:type="dxa"/>
          </w:tcPr>
          <w:p w14:paraId="6B6B8C4A" w14:textId="6F3ED8D3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957" w:type="dxa"/>
          </w:tcPr>
          <w:p w14:paraId="3644191E" w14:textId="4CA54927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63,238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(PT=11,688)</w:t>
            </w:r>
          </w:p>
        </w:tc>
        <w:tc>
          <w:tcPr>
            <w:tcW w:w="2409" w:type="dxa"/>
            <w:shd w:val="clear" w:color="auto" w:fill="auto"/>
          </w:tcPr>
          <w:p w14:paraId="0DB1CEFB" w14:textId="1EF9AE4A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410" w:type="dxa"/>
          </w:tcPr>
          <w:p w14:paraId="795E2934" w14:textId="6BA00740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410" w:type="dxa"/>
          </w:tcPr>
          <w:p w14:paraId="75430F31" w14:textId="77777777" w:rsidR="00115E43" w:rsidRPr="004A72FB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  <w:p w14:paraId="28AACF33" w14:textId="77777777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  <w:p w14:paraId="7C760BD7" w14:textId="1AF4B652" w:rsidR="00115E43" w:rsidRPr="00752D17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</w:p>
        </w:tc>
        <w:tc>
          <w:tcPr>
            <w:tcW w:w="1984" w:type="dxa"/>
          </w:tcPr>
          <w:p w14:paraId="75F6B767" w14:textId="77777777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  <w: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 xml:space="preserve"> </w:t>
            </w:r>
          </w:p>
          <w:p w14:paraId="6A684627" w14:textId="7F47ABA2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115E43" w:rsidRPr="00D90554" w14:paraId="79493C8C" w14:textId="77777777" w:rsidTr="0011755E">
        <w:tc>
          <w:tcPr>
            <w:tcW w:w="1540" w:type="dxa"/>
          </w:tcPr>
          <w:p w14:paraId="1D153AC5" w14:textId="07ACBF63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eer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Social Support</w:t>
            </w:r>
          </w:p>
        </w:tc>
        <w:tc>
          <w:tcPr>
            <w:tcW w:w="898" w:type="dxa"/>
          </w:tcPr>
          <w:p w14:paraId="527C51A3" w14:textId="3C105094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5</w:t>
            </w:r>
          </w:p>
        </w:tc>
        <w:tc>
          <w:tcPr>
            <w:tcW w:w="1957" w:type="dxa"/>
          </w:tcPr>
          <w:p w14:paraId="793BFDE3" w14:textId="7BF42B8A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>648</w:t>
            </w:r>
            <w:r w:rsidR="002903F3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D90554">
              <w:rPr>
                <w:rFonts w:ascii="Times New Roman" w:hAnsi="Times New Roman" w:cs="Times New Roman"/>
                <w:sz w:val="20"/>
                <w:szCs w:val="20"/>
              </w:rPr>
              <w:t xml:space="preserve">(PT=276) </w:t>
            </w:r>
          </w:p>
        </w:tc>
        <w:tc>
          <w:tcPr>
            <w:tcW w:w="2409" w:type="dxa"/>
          </w:tcPr>
          <w:p w14:paraId="30290827" w14:textId="65836B52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410" w:type="dxa"/>
          </w:tcPr>
          <w:p w14:paraId="312A81F5" w14:textId="6FBC4F0F" w:rsidR="00115E43" w:rsidRPr="00D90554" w:rsidRDefault="00115E43" w:rsidP="0011755E">
            <w:pPr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2410" w:type="dxa"/>
          </w:tcPr>
          <w:p w14:paraId="395E26CE" w14:textId="53A219F3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  <w:tc>
          <w:tcPr>
            <w:tcW w:w="1984" w:type="dxa"/>
          </w:tcPr>
          <w:p w14:paraId="47A24568" w14:textId="74234220" w:rsidR="00115E43" w:rsidRDefault="00115E43" w:rsidP="0011755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A</w:t>
            </w:r>
          </w:p>
        </w:tc>
      </w:tr>
    </w:tbl>
    <w:p w14:paraId="729F830C" w14:textId="77777777" w:rsidR="00E34FEC" w:rsidRPr="00CF4BDB" w:rsidRDefault="00E34FEC" w:rsidP="0011755E">
      <w:pPr>
        <w:rPr>
          <w:sz w:val="24"/>
        </w:rPr>
      </w:pPr>
    </w:p>
    <w:p w14:paraId="5F7DF3B0" w14:textId="458D1F7F" w:rsidR="00CE634A" w:rsidRPr="00CF4BDB" w:rsidRDefault="004A72FB" w:rsidP="0011755E">
      <w:pPr>
        <w:tabs>
          <w:tab w:val="center" w:pos="4513"/>
        </w:tabs>
        <w:rPr>
          <w:rFonts w:ascii="Times New Roman" w:hAnsi="Times New Roman" w:cs="Times New Roman"/>
          <w:sz w:val="20"/>
          <w:szCs w:val="18"/>
        </w:rPr>
      </w:pPr>
      <w:r w:rsidRPr="00CF4BDB">
        <w:rPr>
          <w:rFonts w:ascii="Times New Roman" w:hAnsi="Times New Roman" w:cs="Times New Roman"/>
          <w:sz w:val="20"/>
          <w:szCs w:val="18"/>
        </w:rPr>
        <w:t>PT: Preterm, EPT: Extreme Preterm (&lt; 28 weeks gestation), VPT: Very Preterm (28-31 weeks gestation), MLPT: Moderate-to-Late Preterm (32-36 weeks), M:</w:t>
      </w:r>
      <w:r w:rsidR="00D46EA7" w:rsidRPr="00CF4BDB">
        <w:rPr>
          <w:rFonts w:ascii="Times New Roman" w:hAnsi="Times New Roman" w:cs="Times New Roman"/>
          <w:sz w:val="20"/>
          <w:szCs w:val="18"/>
        </w:rPr>
        <w:t xml:space="preserve"> Male</w:t>
      </w:r>
      <w:r w:rsidRPr="00CF4BDB">
        <w:rPr>
          <w:rFonts w:ascii="Times New Roman" w:hAnsi="Times New Roman" w:cs="Times New Roman"/>
          <w:sz w:val="20"/>
          <w:szCs w:val="18"/>
        </w:rPr>
        <w:t xml:space="preserve">, </w:t>
      </w:r>
      <w:r w:rsidR="00B1500F" w:rsidRPr="00CF4BDB">
        <w:rPr>
          <w:rFonts w:ascii="Times New Roman" w:hAnsi="Times New Roman" w:cs="Times New Roman"/>
          <w:sz w:val="20"/>
          <w:szCs w:val="18"/>
        </w:rPr>
        <w:t xml:space="preserve">F; Female, </w:t>
      </w:r>
      <w:r w:rsidR="006A584E" w:rsidRPr="00CF4BDB">
        <w:rPr>
          <w:rFonts w:ascii="Times New Roman" w:hAnsi="Times New Roman" w:cs="Times New Roman"/>
          <w:sz w:val="20"/>
          <w:szCs w:val="18"/>
        </w:rPr>
        <w:t>NA</w:t>
      </w:r>
      <w:r w:rsidRPr="00CF4BDB">
        <w:rPr>
          <w:rFonts w:ascii="Times New Roman" w:hAnsi="Times New Roman" w:cs="Times New Roman"/>
          <w:sz w:val="20"/>
          <w:szCs w:val="18"/>
        </w:rPr>
        <w:t>: not analyzed</w:t>
      </w:r>
    </w:p>
    <w:p w14:paraId="13C7FD39" w14:textId="59B99C92" w:rsidR="00C5753A" w:rsidRDefault="00C5753A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hAnsi="Times New Roman" w:cs="Times New Roman"/>
          <w:sz w:val="18"/>
          <w:szCs w:val="18"/>
        </w:rPr>
        <w:sectPr w:rsidR="00C5753A" w:rsidSect="00E34FE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26BBA72" w14:textId="78BD7233" w:rsidR="00CB0DD8" w:rsidRPr="003D03B8" w:rsidRDefault="001D2487" w:rsidP="0011755E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  <w:r w:rsidRPr="00E80FB3">
        <w:rPr>
          <w:rFonts w:ascii="Times New Roman" w:hAnsi="Times New Roman" w:cs="Times New Roman"/>
          <w:b/>
          <w:sz w:val="24"/>
          <w:szCs w:val="24"/>
        </w:rPr>
        <w:lastRenderedPageBreak/>
        <w:t>T</w:t>
      </w:r>
      <w:r w:rsidR="00E84FC8" w:rsidRPr="00E80FB3">
        <w:rPr>
          <w:rFonts w:ascii="Times New Roman" w:hAnsi="Times New Roman" w:cs="Times New Roman"/>
          <w:b/>
          <w:sz w:val="24"/>
          <w:szCs w:val="24"/>
        </w:rPr>
        <w:t xml:space="preserve">able </w:t>
      </w:r>
      <w:r w:rsidRPr="00E80FB3">
        <w:rPr>
          <w:rFonts w:ascii="Times New Roman" w:hAnsi="Times New Roman" w:cs="Times New Roman"/>
          <w:b/>
          <w:sz w:val="24"/>
          <w:szCs w:val="24"/>
        </w:rPr>
        <w:t>3</w:t>
      </w:r>
      <w:r w:rsidR="00CB0DD8" w:rsidRPr="00E80FB3">
        <w:rPr>
          <w:rFonts w:ascii="Times New Roman" w:hAnsi="Times New Roman" w:cs="Times New Roman"/>
          <w:b/>
          <w:sz w:val="24"/>
          <w:szCs w:val="24"/>
        </w:rPr>
        <w:t>.</w:t>
      </w:r>
      <w:r w:rsidR="00CB0DD8" w:rsidRPr="003D03B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B0DD8" w:rsidRPr="003D03B8">
        <w:rPr>
          <w:rFonts w:ascii="Times New Roman" w:hAnsi="Times New Roman" w:cs="Times New Roman"/>
          <w:sz w:val="24"/>
          <w:szCs w:val="24"/>
        </w:rPr>
        <w:t xml:space="preserve">Associations between </w:t>
      </w:r>
      <w:r w:rsidR="00CB0DD8">
        <w:rPr>
          <w:rFonts w:ascii="Times New Roman" w:hAnsi="Times New Roman" w:cs="Times New Roman"/>
          <w:sz w:val="24"/>
          <w:szCs w:val="24"/>
        </w:rPr>
        <w:t>PT</w:t>
      </w:r>
      <w:r w:rsidR="00CB0DD8" w:rsidRPr="003D03B8">
        <w:rPr>
          <w:rFonts w:ascii="Times New Roman" w:hAnsi="Times New Roman" w:cs="Times New Roman"/>
          <w:sz w:val="24"/>
          <w:szCs w:val="24"/>
        </w:rPr>
        <w:t>/</w:t>
      </w:r>
      <w:r w:rsidR="00CB0DD8">
        <w:rPr>
          <w:rFonts w:ascii="Times New Roman" w:hAnsi="Times New Roman" w:cs="Times New Roman"/>
          <w:sz w:val="24"/>
          <w:szCs w:val="24"/>
        </w:rPr>
        <w:t>LBW</w:t>
      </w:r>
      <w:r w:rsidR="00CB0DD8" w:rsidRPr="003D03B8">
        <w:rPr>
          <w:rFonts w:ascii="Times New Roman" w:hAnsi="Times New Roman" w:cs="Times New Roman"/>
          <w:sz w:val="24"/>
          <w:szCs w:val="24"/>
        </w:rPr>
        <w:t xml:space="preserve"> and </w:t>
      </w:r>
      <w:r w:rsidR="00774BBA">
        <w:rPr>
          <w:rFonts w:ascii="Times New Roman" w:hAnsi="Times New Roman" w:cs="Times New Roman"/>
          <w:sz w:val="24"/>
          <w:szCs w:val="24"/>
        </w:rPr>
        <w:t xml:space="preserve">Social Outcomes </w:t>
      </w:r>
    </w:p>
    <w:tbl>
      <w:tblPr>
        <w:tblStyle w:val="TableGrid"/>
        <w:tblW w:w="88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8"/>
        <w:gridCol w:w="819"/>
        <w:gridCol w:w="1706"/>
        <w:gridCol w:w="1299"/>
        <w:gridCol w:w="1527"/>
        <w:gridCol w:w="758"/>
        <w:gridCol w:w="878"/>
      </w:tblGrid>
      <w:tr w:rsidR="00EA3B8E" w:rsidRPr="003D03B8" w14:paraId="2B0462A5" w14:textId="042BEB1E" w:rsidTr="00474360">
        <w:trPr>
          <w:trHeight w:val="516"/>
        </w:trPr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</w:tcPr>
          <w:p w14:paraId="69DC6E98" w14:textId="03E9CF9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cial Outcomes</w:t>
            </w:r>
          </w:p>
        </w:tc>
        <w:tc>
          <w:tcPr>
            <w:tcW w:w="817" w:type="dxa"/>
            <w:tcBorders>
              <w:top w:val="single" w:sz="4" w:space="0" w:color="auto"/>
              <w:bottom w:val="single" w:sz="4" w:space="0" w:color="auto"/>
            </w:tcBorders>
          </w:tcPr>
          <w:p w14:paraId="488BAC7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Data Points</w:t>
            </w:r>
          </w:p>
        </w:tc>
        <w:tc>
          <w:tcPr>
            <w:tcW w:w="1702" w:type="dxa"/>
            <w:tcBorders>
              <w:top w:val="single" w:sz="4" w:space="0" w:color="auto"/>
              <w:bottom w:val="single" w:sz="4" w:space="0" w:color="auto"/>
            </w:tcBorders>
          </w:tcPr>
          <w:p w14:paraId="31650723" w14:textId="44914F7F" w:rsidR="00EA3B8E" w:rsidRPr="00161821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OR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Hedges’s g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  <w:tcBorders>
              <w:top w:val="single" w:sz="4" w:space="0" w:color="auto"/>
              <w:bottom w:val="single" w:sz="4" w:space="0" w:color="auto"/>
            </w:tcBorders>
          </w:tcPr>
          <w:p w14:paraId="3D22467A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Cochran’s Q</w:t>
            </w:r>
          </w:p>
        </w:tc>
        <w:tc>
          <w:tcPr>
            <w:tcW w:w="1523" w:type="dxa"/>
            <w:tcBorders>
              <w:top w:val="single" w:sz="4" w:space="0" w:color="auto"/>
              <w:bottom w:val="single" w:sz="4" w:space="0" w:color="auto"/>
            </w:tcBorders>
          </w:tcPr>
          <w:p w14:paraId="5BF8FE59" w14:textId="4EAC8D31" w:rsidR="00EA3B8E" w:rsidRPr="007A627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Test for heteroge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ty (</w:t>
            </w:r>
            <w:r w:rsidRPr="007A627B">
              <w:rPr>
                <w:rFonts w:ascii="Times New Roman" w:hAnsi="Times New Roman" w:cs="Times New Roman"/>
                <w:i/>
                <w:sz w:val="24"/>
                <w:szCs w:val="24"/>
              </w:rPr>
              <w:t>p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value)</w:t>
            </w:r>
          </w:p>
        </w:tc>
        <w:tc>
          <w:tcPr>
            <w:tcW w:w="756" w:type="dxa"/>
            <w:tcBorders>
              <w:top w:val="single" w:sz="4" w:space="0" w:color="auto"/>
              <w:bottom w:val="single" w:sz="4" w:space="0" w:color="auto"/>
            </w:tcBorders>
          </w:tcPr>
          <w:p w14:paraId="058C4A95" w14:textId="47E4DBB9" w:rsidR="00EA3B8E" w:rsidRPr="007A627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Style w:val="Emphasis"/>
                <w:rFonts w:ascii="Times New Roman" w:hAnsi="Times New Roman" w:cs="Times New Roman"/>
                <w:bCs/>
                <w:color w:val="2A2A2A"/>
                <w:sz w:val="24"/>
                <w:szCs w:val="24"/>
                <w:bdr w:val="none" w:sz="0" w:space="0" w:color="auto" w:frame="1"/>
              </w:rPr>
              <w:t>T</w:t>
            </w:r>
            <w:r w:rsidRPr="0011755E">
              <w:rPr>
                <w:rStyle w:val="Emphasis"/>
                <w:rFonts w:ascii="Times New Roman" w:hAnsi="Times New Roman" w:cs="Times New Roman"/>
                <w:color w:val="2A2A2A"/>
                <w:sz w:val="24"/>
                <w:szCs w:val="24"/>
                <w:bdr w:val="none" w:sz="0" w:space="0" w:color="auto" w:frame="1"/>
                <w:vertAlign w:val="superscript"/>
              </w:rPr>
              <w:t>2</w:t>
            </w:r>
            <w:r>
              <w:rPr>
                <w:rStyle w:val="Emphasis"/>
                <w:rFonts w:ascii="Times New Roman" w:hAnsi="Times New Roman" w:cs="Times New Roman"/>
                <w:color w:val="2A2A2A"/>
                <w:sz w:val="24"/>
                <w:szCs w:val="24"/>
                <w:bdr w:val="none" w:sz="0" w:space="0" w:color="auto" w:frame="1"/>
                <w:vertAlign w:val="superscript"/>
              </w:rPr>
              <w:t xml:space="preserve"> </w:t>
            </w:r>
          </w:p>
        </w:tc>
        <w:tc>
          <w:tcPr>
            <w:tcW w:w="495" w:type="dxa"/>
            <w:tcBorders>
              <w:top w:val="single" w:sz="4" w:space="0" w:color="auto"/>
              <w:bottom w:val="single" w:sz="4" w:space="0" w:color="auto"/>
            </w:tcBorders>
          </w:tcPr>
          <w:p w14:paraId="2DA864F7" w14:textId="7A437CB3" w:rsidR="00EA3B8E" w:rsidRPr="007A627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A627B"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r w:rsidRPr="007A627B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95% C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EA3B8E" w:rsidRPr="003D03B8" w14:paraId="0E908568" w14:textId="03F2DFA1" w:rsidTr="00474360">
        <w:trPr>
          <w:trHeight w:val="535"/>
        </w:trPr>
        <w:tc>
          <w:tcPr>
            <w:tcW w:w="1864" w:type="dxa"/>
            <w:tcBorders>
              <w:top w:val="single" w:sz="4" w:space="0" w:color="auto"/>
            </w:tcBorders>
          </w:tcPr>
          <w:p w14:paraId="62492709" w14:textId="7408C3B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Romantic </w:t>
            </w:r>
            <w:r w:rsidRPr="007D1343">
              <w:rPr>
                <w:rFonts w:ascii="Times New Roman" w:hAnsi="Times New Roman" w:cs="Times New Roman"/>
                <w:b/>
                <w:sz w:val="24"/>
                <w:szCs w:val="24"/>
              </w:rPr>
              <w:t>Partnership</w:t>
            </w:r>
          </w:p>
        </w:tc>
        <w:tc>
          <w:tcPr>
            <w:tcW w:w="817" w:type="dxa"/>
            <w:tcBorders>
              <w:top w:val="single" w:sz="4" w:space="0" w:color="auto"/>
            </w:tcBorders>
          </w:tcPr>
          <w:p w14:paraId="2B6B6EF8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tcBorders>
              <w:top w:val="single" w:sz="4" w:space="0" w:color="auto"/>
            </w:tcBorders>
          </w:tcPr>
          <w:p w14:paraId="538CECBF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tcBorders>
              <w:top w:val="single" w:sz="4" w:space="0" w:color="auto"/>
            </w:tcBorders>
          </w:tcPr>
          <w:p w14:paraId="0AB6B196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  <w:tcBorders>
              <w:top w:val="single" w:sz="4" w:space="0" w:color="auto"/>
            </w:tcBorders>
          </w:tcPr>
          <w:p w14:paraId="63D8DADA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  <w:tcBorders>
              <w:top w:val="single" w:sz="4" w:space="0" w:color="auto"/>
            </w:tcBorders>
          </w:tcPr>
          <w:p w14:paraId="73EC1659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  <w:tcBorders>
              <w:top w:val="single" w:sz="4" w:space="0" w:color="auto"/>
            </w:tcBorders>
          </w:tcPr>
          <w:p w14:paraId="26A8E749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399C5916" w14:textId="0C41BDAF" w:rsidTr="00474360">
        <w:trPr>
          <w:trHeight w:val="258"/>
        </w:trPr>
        <w:tc>
          <w:tcPr>
            <w:tcW w:w="1864" w:type="dxa"/>
          </w:tcPr>
          <w:p w14:paraId="595A8C8B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All Studies</w:t>
            </w:r>
          </w:p>
        </w:tc>
        <w:tc>
          <w:tcPr>
            <w:tcW w:w="817" w:type="dxa"/>
          </w:tcPr>
          <w:p w14:paraId="01CE9F52" w14:textId="371685E3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702" w:type="dxa"/>
          </w:tcPr>
          <w:p w14:paraId="6EC2B2B3" w14:textId="31CE1276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  <w:r w:rsidR="00474360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 w:rsidR="009655D7">
              <w:rPr>
                <w:rFonts w:ascii="Times New Roman" w:hAnsi="Times New Roman" w:cs="Times New Roman"/>
                <w:sz w:val="24"/>
                <w:szCs w:val="24"/>
              </w:rPr>
              <w:t xml:space="preserve"> (0.57-0.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7CB9E085" w14:textId="33EE250B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4.39</w:t>
            </w:r>
          </w:p>
        </w:tc>
        <w:tc>
          <w:tcPr>
            <w:tcW w:w="1523" w:type="dxa"/>
          </w:tcPr>
          <w:p w14:paraId="6295CE67" w14:textId="4CB17D5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29429A7B" w14:textId="66A1399E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  <w:r w:rsidR="00CA0E1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95" w:type="dxa"/>
          </w:tcPr>
          <w:p w14:paraId="60146567" w14:textId="5A517B5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.45</w:t>
            </w:r>
            <w:r w:rsidR="00CA0E15">
              <w:rPr>
                <w:rFonts w:ascii="Times New Roman" w:hAnsi="Times New Roman" w:cs="Times New Roman"/>
                <w:sz w:val="24"/>
                <w:szCs w:val="24"/>
              </w:rPr>
              <w:t xml:space="preserve"> (92.2-96.05_</w:t>
            </w:r>
          </w:p>
        </w:tc>
      </w:tr>
      <w:tr w:rsidR="00EA3B8E" w:rsidRPr="003D03B8" w14:paraId="06FDB58A" w14:textId="5D265097" w:rsidTr="00474360">
        <w:trPr>
          <w:trHeight w:val="258"/>
        </w:trPr>
        <w:tc>
          <w:tcPr>
            <w:tcW w:w="1864" w:type="dxa"/>
          </w:tcPr>
          <w:p w14:paraId="3E126913" w14:textId="04D8845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Degree of Prematurity*</w:t>
            </w:r>
          </w:p>
        </w:tc>
        <w:tc>
          <w:tcPr>
            <w:tcW w:w="817" w:type="dxa"/>
          </w:tcPr>
          <w:p w14:paraId="6355CDB3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6DC1370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71C9073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5C6BDBA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2EC5BF8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4EF17C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644C6D36" w14:textId="112286FA" w:rsidTr="00474360">
        <w:trPr>
          <w:trHeight w:val="258"/>
        </w:trPr>
        <w:tc>
          <w:tcPr>
            <w:tcW w:w="1864" w:type="dxa"/>
          </w:tcPr>
          <w:p w14:paraId="4E2A26CE" w14:textId="49A712EE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MLPT (32-36 w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ks GA)</w:t>
            </w:r>
          </w:p>
        </w:tc>
        <w:tc>
          <w:tcPr>
            <w:tcW w:w="817" w:type="dxa"/>
          </w:tcPr>
          <w:p w14:paraId="421F851A" w14:textId="00E078BE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702" w:type="dxa"/>
          </w:tcPr>
          <w:p w14:paraId="4E420F3C" w14:textId="7AF03236" w:rsidR="00EA3B8E" w:rsidRPr="0011755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9</w:t>
            </w:r>
            <w:r w:rsidR="00474360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203" w:type="dxa"/>
          </w:tcPr>
          <w:p w14:paraId="242F3230" w14:textId="1468D34F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6.61</w:t>
            </w:r>
          </w:p>
        </w:tc>
        <w:tc>
          <w:tcPr>
            <w:tcW w:w="1523" w:type="dxa"/>
          </w:tcPr>
          <w:p w14:paraId="5551954F" w14:textId="502386EB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465079D0" w14:textId="16E86EAD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  <w:r w:rsidR="00CA0E1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95" w:type="dxa"/>
          </w:tcPr>
          <w:p w14:paraId="79F199E9" w14:textId="66CDAAE1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EA3B8E" w:rsidRPr="003D03B8" w14:paraId="79E93E03" w14:textId="07B3B292" w:rsidTr="00474360">
        <w:trPr>
          <w:trHeight w:val="258"/>
        </w:trPr>
        <w:tc>
          <w:tcPr>
            <w:tcW w:w="1864" w:type="dxa"/>
          </w:tcPr>
          <w:p w14:paraId="6306958B" w14:textId="298E1B0A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VPT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8-31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wks GA)</w:t>
            </w:r>
          </w:p>
        </w:tc>
        <w:tc>
          <w:tcPr>
            <w:tcW w:w="817" w:type="dxa"/>
          </w:tcPr>
          <w:p w14:paraId="0EA3E90A" w14:textId="763549C2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702" w:type="dxa"/>
          </w:tcPr>
          <w:p w14:paraId="412FDB8E" w14:textId="4D38F3FE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4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9655D7">
              <w:rPr>
                <w:rFonts w:ascii="Times New Roman" w:hAnsi="Times New Roman" w:cs="Times New Roman"/>
                <w:sz w:val="24"/>
                <w:szCs w:val="24"/>
              </w:rPr>
              <w:t>(0.48-0.7</w:t>
            </w:r>
            <w:r w:rsidR="00A529CE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</w:p>
        </w:tc>
        <w:tc>
          <w:tcPr>
            <w:tcW w:w="1203" w:type="dxa"/>
          </w:tcPr>
          <w:p w14:paraId="03BCBD7A" w14:textId="7F64253B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88</w:t>
            </w:r>
          </w:p>
        </w:tc>
        <w:tc>
          <w:tcPr>
            <w:tcW w:w="1523" w:type="dxa"/>
          </w:tcPr>
          <w:p w14:paraId="00AFE827" w14:textId="7DFBC44D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6" w:type="dxa"/>
          </w:tcPr>
          <w:p w14:paraId="629B1102" w14:textId="71D65EE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495" w:type="dxa"/>
          </w:tcPr>
          <w:p w14:paraId="5A0ECF90" w14:textId="75A8A03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8</w:t>
            </w:r>
            <w:r w:rsidR="00A529C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EA3B8E" w:rsidRPr="003D03B8" w14:paraId="7CF1DF16" w14:textId="67B12AEE" w:rsidTr="00474360">
        <w:trPr>
          <w:trHeight w:val="258"/>
        </w:trPr>
        <w:tc>
          <w:tcPr>
            <w:tcW w:w="1864" w:type="dxa"/>
          </w:tcPr>
          <w:p w14:paraId="4961E5BF" w14:textId="4BB01BA9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EPT (&lt; 28 wks GA)</w:t>
            </w:r>
          </w:p>
        </w:tc>
        <w:tc>
          <w:tcPr>
            <w:tcW w:w="817" w:type="dxa"/>
          </w:tcPr>
          <w:p w14:paraId="4BB7B6F7" w14:textId="3C146AFE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702" w:type="dxa"/>
          </w:tcPr>
          <w:p w14:paraId="61F2EEC1" w14:textId="1279010D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24-0</w:t>
            </w:r>
            <w:r w:rsidR="009655D7">
              <w:rPr>
                <w:rFonts w:ascii="Times New Roman" w:hAnsi="Times New Roman" w:cs="Times New Roman"/>
                <w:sz w:val="24"/>
                <w:szCs w:val="24"/>
              </w:rPr>
              <w:t>.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11D2A2C8" w14:textId="02EB3802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76</w:t>
            </w:r>
          </w:p>
        </w:tc>
        <w:tc>
          <w:tcPr>
            <w:tcW w:w="1523" w:type="dxa"/>
          </w:tcPr>
          <w:p w14:paraId="329B6A99" w14:textId="3EA6C37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41AE3902" w14:textId="5F91205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9</w:t>
            </w:r>
          </w:p>
        </w:tc>
        <w:tc>
          <w:tcPr>
            <w:tcW w:w="495" w:type="dxa"/>
          </w:tcPr>
          <w:p w14:paraId="2AD76A43" w14:textId="0CF0675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7.38</w:t>
            </w:r>
          </w:p>
        </w:tc>
      </w:tr>
      <w:tr w:rsidR="00EA3B8E" w:rsidRPr="003D03B8" w14:paraId="35CD251F" w14:textId="2B852811" w:rsidTr="00474360">
        <w:trPr>
          <w:trHeight w:val="258"/>
        </w:trPr>
        <w:tc>
          <w:tcPr>
            <w:tcW w:w="1864" w:type="dxa"/>
          </w:tcPr>
          <w:p w14:paraId="6509C282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i/>
                <w:sz w:val="24"/>
                <w:szCs w:val="24"/>
              </w:rPr>
              <w:t>Study Type</w:t>
            </w:r>
          </w:p>
        </w:tc>
        <w:tc>
          <w:tcPr>
            <w:tcW w:w="817" w:type="dxa"/>
          </w:tcPr>
          <w:p w14:paraId="4277EBF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0DA51EE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1998EF03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53CC5E7A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4B5A8EFA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164E162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5FBEFC63" w14:textId="3FC0FD6A" w:rsidTr="00474360">
        <w:trPr>
          <w:trHeight w:val="258"/>
        </w:trPr>
        <w:tc>
          <w:tcPr>
            <w:tcW w:w="1864" w:type="dxa"/>
          </w:tcPr>
          <w:p w14:paraId="1A15D415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Cohort</w:t>
            </w:r>
          </w:p>
        </w:tc>
        <w:tc>
          <w:tcPr>
            <w:tcW w:w="817" w:type="dxa"/>
          </w:tcPr>
          <w:p w14:paraId="5275D77C" w14:textId="02E48BB6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702" w:type="dxa"/>
          </w:tcPr>
          <w:p w14:paraId="0DD8902F" w14:textId="655A475C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  <w:r w:rsidR="00474360">
              <w:rPr>
                <w:rFonts w:ascii="Times New Roman" w:hAnsi="Times New Roman" w:cs="Times New Roman"/>
                <w:sz w:val="24"/>
                <w:szCs w:val="24"/>
              </w:rPr>
              <w:t xml:space="preserve"> (0.57-0.73</w:t>
            </w:r>
          </w:p>
        </w:tc>
        <w:tc>
          <w:tcPr>
            <w:tcW w:w="1203" w:type="dxa"/>
          </w:tcPr>
          <w:p w14:paraId="26449611" w14:textId="6F608C6A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13</w:t>
            </w:r>
          </w:p>
        </w:tc>
        <w:tc>
          <w:tcPr>
            <w:tcW w:w="1523" w:type="dxa"/>
          </w:tcPr>
          <w:p w14:paraId="6594842F" w14:textId="1EA6ACFD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674258D8" w14:textId="06DB8B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495" w:type="dxa"/>
          </w:tcPr>
          <w:p w14:paraId="698C8C6E" w14:textId="410B032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.77</w:t>
            </w:r>
          </w:p>
        </w:tc>
      </w:tr>
      <w:tr w:rsidR="00EA3B8E" w:rsidRPr="003D03B8" w14:paraId="5247DEFB" w14:textId="2AA90ABD" w:rsidTr="00474360">
        <w:trPr>
          <w:trHeight w:val="258"/>
        </w:trPr>
        <w:tc>
          <w:tcPr>
            <w:tcW w:w="1864" w:type="dxa"/>
          </w:tcPr>
          <w:p w14:paraId="3CE54791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Registry</w:t>
            </w:r>
          </w:p>
        </w:tc>
        <w:tc>
          <w:tcPr>
            <w:tcW w:w="817" w:type="dxa"/>
          </w:tcPr>
          <w:p w14:paraId="42F76B34" w14:textId="37FC887A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702" w:type="dxa"/>
          </w:tcPr>
          <w:p w14:paraId="28D88874" w14:textId="4D5072A8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8</w:t>
            </w:r>
            <w:r w:rsidR="00474360">
              <w:rPr>
                <w:rFonts w:ascii="Times New Roman" w:hAnsi="Times New Roman" w:cs="Times New Roman"/>
                <w:sz w:val="24"/>
                <w:szCs w:val="24"/>
              </w:rPr>
              <w:t xml:space="preserve"> (0.80-0.97)</w:t>
            </w:r>
          </w:p>
        </w:tc>
        <w:tc>
          <w:tcPr>
            <w:tcW w:w="1203" w:type="dxa"/>
          </w:tcPr>
          <w:p w14:paraId="703AA306" w14:textId="5E9D7F26" w:rsidR="00EA3B8E" w:rsidRPr="003D03B8" w:rsidRDefault="00B70F5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60</w:t>
            </w:r>
            <w:r w:rsidR="00EA3B8E">
              <w:rPr>
                <w:rFonts w:ascii="Times New Roman" w:hAnsi="Times New Roman" w:cs="Times New Roman"/>
                <w:sz w:val="24"/>
                <w:szCs w:val="24"/>
              </w:rPr>
              <w:t>24.01</w:t>
            </w:r>
          </w:p>
        </w:tc>
        <w:tc>
          <w:tcPr>
            <w:tcW w:w="1523" w:type="dxa"/>
          </w:tcPr>
          <w:p w14:paraId="48BE95C4" w14:textId="7B47352E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5E012FBF" w14:textId="2BCA4CC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4</w:t>
            </w:r>
          </w:p>
        </w:tc>
        <w:tc>
          <w:tcPr>
            <w:tcW w:w="495" w:type="dxa"/>
          </w:tcPr>
          <w:p w14:paraId="6BC1B69C" w14:textId="59402132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67</w:t>
            </w:r>
          </w:p>
        </w:tc>
      </w:tr>
      <w:tr w:rsidR="00EA3B8E" w:rsidRPr="003D03B8" w14:paraId="2E6DAEFC" w14:textId="293DEA52" w:rsidTr="00474360">
        <w:trPr>
          <w:trHeight w:val="258"/>
        </w:trPr>
        <w:tc>
          <w:tcPr>
            <w:tcW w:w="1864" w:type="dxa"/>
          </w:tcPr>
          <w:p w14:paraId="09A4D46F" w14:textId="284E0C00" w:rsidR="00EA3B8E" w:rsidRPr="0079588E" w:rsidRDefault="00EA3B8E" w:rsidP="0011755E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79588E">
              <w:rPr>
                <w:rFonts w:ascii="Times New Roman" w:hAnsi="Times New Roman" w:cs="Times New Roman"/>
                <w:i/>
                <w:sz w:val="24"/>
                <w:szCs w:val="24"/>
              </w:rPr>
              <w:t>Age Group</w:t>
            </w:r>
          </w:p>
        </w:tc>
        <w:tc>
          <w:tcPr>
            <w:tcW w:w="817" w:type="dxa"/>
          </w:tcPr>
          <w:p w14:paraId="13764A98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3C185966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38AA5228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39F52FE0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7D55A388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4291B1C9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3112915A" w14:textId="302E46F3" w:rsidTr="00474360">
        <w:trPr>
          <w:trHeight w:val="258"/>
        </w:trPr>
        <w:tc>
          <w:tcPr>
            <w:tcW w:w="1864" w:type="dxa"/>
          </w:tcPr>
          <w:p w14:paraId="3F3CEE91" w14:textId="10325009" w:rsidR="00EA3B8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18 - 25y</w:t>
            </w:r>
          </w:p>
        </w:tc>
        <w:tc>
          <w:tcPr>
            <w:tcW w:w="817" w:type="dxa"/>
          </w:tcPr>
          <w:p w14:paraId="1F98FF94" w14:textId="3A01A42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2" w:type="dxa"/>
          </w:tcPr>
          <w:p w14:paraId="4B918E82" w14:textId="25BDA8F8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9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 w:rsidR="00B70F5E">
              <w:rPr>
                <w:rFonts w:ascii="Times New Roman" w:hAnsi="Times New Roman" w:cs="Times New Roman"/>
                <w:sz w:val="24"/>
                <w:szCs w:val="24"/>
              </w:rPr>
              <w:t xml:space="preserve"> (0.54-0.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2A462C97" w14:textId="0B4DDA5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79</w:t>
            </w:r>
          </w:p>
        </w:tc>
        <w:tc>
          <w:tcPr>
            <w:tcW w:w="1523" w:type="dxa"/>
          </w:tcPr>
          <w:p w14:paraId="75DD8C14" w14:textId="75D02CA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.33</w:t>
            </w:r>
          </w:p>
        </w:tc>
        <w:tc>
          <w:tcPr>
            <w:tcW w:w="756" w:type="dxa"/>
          </w:tcPr>
          <w:p w14:paraId="4C96BD60" w14:textId="3EFDB2A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495" w:type="dxa"/>
          </w:tcPr>
          <w:p w14:paraId="3CAB1191" w14:textId="5716E1A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61</w:t>
            </w:r>
          </w:p>
        </w:tc>
      </w:tr>
      <w:tr w:rsidR="00EA3B8E" w:rsidRPr="003D03B8" w14:paraId="0E93B30B" w14:textId="03C553D2" w:rsidTr="00474360">
        <w:trPr>
          <w:trHeight w:val="258"/>
        </w:trPr>
        <w:tc>
          <w:tcPr>
            <w:tcW w:w="1864" w:type="dxa"/>
          </w:tcPr>
          <w:p w14:paraId="503B2382" w14:textId="72072CEB" w:rsidR="00EA3B8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≥ 26y</w:t>
            </w:r>
          </w:p>
        </w:tc>
        <w:tc>
          <w:tcPr>
            <w:tcW w:w="817" w:type="dxa"/>
          </w:tcPr>
          <w:p w14:paraId="07CE252C" w14:textId="3C3E3472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702" w:type="dxa"/>
          </w:tcPr>
          <w:p w14:paraId="0A74AE87" w14:textId="05CEF3B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</w:t>
            </w:r>
            <w:r w:rsidR="00B70F5E">
              <w:rPr>
                <w:rFonts w:ascii="Times New Roman" w:hAnsi="Times New Roman" w:cs="Times New Roman"/>
                <w:sz w:val="24"/>
                <w:szCs w:val="24"/>
              </w:rPr>
              <w:t>53-0.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3580D431" w14:textId="0A8EA953" w:rsidR="00EA3B8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7.18</w:t>
            </w:r>
          </w:p>
        </w:tc>
        <w:tc>
          <w:tcPr>
            <w:tcW w:w="1523" w:type="dxa"/>
          </w:tcPr>
          <w:p w14:paraId="5F50D9C1" w14:textId="4E4E081D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18EFE199" w14:textId="4878FC1B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495" w:type="dxa"/>
          </w:tcPr>
          <w:p w14:paraId="3779E020" w14:textId="23DCCD58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.77</w:t>
            </w:r>
          </w:p>
        </w:tc>
      </w:tr>
      <w:tr w:rsidR="00EA3B8E" w:rsidRPr="003D03B8" w14:paraId="791E3518" w14:textId="1ECF5AA9" w:rsidTr="00474360">
        <w:trPr>
          <w:trHeight w:val="258"/>
        </w:trPr>
        <w:tc>
          <w:tcPr>
            <w:tcW w:w="1864" w:type="dxa"/>
          </w:tcPr>
          <w:p w14:paraId="2A4212AF" w14:textId="26AB6581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x</w:t>
            </w:r>
          </w:p>
        </w:tc>
        <w:tc>
          <w:tcPr>
            <w:tcW w:w="817" w:type="dxa"/>
          </w:tcPr>
          <w:p w14:paraId="43D392B3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26AFAFA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42D52A7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1A6AF2E4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28FD4FAB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340BA67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04E559A0" w14:textId="5837A978" w:rsidTr="00474360">
        <w:trPr>
          <w:trHeight w:val="258"/>
        </w:trPr>
        <w:tc>
          <w:tcPr>
            <w:tcW w:w="1864" w:type="dxa"/>
          </w:tcPr>
          <w:p w14:paraId="16E7D700" w14:textId="0E7F47A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</w:p>
        </w:tc>
        <w:tc>
          <w:tcPr>
            <w:tcW w:w="817" w:type="dxa"/>
          </w:tcPr>
          <w:p w14:paraId="572FE973" w14:textId="228117C4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702" w:type="dxa"/>
          </w:tcPr>
          <w:p w14:paraId="641BC16F" w14:textId="7DF07F70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2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45-0.86)</w:t>
            </w:r>
          </w:p>
        </w:tc>
        <w:tc>
          <w:tcPr>
            <w:tcW w:w="1203" w:type="dxa"/>
          </w:tcPr>
          <w:p w14:paraId="58DDD323" w14:textId="3552E399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8</w:t>
            </w:r>
          </w:p>
        </w:tc>
        <w:tc>
          <w:tcPr>
            <w:tcW w:w="1523" w:type="dxa"/>
          </w:tcPr>
          <w:p w14:paraId="35585499" w14:textId="229A2DB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</w:t>
            </w:r>
          </w:p>
        </w:tc>
        <w:tc>
          <w:tcPr>
            <w:tcW w:w="756" w:type="dxa"/>
          </w:tcPr>
          <w:p w14:paraId="437268F7" w14:textId="31E465F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495" w:type="dxa"/>
          </w:tcPr>
          <w:p w14:paraId="4C2E85EE" w14:textId="68BE697B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52</w:t>
            </w:r>
          </w:p>
        </w:tc>
      </w:tr>
      <w:tr w:rsidR="00EA3B8E" w:rsidRPr="003D03B8" w14:paraId="65AAED9F" w14:textId="6DDA953A" w:rsidTr="00474360">
        <w:trPr>
          <w:trHeight w:val="258"/>
        </w:trPr>
        <w:tc>
          <w:tcPr>
            <w:tcW w:w="1864" w:type="dxa"/>
          </w:tcPr>
          <w:p w14:paraId="6DAC0692" w14:textId="23F1EC00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</w:p>
        </w:tc>
        <w:tc>
          <w:tcPr>
            <w:tcW w:w="817" w:type="dxa"/>
          </w:tcPr>
          <w:p w14:paraId="7B84F8C2" w14:textId="4C302985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702" w:type="dxa"/>
          </w:tcPr>
          <w:p w14:paraId="37483612" w14:textId="795A0645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53-0.95)</w:t>
            </w:r>
          </w:p>
        </w:tc>
        <w:tc>
          <w:tcPr>
            <w:tcW w:w="1203" w:type="dxa"/>
          </w:tcPr>
          <w:p w14:paraId="04EE09B7" w14:textId="2B9FDBF8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5</w:t>
            </w:r>
          </w:p>
        </w:tc>
        <w:tc>
          <w:tcPr>
            <w:tcW w:w="1523" w:type="dxa"/>
          </w:tcPr>
          <w:p w14:paraId="08D978DF" w14:textId="0FD8452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2</w:t>
            </w:r>
          </w:p>
        </w:tc>
        <w:tc>
          <w:tcPr>
            <w:tcW w:w="756" w:type="dxa"/>
          </w:tcPr>
          <w:p w14:paraId="6FA04639" w14:textId="719A3594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113051DB" w14:textId="6BE17C9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486DBADF" w14:textId="3F449FD7" w:rsidTr="00474360">
        <w:trPr>
          <w:trHeight w:val="258"/>
        </w:trPr>
        <w:tc>
          <w:tcPr>
            <w:tcW w:w="1864" w:type="dxa"/>
          </w:tcPr>
          <w:p w14:paraId="41A05EDD" w14:textId="74C48ABE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7D1343">
              <w:rPr>
                <w:rFonts w:ascii="Times New Roman" w:hAnsi="Times New Roman" w:cs="Times New Roman"/>
                <w:b/>
                <w:sz w:val="24"/>
                <w:szCs w:val="24"/>
              </w:rPr>
              <w:t>Sexual Intercourse</w:t>
            </w:r>
          </w:p>
        </w:tc>
        <w:tc>
          <w:tcPr>
            <w:tcW w:w="817" w:type="dxa"/>
          </w:tcPr>
          <w:p w14:paraId="406428C4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5D7CB0E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7B673D3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5A109D93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4996522A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598D2CD9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14417B20" w14:textId="06F955E9" w:rsidTr="00474360">
        <w:trPr>
          <w:trHeight w:val="258"/>
        </w:trPr>
        <w:tc>
          <w:tcPr>
            <w:tcW w:w="1864" w:type="dxa"/>
          </w:tcPr>
          <w:p w14:paraId="34A6E7EF" w14:textId="7777777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All Studies</w:t>
            </w:r>
          </w:p>
        </w:tc>
        <w:tc>
          <w:tcPr>
            <w:tcW w:w="817" w:type="dxa"/>
          </w:tcPr>
          <w:p w14:paraId="021C9D63" w14:textId="07DEB1FA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702" w:type="dxa"/>
          </w:tcPr>
          <w:p w14:paraId="1ECE7F1D" w14:textId="42C38F1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3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31-0.61)</w:t>
            </w:r>
          </w:p>
        </w:tc>
        <w:tc>
          <w:tcPr>
            <w:tcW w:w="1203" w:type="dxa"/>
          </w:tcPr>
          <w:p w14:paraId="024B03F2" w14:textId="3E21F1BE" w:rsidR="00EA3B8E" w:rsidRPr="003D03B8" w:rsidRDefault="003547D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81</w:t>
            </w:r>
          </w:p>
        </w:tc>
        <w:tc>
          <w:tcPr>
            <w:tcW w:w="1523" w:type="dxa"/>
          </w:tcPr>
          <w:p w14:paraId="441EA70C" w14:textId="76E2DA0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6" w:type="dxa"/>
          </w:tcPr>
          <w:p w14:paraId="79F08F0E" w14:textId="3743ED9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3547D0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495" w:type="dxa"/>
          </w:tcPr>
          <w:p w14:paraId="17DD1CA3" w14:textId="43FDFB4A" w:rsidR="00EA3B8E" w:rsidRDefault="003547D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.76</w:t>
            </w:r>
          </w:p>
        </w:tc>
      </w:tr>
      <w:tr w:rsidR="00EA3B8E" w:rsidRPr="003D03B8" w14:paraId="43CA4795" w14:textId="1A537756" w:rsidTr="00474360">
        <w:trPr>
          <w:trHeight w:val="258"/>
        </w:trPr>
        <w:tc>
          <w:tcPr>
            <w:tcW w:w="1864" w:type="dxa"/>
          </w:tcPr>
          <w:p w14:paraId="2F1D2CD4" w14:textId="2606E51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Degree of Prematurity</w:t>
            </w:r>
          </w:p>
        </w:tc>
        <w:tc>
          <w:tcPr>
            <w:tcW w:w="817" w:type="dxa"/>
          </w:tcPr>
          <w:p w14:paraId="0D4D8F52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737FE925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0A1F298A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5105531B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75E62489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59ADA855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11755E" w14:paraId="644235D2" w14:textId="0263E729" w:rsidTr="00474360">
        <w:trPr>
          <w:trHeight w:val="258"/>
        </w:trPr>
        <w:tc>
          <w:tcPr>
            <w:tcW w:w="1864" w:type="dxa"/>
          </w:tcPr>
          <w:p w14:paraId="4228F645" w14:textId="77777777" w:rsidR="00EA3B8E" w:rsidRPr="0011755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   MLPT (32-36 weeks GA)</w:t>
            </w:r>
          </w:p>
        </w:tc>
        <w:tc>
          <w:tcPr>
            <w:tcW w:w="817" w:type="dxa"/>
          </w:tcPr>
          <w:p w14:paraId="387C986C" w14:textId="3EA53A50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702" w:type="dxa"/>
          </w:tcPr>
          <w:p w14:paraId="1EF03B88" w14:textId="65E85FFB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11755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(0.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5)</w:t>
            </w:r>
          </w:p>
        </w:tc>
        <w:tc>
          <w:tcPr>
            <w:tcW w:w="1203" w:type="dxa"/>
          </w:tcPr>
          <w:p w14:paraId="364F29F8" w14:textId="1EB70D5B" w:rsidR="00EA3B8E" w:rsidRPr="0011755E" w:rsidRDefault="006C05E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1523" w:type="dxa"/>
          </w:tcPr>
          <w:p w14:paraId="6BE420A7" w14:textId="6882B8D8" w:rsidR="00EA3B8E" w:rsidRPr="0011755E" w:rsidRDefault="006C05E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60</w:t>
            </w:r>
          </w:p>
        </w:tc>
        <w:tc>
          <w:tcPr>
            <w:tcW w:w="756" w:type="dxa"/>
          </w:tcPr>
          <w:p w14:paraId="27E241A5" w14:textId="735716CA" w:rsidR="00EA3B8E" w:rsidRPr="0011755E" w:rsidRDefault="006C05E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495" w:type="dxa"/>
          </w:tcPr>
          <w:p w14:paraId="37F0354F" w14:textId="4B46DC76" w:rsidR="00EA3B8E" w:rsidRPr="0011755E" w:rsidRDefault="006C05E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11755E" w14:paraId="5F6A56B9" w14:textId="694C0516" w:rsidTr="00474360">
        <w:trPr>
          <w:trHeight w:val="258"/>
        </w:trPr>
        <w:tc>
          <w:tcPr>
            <w:tcW w:w="1864" w:type="dxa"/>
          </w:tcPr>
          <w:p w14:paraId="5B17B0B9" w14:textId="77777777" w:rsidR="00EA3B8E" w:rsidRPr="0011755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   VPT (&lt; 32 weeks GA)</w:t>
            </w:r>
          </w:p>
        </w:tc>
        <w:tc>
          <w:tcPr>
            <w:tcW w:w="817" w:type="dxa"/>
          </w:tcPr>
          <w:p w14:paraId="36E39794" w14:textId="62204B3C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</w:tcPr>
          <w:p w14:paraId="543AD198" w14:textId="55860160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  <w:r w:rsidRPr="0011755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(0.2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-0.6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1972A2C1" w14:textId="4A8CF127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18.32</w:t>
            </w:r>
          </w:p>
        </w:tc>
        <w:tc>
          <w:tcPr>
            <w:tcW w:w="1523" w:type="dxa"/>
          </w:tcPr>
          <w:p w14:paraId="1E2F6FBB" w14:textId="5179D069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756" w:type="dxa"/>
          </w:tcPr>
          <w:p w14:paraId="423CABE4" w14:textId="4F3748FD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495" w:type="dxa"/>
          </w:tcPr>
          <w:p w14:paraId="675C3630" w14:textId="72B14C33" w:rsidR="00EA3B8E" w:rsidRPr="0011755E" w:rsidRDefault="006C05E0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78.16</w:t>
            </w:r>
          </w:p>
        </w:tc>
      </w:tr>
      <w:tr w:rsidR="00EA3B8E" w:rsidRPr="0011755E" w14:paraId="5FF754B2" w14:textId="300E5938" w:rsidTr="00474360">
        <w:trPr>
          <w:trHeight w:val="258"/>
        </w:trPr>
        <w:tc>
          <w:tcPr>
            <w:tcW w:w="1864" w:type="dxa"/>
          </w:tcPr>
          <w:p w14:paraId="28D801FD" w14:textId="2F377E68" w:rsidR="00EA3B8E" w:rsidRPr="0011755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  EPT</w:t>
            </w:r>
          </w:p>
        </w:tc>
        <w:tc>
          <w:tcPr>
            <w:tcW w:w="817" w:type="dxa"/>
          </w:tcPr>
          <w:p w14:paraId="01D10E66" w14:textId="32ED1454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702" w:type="dxa"/>
          </w:tcPr>
          <w:p w14:paraId="4C220E1C" w14:textId="07C7AC51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0.32</w:t>
            </w:r>
            <w:r w:rsidRPr="0011755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 xml:space="preserve"> (0.1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-.</w:t>
            </w:r>
            <w:r w:rsidR="006C05E0" w:rsidRPr="0011755E">
              <w:rPr>
                <w:rFonts w:ascii="Times New Roman" w:hAnsi="Times New Roman" w:cs="Times New Roman"/>
                <w:sz w:val="24"/>
                <w:szCs w:val="24"/>
              </w:rPr>
              <w:t>87</w:t>
            </w: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03" w:type="dxa"/>
          </w:tcPr>
          <w:p w14:paraId="5845D497" w14:textId="106D500C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5.37</w:t>
            </w:r>
          </w:p>
        </w:tc>
        <w:tc>
          <w:tcPr>
            <w:tcW w:w="1523" w:type="dxa"/>
          </w:tcPr>
          <w:p w14:paraId="0E947E0D" w14:textId="55BA0D8E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&lt;0.05</w:t>
            </w:r>
          </w:p>
        </w:tc>
        <w:tc>
          <w:tcPr>
            <w:tcW w:w="756" w:type="dxa"/>
          </w:tcPr>
          <w:p w14:paraId="3720A217" w14:textId="408091E5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1.37</w:t>
            </w:r>
          </w:p>
        </w:tc>
        <w:tc>
          <w:tcPr>
            <w:tcW w:w="495" w:type="dxa"/>
          </w:tcPr>
          <w:p w14:paraId="725C8268" w14:textId="0CBF2629" w:rsidR="00EA3B8E" w:rsidRPr="0011755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1755E">
              <w:rPr>
                <w:rFonts w:ascii="Times New Roman" w:hAnsi="Times New Roman" w:cs="Times New Roman"/>
                <w:sz w:val="24"/>
                <w:szCs w:val="24"/>
              </w:rPr>
              <w:t>81.41</w:t>
            </w:r>
          </w:p>
        </w:tc>
        <w:bookmarkStart w:id="0" w:name="_GoBack"/>
        <w:bookmarkEnd w:id="0"/>
      </w:tr>
      <w:tr w:rsidR="00EA3B8E" w:rsidRPr="003D03B8" w14:paraId="721B8A57" w14:textId="598E9E23" w:rsidTr="00474360">
        <w:trPr>
          <w:trHeight w:val="258"/>
        </w:trPr>
        <w:tc>
          <w:tcPr>
            <w:tcW w:w="1864" w:type="dxa"/>
          </w:tcPr>
          <w:p w14:paraId="5910032D" w14:textId="5AAB2714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ge Group</w:t>
            </w:r>
          </w:p>
        </w:tc>
        <w:tc>
          <w:tcPr>
            <w:tcW w:w="817" w:type="dxa"/>
          </w:tcPr>
          <w:p w14:paraId="5656CCB5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5AF82327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2F211C6C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32E1041B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1D9E7FD7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475A47C7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749F40D0" w14:textId="316EE842" w:rsidTr="00474360">
        <w:trPr>
          <w:trHeight w:val="258"/>
        </w:trPr>
        <w:tc>
          <w:tcPr>
            <w:tcW w:w="1864" w:type="dxa"/>
          </w:tcPr>
          <w:p w14:paraId="026504A9" w14:textId="6085961F" w:rsidR="00EA3B8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18-</w:t>
            </w: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25y</w:t>
            </w:r>
          </w:p>
        </w:tc>
        <w:tc>
          <w:tcPr>
            <w:tcW w:w="817" w:type="dxa"/>
          </w:tcPr>
          <w:p w14:paraId="78706690" w14:textId="3266AA71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702" w:type="dxa"/>
          </w:tcPr>
          <w:p w14:paraId="0B1B91BD" w14:textId="0B2864BB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42-0.59)</w:t>
            </w:r>
          </w:p>
        </w:tc>
        <w:tc>
          <w:tcPr>
            <w:tcW w:w="1203" w:type="dxa"/>
          </w:tcPr>
          <w:p w14:paraId="23255732" w14:textId="01839A6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35</w:t>
            </w:r>
          </w:p>
        </w:tc>
        <w:tc>
          <w:tcPr>
            <w:tcW w:w="1523" w:type="dxa"/>
          </w:tcPr>
          <w:p w14:paraId="7CC53691" w14:textId="5DA6F71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756" w:type="dxa"/>
          </w:tcPr>
          <w:p w14:paraId="6B5B3E6C" w14:textId="3BE1CD7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495" w:type="dxa"/>
          </w:tcPr>
          <w:p w14:paraId="72E8D639" w14:textId="1C279A7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4</w:t>
            </w:r>
          </w:p>
        </w:tc>
      </w:tr>
      <w:tr w:rsidR="00EA3B8E" w:rsidRPr="003D03B8" w14:paraId="50C39166" w14:textId="786D1872" w:rsidTr="00474360">
        <w:trPr>
          <w:trHeight w:val="258"/>
        </w:trPr>
        <w:tc>
          <w:tcPr>
            <w:tcW w:w="1864" w:type="dxa"/>
          </w:tcPr>
          <w:p w14:paraId="0CB29295" w14:textId="1D7EC4CE" w:rsidR="00EA3B8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≥ 26y</w:t>
            </w:r>
          </w:p>
        </w:tc>
        <w:tc>
          <w:tcPr>
            <w:tcW w:w="817" w:type="dxa"/>
          </w:tcPr>
          <w:p w14:paraId="39AE0C36" w14:textId="27A5890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702" w:type="dxa"/>
          </w:tcPr>
          <w:p w14:paraId="6517424A" w14:textId="1AEB339E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02-0.15)</w:t>
            </w:r>
          </w:p>
        </w:tc>
        <w:tc>
          <w:tcPr>
            <w:tcW w:w="1203" w:type="dxa"/>
          </w:tcPr>
          <w:p w14:paraId="6C2978AC" w14:textId="40FAB71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1523" w:type="dxa"/>
          </w:tcPr>
          <w:p w14:paraId="7560210A" w14:textId="696347B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5</w:t>
            </w:r>
          </w:p>
        </w:tc>
        <w:tc>
          <w:tcPr>
            <w:tcW w:w="756" w:type="dxa"/>
          </w:tcPr>
          <w:p w14:paraId="66DC885E" w14:textId="147D5B7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6925543D" w14:textId="365D50B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153FC057" w14:textId="3B56C5EE" w:rsidTr="00474360">
        <w:trPr>
          <w:trHeight w:val="258"/>
        </w:trPr>
        <w:tc>
          <w:tcPr>
            <w:tcW w:w="1864" w:type="dxa"/>
          </w:tcPr>
          <w:p w14:paraId="416085DC" w14:textId="6B4AAAE8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x</w:t>
            </w:r>
          </w:p>
        </w:tc>
        <w:tc>
          <w:tcPr>
            <w:tcW w:w="817" w:type="dxa"/>
          </w:tcPr>
          <w:p w14:paraId="2EFC17C0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</w:tcPr>
          <w:p w14:paraId="1827E2F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</w:tcPr>
          <w:p w14:paraId="1A4968A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5292B88F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540C27F0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4552F0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0176B3AF" w14:textId="018F3AE9" w:rsidTr="00474360">
        <w:trPr>
          <w:trHeight w:val="258"/>
        </w:trPr>
        <w:tc>
          <w:tcPr>
            <w:tcW w:w="1864" w:type="dxa"/>
          </w:tcPr>
          <w:p w14:paraId="49C28E04" w14:textId="77FC19AC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</w:p>
        </w:tc>
        <w:tc>
          <w:tcPr>
            <w:tcW w:w="817" w:type="dxa"/>
          </w:tcPr>
          <w:p w14:paraId="47CF0313" w14:textId="330B94EF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</w:tcPr>
          <w:p w14:paraId="6BB5BEA6" w14:textId="6BEB2DEE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9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32-0.78)</w:t>
            </w:r>
          </w:p>
        </w:tc>
        <w:tc>
          <w:tcPr>
            <w:tcW w:w="1203" w:type="dxa"/>
          </w:tcPr>
          <w:p w14:paraId="3DD7FE0B" w14:textId="259824EE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98</w:t>
            </w:r>
          </w:p>
        </w:tc>
        <w:tc>
          <w:tcPr>
            <w:tcW w:w="1523" w:type="dxa"/>
          </w:tcPr>
          <w:p w14:paraId="7E865F48" w14:textId="20C3F19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5</w:t>
            </w:r>
          </w:p>
        </w:tc>
        <w:tc>
          <w:tcPr>
            <w:tcW w:w="756" w:type="dxa"/>
          </w:tcPr>
          <w:p w14:paraId="5E964AA7" w14:textId="212B68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</w:t>
            </w:r>
          </w:p>
        </w:tc>
        <w:tc>
          <w:tcPr>
            <w:tcW w:w="495" w:type="dxa"/>
          </w:tcPr>
          <w:p w14:paraId="4D1FB4B2" w14:textId="34EF8BD9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.98</w:t>
            </w:r>
          </w:p>
        </w:tc>
      </w:tr>
      <w:tr w:rsidR="00EA3B8E" w:rsidRPr="003D03B8" w14:paraId="3B13E78C" w14:textId="6150A5D5" w:rsidTr="00474360">
        <w:trPr>
          <w:trHeight w:val="258"/>
        </w:trPr>
        <w:tc>
          <w:tcPr>
            <w:tcW w:w="1864" w:type="dxa"/>
          </w:tcPr>
          <w:p w14:paraId="41D7E930" w14:textId="7FC8518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</w:p>
        </w:tc>
        <w:tc>
          <w:tcPr>
            <w:tcW w:w="817" w:type="dxa"/>
          </w:tcPr>
          <w:p w14:paraId="13199B27" w14:textId="5FBAD1C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</w:tcPr>
          <w:p w14:paraId="5861D566" w14:textId="2EC26034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29-0.69)</w:t>
            </w:r>
          </w:p>
        </w:tc>
        <w:tc>
          <w:tcPr>
            <w:tcW w:w="1203" w:type="dxa"/>
          </w:tcPr>
          <w:p w14:paraId="0E087AA2" w14:textId="3BCD9B1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1</w:t>
            </w:r>
          </w:p>
        </w:tc>
        <w:tc>
          <w:tcPr>
            <w:tcW w:w="1523" w:type="dxa"/>
          </w:tcPr>
          <w:p w14:paraId="65F18484" w14:textId="1817A564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756" w:type="dxa"/>
          </w:tcPr>
          <w:p w14:paraId="2F1BCBA2" w14:textId="31736611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1B7DE221" w14:textId="64D4E33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0612DF03" w14:textId="6BEFE0E6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05A6BF54" w14:textId="4B211943" w:rsidR="00EA3B8E" w:rsidRPr="002600AE" w:rsidRDefault="00EA3B8E" w:rsidP="0011755E">
            <w:pPr>
              <w:spacing w:before="120" w:after="12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600AE">
              <w:rPr>
                <w:rFonts w:ascii="Times New Roman" w:hAnsi="Times New Roman" w:cs="Times New Roman"/>
                <w:b/>
                <w:sz w:val="24"/>
                <w:szCs w:val="24"/>
              </w:rPr>
              <w:t>Parenthood</w:t>
            </w:r>
          </w:p>
        </w:tc>
        <w:tc>
          <w:tcPr>
            <w:tcW w:w="817" w:type="dxa"/>
            <w:shd w:val="clear" w:color="auto" w:fill="auto"/>
          </w:tcPr>
          <w:p w14:paraId="6906A85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3F7525F7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622D932F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26A0D4A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419D5E29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3331A45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71DF2071" w14:textId="2587BDFA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1D0238B4" w14:textId="2137BCC1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All Studies</w:t>
            </w:r>
          </w:p>
        </w:tc>
        <w:tc>
          <w:tcPr>
            <w:tcW w:w="817" w:type="dxa"/>
            <w:shd w:val="clear" w:color="auto" w:fill="auto"/>
          </w:tcPr>
          <w:p w14:paraId="79461738" w14:textId="294283C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702" w:type="dxa"/>
            <w:shd w:val="clear" w:color="auto" w:fill="auto"/>
          </w:tcPr>
          <w:p w14:paraId="10F5CAA3" w14:textId="3E2BB0A6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67-0.90)</w:t>
            </w:r>
          </w:p>
        </w:tc>
        <w:tc>
          <w:tcPr>
            <w:tcW w:w="1203" w:type="dxa"/>
            <w:shd w:val="clear" w:color="auto" w:fill="auto"/>
          </w:tcPr>
          <w:p w14:paraId="6F68213B" w14:textId="5BBBF530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5.98</w:t>
            </w:r>
          </w:p>
        </w:tc>
        <w:tc>
          <w:tcPr>
            <w:tcW w:w="1523" w:type="dxa"/>
          </w:tcPr>
          <w:p w14:paraId="4A1CD1EE" w14:textId="5E30B30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34BE08E5" w14:textId="56DE0434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495" w:type="dxa"/>
          </w:tcPr>
          <w:p w14:paraId="016469A6" w14:textId="561D979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8.20</w:t>
            </w:r>
          </w:p>
        </w:tc>
      </w:tr>
      <w:tr w:rsidR="00EA3B8E" w:rsidRPr="003D03B8" w14:paraId="42D8EF3F" w14:textId="350085E1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17EC8AC3" w14:textId="6DE0D567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Degree of Prematurity*</w:t>
            </w:r>
          </w:p>
        </w:tc>
        <w:tc>
          <w:tcPr>
            <w:tcW w:w="817" w:type="dxa"/>
            <w:shd w:val="clear" w:color="auto" w:fill="auto"/>
          </w:tcPr>
          <w:p w14:paraId="68940A1E" w14:textId="6567B173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12551258" w14:textId="560F6B4F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2A67792A" w14:textId="3853F035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148587ED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55E1BB35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1A2FD727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6BB2E604" w14:textId="4B621A15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175F28E5" w14:textId="122A4AE3" w:rsidR="00EA3B8E" w:rsidRPr="00C26A75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 xml:space="preserve">    MLPT (32-36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</w:t>
            </w: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ks GA)</w:t>
            </w:r>
          </w:p>
        </w:tc>
        <w:tc>
          <w:tcPr>
            <w:tcW w:w="817" w:type="dxa"/>
            <w:shd w:val="clear" w:color="auto" w:fill="auto"/>
          </w:tcPr>
          <w:p w14:paraId="38B086F9" w14:textId="6277A93C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  <w:shd w:val="clear" w:color="auto" w:fill="auto"/>
          </w:tcPr>
          <w:p w14:paraId="6736D79F" w14:textId="3C690038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0.79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65-0.96)</w:t>
            </w:r>
          </w:p>
        </w:tc>
        <w:tc>
          <w:tcPr>
            <w:tcW w:w="1203" w:type="dxa"/>
            <w:shd w:val="clear" w:color="auto" w:fill="auto"/>
          </w:tcPr>
          <w:p w14:paraId="6C300342" w14:textId="07768473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562.88</w:t>
            </w:r>
          </w:p>
        </w:tc>
        <w:tc>
          <w:tcPr>
            <w:tcW w:w="1523" w:type="dxa"/>
          </w:tcPr>
          <w:p w14:paraId="11ED8990" w14:textId="0D505116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6CB1F56E" w14:textId="1E228EA1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495" w:type="dxa"/>
          </w:tcPr>
          <w:p w14:paraId="7F28B505" w14:textId="484D30D4" w:rsidR="00EA3B8E" w:rsidRPr="00C26A75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26A75">
              <w:rPr>
                <w:rFonts w:ascii="Times New Roman" w:hAnsi="Times New Roman" w:cs="Times New Roman"/>
                <w:sz w:val="24"/>
                <w:szCs w:val="24"/>
              </w:rPr>
              <w:t>99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EA3B8E" w:rsidRPr="003D03B8" w14:paraId="5965A4AD" w14:textId="6D0FCF3C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2BFEF6A8" w14:textId="1E2EECF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VPT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8-31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wk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GA)</w:t>
            </w:r>
          </w:p>
        </w:tc>
        <w:tc>
          <w:tcPr>
            <w:tcW w:w="817" w:type="dxa"/>
            <w:shd w:val="clear" w:color="auto" w:fill="auto"/>
          </w:tcPr>
          <w:p w14:paraId="6F4952BC" w14:textId="7ED9CBCF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2" w:type="dxa"/>
            <w:shd w:val="clear" w:color="auto" w:fill="auto"/>
          </w:tcPr>
          <w:p w14:paraId="6AF7EFFA" w14:textId="6EAFFB52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55-0.82)</w:t>
            </w:r>
          </w:p>
        </w:tc>
        <w:tc>
          <w:tcPr>
            <w:tcW w:w="1203" w:type="dxa"/>
            <w:shd w:val="clear" w:color="auto" w:fill="auto"/>
          </w:tcPr>
          <w:p w14:paraId="322CAA55" w14:textId="0A4BF0A4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.83</w:t>
            </w:r>
          </w:p>
        </w:tc>
        <w:tc>
          <w:tcPr>
            <w:tcW w:w="1523" w:type="dxa"/>
          </w:tcPr>
          <w:p w14:paraId="38B6F18F" w14:textId="5D43680C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</w:t>
            </w: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56" w:type="dxa"/>
          </w:tcPr>
          <w:p w14:paraId="1FB6222F" w14:textId="1048B2F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495" w:type="dxa"/>
          </w:tcPr>
          <w:p w14:paraId="675D42FF" w14:textId="54571EF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.11</w:t>
            </w:r>
          </w:p>
        </w:tc>
      </w:tr>
      <w:tr w:rsidR="00EA3B8E" w:rsidRPr="003D03B8" w14:paraId="4BBAF4D2" w14:textId="4E26199B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3829CA6D" w14:textId="0944CC9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EPT (&lt; 28 wks GA)</w:t>
            </w:r>
          </w:p>
        </w:tc>
        <w:tc>
          <w:tcPr>
            <w:tcW w:w="817" w:type="dxa"/>
            <w:shd w:val="clear" w:color="auto" w:fill="auto"/>
          </w:tcPr>
          <w:p w14:paraId="36478B5E" w14:textId="6A91825B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702" w:type="dxa"/>
            <w:shd w:val="clear" w:color="auto" w:fill="auto"/>
          </w:tcPr>
          <w:p w14:paraId="71BA71D5" w14:textId="707DFCFF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23-0.42)</w:t>
            </w:r>
          </w:p>
        </w:tc>
        <w:tc>
          <w:tcPr>
            <w:tcW w:w="1203" w:type="dxa"/>
            <w:shd w:val="clear" w:color="auto" w:fill="auto"/>
          </w:tcPr>
          <w:p w14:paraId="0961F640" w14:textId="139FA875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.26</w:t>
            </w:r>
          </w:p>
        </w:tc>
        <w:tc>
          <w:tcPr>
            <w:tcW w:w="1523" w:type="dxa"/>
          </w:tcPr>
          <w:p w14:paraId="74AD700F" w14:textId="7DFB70E4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65A98751" w14:textId="1B56D34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495" w:type="dxa"/>
          </w:tcPr>
          <w:p w14:paraId="51D0928D" w14:textId="2D4BBD6D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.38</w:t>
            </w:r>
          </w:p>
        </w:tc>
      </w:tr>
      <w:tr w:rsidR="00EA3B8E" w:rsidRPr="003D03B8" w14:paraId="049430E4" w14:textId="73F05263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7F592DAF" w14:textId="18328705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i/>
                <w:sz w:val="24"/>
                <w:szCs w:val="24"/>
              </w:rPr>
              <w:t>Study Type</w:t>
            </w:r>
          </w:p>
        </w:tc>
        <w:tc>
          <w:tcPr>
            <w:tcW w:w="817" w:type="dxa"/>
            <w:shd w:val="clear" w:color="auto" w:fill="auto"/>
          </w:tcPr>
          <w:p w14:paraId="1B3A9C85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32935D3B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318DE25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6A14D4EE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1EF726E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29107EA8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1655FEE1" w14:textId="5C48CBAB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37C28D56" w14:textId="657278D2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Cohort</w:t>
            </w:r>
          </w:p>
        </w:tc>
        <w:tc>
          <w:tcPr>
            <w:tcW w:w="817" w:type="dxa"/>
            <w:shd w:val="clear" w:color="auto" w:fill="auto"/>
          </w:tcPr>
          <w:p w14:paraId="3DB4E05A" w14:textId="23FDAE09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702" w:type="dxa"/>
            <w:shd w:val="clear" w:color="auto" w:fill="auto"/>
          </w:tcPr>
          <w:p w14:paraId="5F0FBACE" w14:textId="02DCB963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1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60-0.85)</w:t>
            </w:r>
          </w:p>
        </w:tc>
        <w:tc>
          <w:tcPr>
            <w:tcW w:w="1203" w:type="dxa"/>
            <w:shd w:val="clear" w:color="auto" w:fill="auto"/>
          </w:tcPr>
          <w:p w14:paraId="12FFAFFD" w14:textId="2F68A98C" w:rsidR="00EA3B8E" w:rsidRPr="003D03B8" w:rsidRDefault="00D82CC8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2.58</w:t>
            </w:r>
          </w:p>
        </w:tc>
        <w:tc>
          <w:tcPr>
            <w:tcW w:w="1523" w:type="dxa"/>
          </w:tcPr>
          <w:p w14:paraId="074B56D8" w14:textId="5D3D35A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</w:t>
            </w:r>
            <w:r w:rsidR="00D82CC8">
              <w:rPr>
                <w:rFonts w:ascii="Times New Roman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756" w:type="dxa"/>
          </w:tcPr>
          <w:p w14:paraId="53C0A247" w14:textId="5F95292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495" w:type="dxa"/>
          </w:tcPr>
          <w:p w14:paraId="08D8A454" w14:textId="104020B0" w:rsidR="00EA3B8E" w:rsidRDefault="00D82CC8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6</w:t>
            </w:r>
            <w:r w:rsidR="00EA3B8E">
              <w:rPr>
                <w:rFonts w:ascii="Times New Roman" w:hAnsi="Times New Roman" w:cs="Times New Roman"/>
                <w:sz w:val="24"/>
                <w:szCs w:val="24"/>
              </w:rPr>
              <w:t>.16</w:t>
            </w:r>
          </w:p>
        </w:tc>
      </w:tr>
      <w:tr w:rsidR="00EA3B8E" w:rsidRPr="003D03B8" w14:paraId="6D0BA083" w14:textId="015E85E1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125085E6" w14:textId="66C992C1" w:rsidR="00EA3B8E" w:rsidRPr="00680B1E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 xml:space="preserve">    Registry</w:t>
            </w:r>
          </w:p>
        </w:tc>
        <w:tc>
          <w:tcPr>
            <w:tcW w:w="817" w:type="dxa"/>
            <w:shd w:val="clear" w:color="auto" w:fill="auto"/>
          </w:tcPr>
          <w:p w14:paraId="362D81BA" w14:textId="4FBFFDD4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702" w:type="dxa"/>
            <w:shd w:val="clear" w:color="auto" w:fill="auto"/>
          </w:tcPr>
          <w:p w14:paraId="0AD686C1" w14:textId="50DC1BA4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71-1.01)</w:t>
            </w:r>
          </w:p>
        </w:tc>
        <w:tc>
          <w:tcPr>
            <w:tcW w:w="1203" w:type="dxa"/>
            <w:shd w:val="clear" w:color="auto" w:fill="auto"/>
          </w:tcPr>
          <w:p w14:paraId="651DB945" w14:textId="3DE34926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D82CC8">
              <w:rPr>
                <w:rFonts w:ascii="Times New Roman" w:hAnsi="Times New Roman" w:cs="Times New Roman"/>
                <w:sz w:val="24"/>
                <w:szCs w:val="24"/>
              </w:rPr>
              <w:t>31</w:t>
            </w: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D82CC8"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1523" w:type="dxa"/>
          </w:tcPr>
          <w:p w14:paraId="2FC3112E" w14:textId="198D9E22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72A97E68" w14:textId="6319FD15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495" w:type="dxa"/>
          </w:tcPr>
          <w:p w14:paraId="716B41B4" w14:textId="4713F979" w:rsidR="00EA3B8E" w:rsidRPr="00680B1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80B1E">
              <w:rPr>
                <w:rFonts w:ascii="Times New Roman" w:hAnsi="Times New Roman" w:cs="Times New Roman"/>
                <w:sz w:val="24"/>
                <w:szCs w:val="24"/>
              </w:rPr>
              <w:t>98.49</w:t>
            </w:r>
          </w:p>
        </w:tc>
      </w:tr>
      <w:tr w:rsidR="00EA3B8E" w:rsidRPr="003D03B8" w14:paraId="15DDF6F6" w14:textId="12592EE5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3E2CD6AD" w14:textId="0186CB9F" w:rsidR="00EA3B8E" w:rsidRPr="006A3D8B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Age Group</w:t>
            </w:r>
          </w:p>
        </w:tc>
        <w:tc>
          <w:tcPr>
            <w:tcW w:w="817" w:type="dxa"/>
            <w:shd w:val="clear" w:color="auto" w:fill="auto"/>
          </w:tcPr>
          <w:p w14:paraId="59346F4B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702" w:type="dxa"/>
            <w:shd w:val="clear" w:color="auto" w:fill="auto"/>
          </w:tcPr>
          <w:p w14:paraId="4B9E6391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203" w:type="dxa"/>
            <w:shd w:val="clear" w:color="auto" w:fill="auto"/>
          </w:tcPr>
          <w:p w14:paraId="6C593C63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1523" w:type="dxa"/>
          </w:tcPr>
          <w:p w14:paraId="0F9C6FE7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756" w:type="dxa"/>
          </w:tcPr>
          <w:p w14:paraId="1333EB37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  <w:tc>
          <w:tcPr>
            <w:tcW w:w="495" w:type="dxa"/>
          </w:tcPr>
          <w:p w14:paraId="223C9DB1" w14:textId="77777777" w:rsidR="00EA3B8E" w:rsidRPr="006A3D8B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</w:p>
        </w:tc>
      </w:tr>
      <w:tr w:rsidR="00EA3B8E" w:rsidRPr="003D03B8" w14:paraId="1A8B09C8" w14:textId="3FEA1F37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6E3834F8" w14:textId="1038D86E" w:rsidR="00EA3B8E" w:rsidRPr="006F46B7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18 -</w:t>
            </w: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 xml:space="preserve"> 25y</w:t>
            </w:r>
          </w:p>
        </w:tc>
        <w:tc>
          <w:tcPr>
            <w:tcW w:w="817" w:type="dxa"/>
            <w:shd w:val="clear" w:color="auto" w:fill="auto"/>
          </w:tcPr>
          <w:p w14:paraId="7D550E11" w14:textId="2FF76868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702" w:type="dxa"/>
            <w:shd w:val="clear" w:color="auto" w:fill="auto"/>
          </w:tcPr>
          <w:p w14:paraId="4309ABAB" w14:textId="4A78B80B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55-1.31)</w:t>
            </w:r>
          </w:p>
        </w:tc>
        <w:tc>
          <w:tcPr>
            <w:tcW w:w="1203" w:type="dxa"/>
            <w:shd w:val="clear" w:color="auto" w:fill="auto"/>
          </w:tcPr>
          <w:p w14:paraId="15697288" w14:textId="29A57FFD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3</w:t>
            </w:r>
          </w:p>
        </w:tc>
        <w:tc>
          <w:tcPr>
            <w:tcW w:w="1523" w:type="dxa"/>
          </w:tcPr>
          <w:p w14:paraId="11944E51" w14:textId="68F841A3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0.48</w:t>
            </w:r>
          </w:p>
        </w:tc>
        <w:tc>
          <w:tcPr>
            <w:tcW w:w="756" w:type="dxa"/>
          </w:tcPr>
          <w:p w14:paraId="44AB0CEA" w14:textId="15F8673A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13B90BEB" w14:textId="64566CD3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2E134FFF" w14:textId="60BE6F09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0291EF18" w14:textId="256989C2" w:rsidR="00EA3B8E" w:rsidRPr="006F46B7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≥ 26y</w:t>
            </w:r>
          </w:p>
        </w:tc>
        <w:tc>
          <w:tcPr>
            <w:tcW w:w="817" w:type="dxa"/>
            <w:shd w:val="clear" w:color="auto" w:fill="auto"/>
          </w:tcPr>
          <w:p w14:paraId="338E0EC9" w14:textId="1603E0C1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702" w:type="dxa"/>
            <w:shd w:val="clear" w:color="auto" w:fill="auto"/>
          </w:tcPr>
          <w:p w14:paraId="6BDA0F29" w14:textId="224C3313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</w:t>
            </w:r>
            <w:r w:rsidRPr="006F46B7"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-0.93)</w:t>
            </w:r>
          </w:p>
        </w:tc>
        <w:tc>
          <w:tcPr>
            <w:tcW w:w="1203" w:type="dxa"/>
            <w:shd w:val="clear" w:color="auto" w:fill="auto"/>
          </w:tcPr>
          <w:p w14:paraId="28048304" w14:textId="14BEB862" w:rsidR="00EA3B8E" w:rsidRPr="006F46B7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2.86</w:t>
            </w:r>
          </w:p>
        </w:tc>
        <w:tc>
          <w:tcPr>
            <w:tcW w:w="1523" w:type="dxa"/>
          </w:tcPr>
          <w:p w14:paraId="1F98F03F" w14:textId="16FAE86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756" w:type="dxa"/>
          </w:tcPr>
          <w:p w14:paraId="49253D35" w14:textId="2022CDDF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495" w:type="dxa"/>
          </w:tcPr>
          <w:p w14:paraId="691E3FF5" w14:textId="6299BAA2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.06</w:t>
            </w:r>
          </w:p>
        </w:tc>
      </w:tr>
      <w:tr w:rsidR="00EA3B8E" w:rsidRPr="003D03B8" w14:paraId="03AD5FEF" w14:textId="0C4E42B2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0E56DBAE" w14:textId="79CC4D16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Sex</w:t>
            </w:r>
          </w:p>
        </w:tc>
        <w:tc>
          <w:tcPr>
            <w:tcW w:w="817" w:type="dxa"/>
            <w:shd w:val="clear" w:color="auto" w:fill="auto"/>
          </w:tcPr>
          <w:p w14:paraId="35366DF7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042568B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5FBAA6F0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08AD5851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3E059466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366F1007" w14:textId="77777777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08E356EB" w14:textId="3ED4E801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18517636" w14:textId="7D4FAD76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</w:p>
        </w:tc>
        <w:tc>
          <w:tcPr>
            <w:tcW w:w="817" w:type="dxa"/>
            <w:shd w:val="clear" w:color="auto" w:fill="auto"/>
          </w:tcPr>
          <w:p w14:paraId="0830B649" w14:textId="2E81761B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  <w:shd w:val="clear" w:color="auto" w:fill="auto"/>
          </w:tcPr>
          <w:p w14:paraId="4FCDB8A1" w14:textId="69739882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3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36-1.09)</w:t>
            </w:r>
          </w:p>
        </w:tc>
        <w:tc>
          <w:tcPr>
            <w:tcW w:w="1203" w:type="dxa"/>
            <w:shd w:val="clear" w:color="auto" w:fill="auto"/>
          </w:tcPr>
          <w:p w14:paraId="61AB143C" w14:textId="46124961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8</w:t>
            </w:r>
          </w:p>
        </w:tc>
        <w:tc>
          <w:tcPr>
            <w:tcW w:w="1523" w:type="dxa"/>
          </w:tcPr>
          <w:p w14:paraId="16DFD083" w14:textId="32B27742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9</w:t>
            </w:r>
          </w:p>
        </w:tc>
        <w:tc>
          <w:tcPr>
            <w:tcW w:w="756" w:type="dxa"/>
          </w:tcPr>
          <w:p w14:paraId="14298622" w14:textId="3744B6F0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2</w:t>
            </w:r>
          </w:p>
        </w:tc>
        <w:tc>
          <w:tcPr>
            <w:tcW w:w="495" w:type="dxa"/>
          </w:tcPr>
          <w:p w14:paraId="2BC579F9" w14:textId="3E99CCD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651EDB11" w14:textId="46183DF4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31C57713" w14:textId="3FA0E1B4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</w:p>
        </w:tc>
        <w:tc>
          <w:tcPr>
            <w:tcW w:w="817" w:type="dxa"/>
            <w:shd w:val="clear" w:color="auto" w:fill="auto"/>
          </w:tcPr>
          <w:p w14:paraId="7F75ECB0" w14:textId="34810850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  <w:shd w:val="clear" w:color="auto" w:fill="auto"/>
          </w:tcPr>
          <w:p w14:paraId="6A062581" w14:textId="54F3F2AB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41-1.04)</w:t>
            </w:r>
          </w:p>
        </w:tc>
        <w:tc>
          <w:tcPr>
            <w:tcW w:w="1203" w:type="dxa"/>
            <w:shd w:val="clear" w:color="auto" w:fill="auto"/>
          </w:tcPr>
          <w:p w14:paraId="2C3711A7" w14:textId="0C7DE3E3" w:rsidR="00EA3B8E" w:rsidRPr="003D03B8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88</w:t>
            </w:r>
          </w:p>
        </w:tc>
        <w:tc>
          <w:tcPr>
            <w:tcW w:w="1523" w:type="dxa"/>
          </w:tcPr>
          <w:p w14:paraId="2779AF09" w14:textId="0395EF8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5</w:t>
            </w:r>
          </w:p>
        </w:tc>
        <w:tc>
          <w:tcPr>
            <w:tcW w:w="756" w:type="dxa"/>
          </w:tcPr>
          <w:p w14:paraId="4C953280" w14:textId="251DA5D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5B8A33D4" w14:textId="2D5434D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.07</w:t>
            </w:r>
          </w:p>
        </w:tc>
      </w:tr>
      <w:tr w:rsidR="00EA3B8E" w:rsidRPr="003D03B8" w14:paraId="3E76F66B" w14:textId="1673A48A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428BBDF9" w14:textId="0A22F795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Quality of Romantic Relationship </w:t>
            </w:r>
          </w:p>
        </w:tc>
        <w:tc>
          <w:tcPr>
            <w:tcW w:w="817" w:type="dxa"/>
            <w:shd w:val="clear" w:color="auto" w:fill="auto"/>
          </w:tcPr>
          <w:p w14:paraId="0603DC11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5D1E2D26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69B6F4C0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6E050ECF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15869400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0D3F7CE6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1911CA5C" w14:textId="36448441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073F5518" w14:textId="2F27774E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 w:rsidRPr="003D03B8">
              <w:rPr>
                <w:rFonts w:ascii="Times New Roman" w:hAnsi="Times New Roman" w:cs="Times New Roman"/>
                <w:sz w:val="24"/>
                <w:szCs w:val="24"/>
              </w:rPr>
              <w:t>All Studies</w:t>
            </w:r>
          </w:p>
        </w:tc>
        <w:tc>
          <w:tcPr>
            <w:tcW w:w="817" w:type="dxa"/>
            <w:shd w:val="clear" w:color="auto" w:fill="auto"/>
          </w:tcPr>
          <w:p w14:paraId="23B02867" w14:textId="2EC621B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702" w:type="dxa"/>
            <w:shd w:val="clear" w:color="auto" w:fill="auto"/>
          </w:tcPr>
          <w:p w14:paraId="380AB11D" w14:textId="6B6E6EA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0.02-0.07)</w:t>
            </w:r>
          </w:p>
        </w:tc>
        <w:tc>
          <w:tcPr>
            <w:tcW w:w="1203" w:type="dxa"/>
            <w:shd w:val="clear" w:color="auto" w:fill="auto"/>
          </w:tcPr>
          <w:p w14:paraId="0D397A22" w14:textId="0B3D80D6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1</w:t>
            </w:r>
          </w:p>
        </w:tc>
        <w:tc>
          <w:tcPr>
            <w:tcW w:w="1523" w:type="dxa"/>
          </w:tcPr>
          <w:p w14:paraId="1270E3BC" w14:textId="2A12CBA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1</w:t>
            </w:r>
          </w:p>
        </w:tc>
        <w:tc>
          <w:tcPr>
            <w:tcW w:w="756" w:type="dxa"/>
          </w:tcPr>
          <w:p w14:paraId="1774ADAE" w14:textId="44C1F095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495" w:type="dxa"/>
          </w:tcPr>
          <w:p w14:paraId="4608134B" w14:textId="127BE2B1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EA3B8E" w:rsidRPr="003D03B8" w14:paraId="3360717B" w14:textId="539BD071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61AA5200" w14:textId="3224334C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 xml:space="preserve">Peer </w:t>
            </w:r>
            <w:r w:rsidRPr="007B6970">
              <w:rPr>
                <w:rFonts w:ascii="Times New Roman" w:hAnsi="Times New Roman" w:cs="Times New Roman"/>
                <w:b/>
                <w:sz w:val="24"/>
                <w:szCs w:val="24"/>
              </w:rPr>
              <w:t>Social Support</w:t>
            </w:r>
          </w:p>
        </w:tc>
        <w:tc>
          <w:tcPr>
            <w:tcW w:w="817" w:type="dxa"/>
            <w:shd w:val="clear" w:color="auto" w:fill="auto"/>
          </w:tcPr>
          <w:p w14:paraId="5E18C5EE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02" w:type="dxa"/>
            <w:shd w:val="clear" w:color="auto" w:fill="auto"/>
          </w:tcPr>
          <w:p w14:paraId="776E25EE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03" w:type="dxa"/>
            <w:shd w:val="clear" w:color="auto" w:fill="auto"/>
          </w:tcPr>
          <w:p w14:paraId="57B21FEF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3" w:type="dxa"/>
          </w:tcPr>
          <w:p w14:paraId="391A5E51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56" w:type="dxa"/>
          </w:tcPr>
          <w:p w14:paraId="57D09D07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5" w:type="dxa"/>
          </w:tcPr>
          <w:p w14:paraId="24595205" w14:textId="777777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A3B8E" w:rsidRPr="003D03B8" w14:paraId="1DC1109F" w14:textId="17702332" w:rsidTr="00474360">
        <w:trPr>
          <w:trHeight w:val="258"/>
        </w:trPr>
        <w:tc>
          <w:tcPr>
            <w:tcW w:w="1864" w:type="dxa"/>
            <w:shd w:val="clear" w:color="auto" w:fill="auto"/>
          </w:tcPr>
          <w:p w14:paraId="0E58F979" w14:textId="716D8BA5" w:rsidR="00EA3B8E" w:rsidRPr="003D03B8" w:rsidRDefault="00EA3B8E" w:rsidP="0011755E">
            <w:pPr>
              <w:spacing w:before="120" w:after="1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l Studies</w:t>
            </w:r>
          </w:p>
        </w:tc>
        <w:tc>
          <w:tcPr>
            <w:tcW w:w="817" w:type="dxa"/>
            <w:shd w:val="clear" w:color="auto" w:fill="auto"/>
          </w:tcPr>
          <w:p w14:paraId="066741BF" w14:textId="7153AD77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702" w:type="dxa"/>
            <w:shd w:val="clear" w:color="auto" w:fill="auto"/>
          </w:tcPr>
          <w:p w14:paraId="4251E4FF" w14:textId="01CF39BA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15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b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-0.32-0.01)</w:t>
            </w:r>
          </w:p>
        </w:tc>
        <w:tc>
          <w:tcPr>
            <w:tcW w:w="1203" w:type="dxa"/>
            <w:shd w:val="clear" w:color="auto" w:fill="auto"/>
          </w:tcPr>
          <w:p w14:paraId="5ACAF5B5" w14:textId="5AA3095E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10</w:t>
            </w:r>
          </w:p>
        </w:tc>
        <w:tc>
          <w:tcPr>
            <w:tcW w:w="1523" w:type="dxa"/>
          </w:tcPr>
          <w:p w14:paraId="193A0936" w14:textId="2E1AEB88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756" w:type="dxa"/>
          </w:tcPr>
          <w:p w14:paraId="75E69F90" w14:textId="678D6240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495" w:type="dxa"/>
          </w:tcPr>
          <w:p w14:paraId="1CF69B86" w14:textId="35B457D3" w:rsidR="00EA3B8E" w:rsidRDefault="00EA3B8E" w:rsidP="0011755E">
            <w:pPr>
              <w:spacing w:before="120"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63</w:t>
            </w:r>
          </w:p>
        </w:tc>
      </w:tr>
    </w:tbl>
    <w:p w14:paraId="492F1F43" w14:textId="537A00E8" w:rsidR="00CB0DD8" w:rsidRPr="003D03B8" w:rsidRDefault="00CB0DD8" w:rsidP="0011755E">
      <w:pPr>
        <w:rPr>
          <w:rFonts w:ascii="Times New Roman" w:hAnsi="Times New Roman" w:cs="Times New Roman"/>
          <w:sz w:val="24"/>
          <w:szCs w:val="24"/>
        </w:rPr>
      </w:pPr>
      <w:r w:rsidRPr="003D03B8">
        <w:rPr>
          <w:rFonts w:ascii="Times New Roman" w:hAnsi="Times New Roman" w:cs="Times New Roman"/>
          <w:sz w:val="24"/>
          <w:szCs w:val="24"/>
        </w:rPr>
        <w:t>*</w:t>
      </w:r>
      <w:r w:rsidR="002173C4" w:rsidRPr="003D03B8">
        <w:rPr>
          <w:rFonts w:ascii="Times New Roman" w:hAnsi="Times New Roman" w:cs="Times New Roman"/>
          <w:sz w:val="24"/>
          <w:szCs w:val="24"/>
        </w:rPr>
        <w:t xml:space="preserve"> </w:t>
      </w:r>
      <w:r w:rsidRPr="003D03B8">
        <w:rPr>
          <w:rFonts w:ascii="Times New Roman" w:hAnsi="Times New Roman" w:cs="Times New Roman"/>
          <w:sz w:val="24"/>
          <w:szCs w:val="24"/>
        </w:rPr>
        <w:t>Please note that the number of data points are higher in the degree of prematurity analysis since some studies reported on more than one degree of prematurity. MLPT: Moderate to Late Preterm; VPT: Very Preterm</w:t>
      </w:r>
      <w:r w:rsidR="002173C4">
        <w:rPr>
          <w:rFonts w:ascii="Times New Roman" w:hAnsi="Times New Roman" w:cs="Times New Roman"/>
          <w:sz w:val="24"/>
          <w:szCs w:val="24"/>
        </w:rPr>
        <w:t>; EPT; Extreme Preterm</w:t>
      </w:r>
      <w:r w:rsidR="003A5082">
        <w:rPr>
          <w:rFonts w:ascii="Times New Roman" w:hAnsi="Times New Roman" w:cs="Times New Roman"/>
          <w:sz w:val="24"/>
          <w:szCs w:val="24"/>
        </w:rPr>
        <w:t>;wks: weeks;</w:t>
      </w:r>
      <w:r w:rsidRPr="003D03B8">
        <w:rPr>
          <w:rFonts w:ascii="Times New Roman" w:hAnsi="Times New Roman" w:cs="Times New Roman"/>
          <w:sz w:val="24"/>
          <w:szCs w:val="24"/>
        </w:rPr>
        <w:t xml:space="preserve"> GA: Gestational Age. </w:t>
      </w:r>
    </w:p>
    <w:p w14:paraId="2FCF3844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3BAE43E6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3EDCFD36" w14:textId="73CD8EB4" w:rsidR="00CB0DD8" w:rsidRDefault="00704B0C" w:rsidP="0011755E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</w:pBdr>
        <w:spacing w:after="160"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74863FCC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5D4A72C3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0C219436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7F3F8845" w14:textId="77777777" w:rsidR="00CB0DD8" w:rsidRPr="003D03B8" w:rsidRDefault="00CB0DD8" w:rsidP="0011755E">
      <w:pPr>
        <w:tabs>
          <w:tab w:val="center" w:pos="4680"/>
        </w:tabs>
        <w:ind w:left="720" w:hanging="720"/>
        <w:rPr>
          <w:rFonts w:ascii="Times New Roman" w:hAnsi="Times New Roman" w:cs="Times New Roman"/>
          <w:b/>
          <w:sz w:val="24"/>
          <w:szCs w:val="24"/>
        </w:rPr>
      </w:pPr>
    </w:p>
    <w:p w14:paraId="435BC929" w14:textId="77777777" w:rsidR="00CB0DD8" w:rsidRPr="003D03B8" w:rsidRDefault="00CB0DD8" w:rsidP="0011755E">
      <w:pPr>
        <w:tabs>
          <w:tab w:val="center" w:pos="4680"/>
        </w:tabs>
        <w:rPr>
          <w:rFonts w:ascii="Times New Roman" w:hAnsi="Times New Roman" w:cs="Times New Roman"/>
          <w:b/>
          <w:sz w:val="24"/>
          <w:szCs w:val="24"/>
        </w:rPr>
      </w:pPr>
    </w:p>
    <w:p w14:paraId="42289195" w14:textId="0A39781D" w:rsidR="00B15340" w:rsidRPr="00D4547A" w:rsidRDefault="00B15340" w:rsidP="0011755E"/>
    <w:sectPr w:rsidR="00B15340" w:rsidRPr="00D4547A" w:rsidSect="00132FD9">
      <w:footerReference w:type="default" r:id="rId10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3D30A9" w14:textId="77777777" w:rsidR="001941B6" w:rsidRDefault="001941B6">
      <w:pPr>
        <w:spacing w:line="240" w:lineRule="auto"/>
      </w:pPr>
      <w:r>
        <w:separator/>
      </w:r>
    </w:p>
  </w:endnote>
  <w:endnote w:type="continuationSeparator" w:id="0">
    <w:p w14:paraId="5C08E4E2" w14:textId="77777777" w:rsidR="001941B6" w:rsidRDefault="001941B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">
    <w:panose1 w:val="00000000000000000000"/>
    <w:charset w:val="00"/>
    <w:family w:val="auto"/>
    <w:pitch w:val="variable"/>
    <w:sig w:usb0="00000003" w:usb1="00000000" w:usb2="00000000" w:usb3="00000000" w:csb0="00000007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555548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1698DD" w14:textId="6C5C0893" w:rsidR="006A68D2" w:rsidRDefault="006A68D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28DAC012" w14:textId="77777777" w:rsidR="006A68D2" w:rsidRDefault="006A68D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FA6496" w14:textId="77777777" w:rsidR="006A68D2" w:rsidRDefault="006A68D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A129B3" w14:textId="77777777" w:rsidR="001941B6" w:rsidRDefault="001941B6">
      <w:pPr>
        <w:spacing w:line="240" w:lineRule="auto"/>
      </w:pPr>
      <w:r>
        <w:separator/>
      </w:r>
    </w:p>
  </w:footnote>
  <w:footnote w:type="continuationSeparator" w:id="0">
    <w:p w14:paraId="30CE5041" w14:textId="77777777" w:rsidR="001941B6" w:rsidRDefault="001941B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010FE0"/>
    <w:multiLevelType w:val="hybridMultilevel"/>
    <w:tmpl w:val="8E5CF1FE"/>
    <w:lvl w:ilvl="0" w:tplc="08090001">
      <w:start w:val="1"/>
      <w:numFmt w:val="bullet"/>
      <w:lvlText w:val=""/>
      <w:lvlJc w:val="left"/>
      <w:pPr>
        <w:ind w:left="11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abstractNum w:abstractNumId="1" w15:restartNumberingAfterBreak="0">
    <w:nsid w:val="257E1881"/>
    <w:multiLevelType w:val="hybridMultilevel"/>
    <w:tmpl w:val="7BDE5B6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0C4A31"/>
    <w:multiLevelType w:val="hybridMultilevel"/>
    <w:tmpl w:val="1B84F7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0260655"/>
    <w:multiLevelType w:val="hybridMultilevel"/>
    <w:tmpl w:val="4F3AE546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4" w15:restartNumberingAfterBreak="0">
    <w:nsid w:val="71D246D3"/>
    <w:multiLevelType w:val="hybridMultilevel"/>
    <w:tmpl w:val="1C2E57F6"/>
    <w:lvl w:ilvl="0" w:tplc="0C2687B8">
      <w:numFmt w:val="bullet"/>
      <w:lvlText w:val=""/>
      <w:lvlJc w:val="left"/>
      <w:pPr>
        <w:ind w:left="720" w:hanging="360"/>
      </w:pPr>
      <w:rPr>
        <w:rFonts w:ascii="Wingdings" w:eastAsia="Arial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5FA5B54"/>
    <w:multiLevelType w:val="hybridMultilevel"/>
    <w:tmpl w:val="CD7456F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5"/>
  </w:num>
  <w:num w:numId="5">
    <w:abstractNumId w:val="1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0d2rx9250v08erax75tpp15v5vxtrvpvfe&quot;&gt;article search 8NOV2017 AB Copy&lt;record-ids&gt;&lt;item&gt;614&lt;/item&gt;&lt;item&gt;622&lt;/item&gt;&lt;item&gt;677&lt;/item&gt;&lt;item&gt;682&lt;/item&gt;&lt;item&gt;684&lt;/item&gt;&lt;item&gt;716&lt;/item&gt;&lt;item&gt;722&lt;/item&gt;&lt;item&gt;783&lt;/item&gt;&lt;item&gt;789&lt;/item&gt;&lt;item&gt;796&lt;/item&gt;&lt;item&gt;817&lt;/item&gt;&lt;item&gt;881&lt;/item&gt;&lt;item&gt;915&lt;/item&gt;&lt;item&gt;943&lt;/item&gt;&lt;item&gt;951&lt;/item&gt;&lt;item&gt;969&lt;/item&gt;&lt;item&gt;994&lt;/item&gt;&lt;item&gt;997&lt;/item&gt;&lt;item&gt;1039&lt;/item&gt;&lt;item&gt;1234&lt;/item&gt;&lt;item&gt;1253&lt;/item&gt;&lt;item&gt;1273&lt;/item&gt;&lt;item&gt;1523&lt;/item&gt;&lt;item&gt;1663&lt;/item&gt;&lt;item&gt;1664&lt;/item&gt;&lt;item&gt;1668&lt;/item&gt;&lt;item&gt;1669&lt;/item&gt;&lt;item&gt;1670&lt;/item&gt;&lt;item&gt;1671&lt;/item&gt;&lt;item&gt;1672&lt;/item&gt;&lt;item&gt;1678&lt;/item&gt;&lt;item&gt;1682&lt;/item&gt;&lt;item&gt;1683&lt;/item&gt;&lt;item&gt;1684&lt;/item&gt;&lt;item&gt;1686&lt;/item&gt;&lt;item&gt;1687&lt;/item&gt;&lt;item&gt;1689&lt;/item&gt;&lt;item&gt;1691&lt;/item&gt;&lt;item&gt;1692&lt;/item&gt;&lt;item&gt;1694&lt;/item&gt;&lt;item&gt;1706&lt;/item&gt;&lt;item&gt;1707&lt;/item&gt;&lt;item&gt;1709&lt;/item&gt;&lt;item&gt;1710&lt;/item&gt;&lt;item&gt;1711&lt;/item&gt;&lt;item&gt;1714&lt;/item&gt;&lt;item&gt;1715&lt;/item&gt;&lt;item&gt;1716&lt;/item&gt;&lt;item&gt;1720&lt;/item&gt;&lt;/record-ids&gt;&lt;/item&gt;&lt;/Libraries&gt;"/>
  </w:docVars>
  <w:rsids>
    <w:rsidRoot w:val="00051247"/>
    <w:rsid w:val="000023B5"/>
    <w:rsid w:val="0000353A"/>
    <w:rsid w:val="00005482"/>
    <w:rsid w:val="000068D6"/>
    <w:rsid w:val="000072A6"/>
    <w:rsid w:val="0000732F"/>
    <w:rsid w:val="000101C7"/>
    <w:rsid w:val="000136A7"/>
    <w:rsid w:val="000179BD"/>
    <w:rsid w:val="000202E7"/>
    <w:rsid w:val="00023963"/>
    <w:rsid w:val="0002631E"/>
    <w:rsid w:val="000266A1"/>
    <w:rsid w:val="0002796E"/>
    <w:rsid w:val="000323D7"/>
    <w:rsid w:val="00041A0D"/>
    <w:rsid w:val="000424EA"/>
    <w:rsid w:val="00051247"/>
    <w:rsid w:val="00051A98"/>
    <w:rsid w:val="00051E91"/>
    <w:rsid w:val="0005564A"/>
    <w:rsid w:val="000614AF"/>
    <w:rsid w:val="00061532"/>
    <w:rsid w:val="000631A5"/>
    <w:rsid w:val="000662CA"/>
    <w:rsid w:val="000701DE"/>
    <w:rsid w:val="000701E5"/>
    <w:rsid w:val="000721D0"/>
    <w:rsid w:val="0007234F"/>
    <w:rsid w:val="000848CB"/>
    <w:rsid w:val="00084DC0"/>
    <w:rsid w:val="00085396"/>
    <w:rsid w:val="00086C5E"/>
    <w:rsid w:val="000872A7"/>
    <w:rsid w:val="000874F0"/>
    <w:rsid w:val="00091D1C"/>
    <w:rsid w:val="0009490F"/>
    <w:rsid w:val="000955B1"/>
    <w:rsid w:val="000968D0"/>
    <w:rsid w:val="000A1A7F"/>
    <w:rsid w:val="000A351C"/>
    <w:rsid w:val="000A5FBE"/>
    <w:rsid w:val="000A7B17"/>
    <w:rsid w:val="000B0094"/>
    <w:rsid w:val="000B23B2"/>
    <w:rsid w:val="000B286A"/>
    <w:rsid w:val="000B3832"/>
    <w:rsid w:val="000B76E0"/>
    <w:rsid w:val="000B7DDE"/>
    <w:rsid w:val="000C4762"/>
    <w:rsid w:val="000C4D85"/>
    <w:rsid w:val="000D1127"/>
    <w:rsid w:val="000D20A0"/>
    <w:rsid w:val="000D3571"/>
    <w:rsid w:val="000D5D04"/>
    <w:rsid w:val="000E19D4"/>
    <w:rsid w:val="000E2075"/>
    <w:rsid w:val="000E58A1"/>
    <w:rsid w:val="000F0FBC"/>
    <w:rsid w:val="000F1D0A"/>
    <w:rsid w:val="000F687B"/>
    <w:rsid w:val="00106A7D"/>
    <w:rsid w:val="00110C70"/>
    <w:rsid w:val="00111882"/>
    <w:rsid w:val="00111E2B"/>
    <w:rsid w:val="001123C8"/>
    <w:rsid w:val="00115E43"/>
    <w:rsid w:val="0011631A"/>
    <w:rsid w:val="00117326"/>
    <w:rsid w:val="0011755E"/>
    <w:rsid w:val="00120438"/>
    <w:rsid w:val="00121F13"/>
    <w:rsid w:val="00122539"/>
    <w:rsid w:val="001240C0"/>
    <w:rsid w:val="00125403"/>
    <w:rsid w:val="001265E9"/>
    <w:rsid w:val="001301BB"/>
    <w:rsid w:val="00131B05"/>
    <w:rsid w:val="00132FD9"/>
    <w:rsid w:val="001337FC"/>
    <w:rsid w:val="00137DFA"/>
    <w:rsid w:val="00140B08"/>
    <w:rsid w:val="001414E2"/>
    <w:rsid w:val="00141BCF"/>
    <w:rsid w:val="00143D59"/>
    <w:rsid w:val="00145EC2"/>
    <w:rsid w:val="001513C2"/>
    <w:rsid w:val="00151A8B"/>
    <w:rsid w:val="00151DA2"/>
    <w:rsid w:val="0015238B"/>
    <w:rsid w:val="001523CF"/>
    <w:rsid w:val="00153186"/>
    <w:rsid w:val="001531E1"/>
    <w:rsid w:val="00153A7F"/>
    <w:rsid w:val="001612B5"/>
    <w:rsid w:val="00161821"/>
    <w:rsid w:val="00162E58"/>
    <w:rsid w:val="001632F6"/>
    <w:rsid w:val="001640BE"/>
    <w:rsid w:val="00164BC6"/>
    <w:rsid w:val="001665B6"/>
    <w:rsid w:val="00167554"/>
    <w:rsid w:val="001736C0"/>
    <w:rsid w:val="00175A3B"/>
    <w:rsid w:val="0018330A"/>
    <w:rsid w:val="0018466D"/>
    <w:rsid w:val="00190864"/>
    <w:rsid w:val="00191643"/>
    <w:rsid w:val="00191C34"/>
    <w:rsid w:val="0019348E"/>
    <w:rsid w:val="001941B6"/>
    <w:rsid w:val="00196C4B"/>
    <w:rsid w:val="00197CBA"/>
    <w:rsid w:val="00197E25"/>
    <w:rsid w:val="001A17F9"/>
    <w:rsid w:val="001A22C0"/>
    <w:rsid w:val="001B0285"/>
    <w:rsid w:val="001B0E09"/>
    <w:rsid w:val="001B127C"/>
    <w:rsid w:val="001B7082"/>
    <w:rsid w:val="001B7D87"/>
    <w:rsid w:val="001B7F73"/>
    <w:rsid w:val="001C3F79"/>
    <w:rsid w:val="001C631E"/>
    <w:rsid w:val="001C7035"/>
    <w:rsid w:val="001C7C59"/>
    <w:rsid w:val="001C7D31"/>
    <w:rsid w:val="001D06CB"/>
    <w:rsid w:val="001D2487"/>
    <w:rsid w:val="001D56D1"/>
    <w:rsid w:val="001E113D"/>
    <w:rsid w:val="001E343F"/>
    <w:rsid w:val="001E4E9E"/>
    <w:rsid w:val="001E5B83"/>
    <w:rsid w:val="001E6917"/>
    <w:rsid w:val="001F1D3B"/>
    <w:rsid w:val="001F38C6"/>
    <w:rsid w:val="001F78AA"/>
    <w:rsid w:val="001F7D97"/>
    <w:rsid w:val="0020547C"/>
    <w:rsid w:val="00206140"/>
    <w:rsid w:val="00211248"/>
    <w:rsid w:val="00215766"/>
    <w:rsid w:val="002173C4"/>
    <w:rsid w:val="0021743D"/>
    <w:rsid w:val="00220A53"/>
    <w:rsid w:val="00221176"/>
    <w:rsid w:val="00221988"/>
    <w:rsid w:val="00225D80"/>
    <w:rsid w:val="00226BED"/>
    <w:rsid w:val="00230565"/>
    <w:rsid w:val="00230E22"/>
    <w:rsid w:val="002315D5"/>
    <w:rsid w:val="00231887"/>
    <w:rsid w:val="00231AB3"/>
    <w:rsid w:val="0023348D"/>
    <w:rsid w:val="00234292"/>
    <w:rsid w:val="0023724D"/>
    <w:rsid w:val="00240244"/>
    <w:rsid w:val="00241315"/>
    <w:rsid w:val="00252034"/>
    <w:rsid w:val="00252370"/>
    <w:rsid w:val="002524A8"/>
    <w:rsid w:val="00253A50"/>
    <w:rsid w:val="002542C3"/>
    <w:rsid w:val="0025714D"/>
    <w:rsid w:val="002600AE"/>
    <w:rsid w:val="0026113A"/>
    <w:rsid w:val="002618DA"/>
    <w:rsid w:val="00270E42"/>
    <w:rsid w:val="00273358"/>
    <w:rsid w:val="00273D8D"/>
    <w:rsid w:val="00274CD8"/>
    <w:rsid w:val="002769C0"/>
    <w:rsid w:val="0028253D"/>
    <w:rsid w:val="002903F3"/>
    <w:rsid w:val="0029095F"/>
    <w:rsid w:val="0029264E"/>
    <w:rsid w:val="0029373B"/>
    <w:rsid w:val="00297144"/>
    <w:rsid w:val="002A164C"/>
    <w:rsid w:val="002A192D"/>
    <w:rsid w:val="002A24EF"/>
    <w:rsid w:val="002A6DBA"/>
    <w:rsid w:val="002B075A"/>
    <w:rsid w:val="002B1661"/>
    <w:rsid w:val="002B31C2"/>
    <w:rsid w:val="002B3203"/>
    <w:rsid w:val="002B341C"/>
    <w:rsid w:val="002B38C8"/>
    <w:rsid w:val="002B4110"/>
    <w:rsid w:val="002B4CBD"/>
    <w:rsid w:val="002B58DF"/>
    <w:rsid w:val="002C04A7"/>
    <w:rsid w:val="002C0702"/>
    <w:rsid w:val="002C7253"/>
    <w:rsid w:val="002D1CC9"/>
    <w:rsid w:val="002D1F48"/>
    <w:rsid w:val="002D35F2"/>
    <w:rsid w:val="002D5E9E"/>
    <w:rsid w:val="002E00D3"/>
    <w:rsid w:val="002E0A32"/>
    <w:rsid w:val="002F25AE"/>
    <w:rsid w:val="002F29CC"/>
    <w:rsid w:val="002F3E6E"/>
    <w:rsid w:val="002F4775"/>
    <w:rsid w:val="002F4F06"/>
    <w:rsid w:val="002F649B"/>
    <w:rsid w:val="00300A1C"/>
    <w:rsid w:val="00302135"/>
    <w:rsid w:val="003031A0"/>
    <w:rsid w:val="0030415E"/>
    <w:rsid w:val="00307D68"/>
    <w:rsid w:val="00311A4D"/>
    <w:rsid w:val="00311B0E"/>
    <w:rsid w:val="0031230B"/>
    <w:rsid w:val="003149E9"/>
    <w:rsid w:val="003225BE"/>
    <w:rsid w:val="0032777C"/>
    <w:rsid w:val="003316AB"/>
    <w:rsid w:val="00332F56"/>
    <w:rsid w:val="00333235"/>
    <w:rsid w:val="00336061"/>
    <w:rsid w:val="0033627E"/>
    <w:rsid w:val="0033718F"/>
    <w:rsid w:val="003371F1"/>
    <w:rsid w:val="0034147E"/>
    <w:rsid w:val="0034394E"/>
    <w:rsid w:val="00343B79"/>
    <w:rsid w:val="00344AAB"/>
    <w:rsid w:val="00344B9A"/>
    <w:rsid w:val="003477C7"/>
    <w:rsid w:val="00350E84"/>
    <w:rsid w:val="00351730"/>
    <w:rsid w:val="00353493"/>
    <w:rsid w:val="003547D0"/>
    <w:rsid w:val="00355D87"/>
    <w:rsid w:val="00360189"/>
    <w:rsid w:val="00361421"/>
    <w:rsid w:val="003623C1"/>
    <w:rsid w:val="00363204"/>
    <w:rsid w:val="00364251"/>
    <w:rsid w:val="00365FD9"/>
    <w:rsid w:val="00367AFB"/>
    <w:rsid w:val="00370708"/>
    <w:rsid w:val="00373961"/>
    <w:rsid w:val="00373AF2"/>
    <w:rsid w:val="00377574"/>
    <w:rsid w:val="00380472"/>
    <w:rsid w:val="00380AB6"/>
    <w:rsid w:val="00384100"/>
    <w:rsid w:val="00384C34"/>
    <w:rsid w:val="00390989"/>
    <w:rsid w:val="003909D9"/>
    <w:rsid w:val="00394D67"/>
    <w:rsid w:val="003954A3"/>
    <w:rsid w:val="00396980"/>
    <w:rsid w:val="003A1993"/>
    <w:rsid w:val="003A3A9C"/>
    <w:rsid w:val="003A5082"/>
    <w:rsid w:val="003A6281"/>
    <w:rsid w:val="003B0830"/>
    <w:rsid w:val="003B4112"/>
    <w:rsid w:val="003B4BF6"/>
    <w:rsid w:val="003B6056"/>
    <w:rsid w:val="003C48B2"/>
    <w:rsid w:val="003C6181"/>
    <w:rsid w:val="003D0E1F"/>
    <w:rsid w:val="003D29C4"/>
    <w:rsid w:val="003D2BDD"/>
    <w:rsid w:val="003D3F30"/>
    <w:rsid w:val="003D7C1F"/>
    <w:rsid w:val="003E001D"/>
    <w:rsid w:val="003E1D89"/>
    <w:rsid w:val="003E3807"/>
    <w:rsid w:val="003E4372"/>
    <w:rsid w:val="003E49E0"/>
    <w:rsid w:val="003F03E1"/>
    <w:rsid w:val="003F5E31"/>
    <w:rsid w:val="003F6E21"/>
    <w:rsid w:val="00402DD1"/>
    <w:rsid w:val="00403432"/>
    <w:rsid w:val="00404C5D"/>
    <w:rsid w:val="004056C9"/>
    <w:rsid w:val="00406DDE"/>
    <w:rsid w:val="00412639"/>
    <w:rsid w:val="004133CD"/>
    <w:rsid w:val="00413958"/>
    <w:rsid w:val="004139D9"/>
    <w:rsid w:val="00413C1A"/>
    <w:rsid w:val="004152A0"/>
    <w:rsid w:val="00416B33"/>
    <w:rsid w:val="00422C49"/>
    <w:rsid w:val="004232D0"/>
    <w:rsid w:val="00425123"/>
    <w:rsid w:val="0042602A"/>
    <w:rsid w:val="0043157E"/>
    <w:rsid w:val="004424D0"/>
    <w:rsid w:val="0044359A"/>
    <w:rsid w:val="00445835"/>
    <w:rsid w:val="00445AE8"/>
    <w:rsid w:val="00446A5C"/>
    <w:rsid w:val="00451907"/>
    <w:rsid w:val="0046165A"/>
    <w:rsid w:val="004647F0"/>
    <w:rsid w:val="004654E4"/>
    <w:rsid w:val="004675B8"/>
    <w:rsid w:val="00470807"/>
    <w:rsid w:val="00474360"/>
    <w:rsid w:val="004755FB"/>
    <w:rsid w:val="00476DDC"/>
    <w:rsid w:val="004774BE"/>
    <w:rsid w:val="00480CA1"/>
    <w:rsid w:val="004838C3"/>
    <w:rsid w:val="00484A23"/>
    <w:rsid w:val="00486186"/>
    <w:rsid w:val="00490CDA"/>
    <w:rsid w:val="00492775"/>
    <w:rsid w:val="00493914"/>
    <w:rsid w:val="0049518C"/>
    <w:rsid w:val="004A3B7A"/>
    <w:rsid w:val="004A72FB"/>
    <w:rsid w:val="004B3058"/>
    <w:rsid w:val="004B51CF"/>
    <w:rsid w:val="004C203D"/>
    <w:rsid w:val="004C64DC"/>
    <w:rsid w:val="004D31E2"/>
    <w:rsid w:val="004D53F2"/>
    <w:rsid w:val="004D764F"/>
    <w:rsid w:val="004E0E9F"/>
    <w:rsid w:val="004E11C6"/>
    <w:rsid w:val="004E18A1"/>
    <w:rsid w:val="004E2EC5"/>
    <w:rsid w:val="004E37BC"/>
    <w:rsid w:val="004E3E85"/>
    <w:rsid w:val="004F094C"/>
    <w:rsid w:val="004F2678"/>
    <w:rsid w:val="004F32BE"/>
    <w:rsid w:val="00500AE4"/>
    <w:rsid w:val="0050273A"/>
    <w:rsid w:val="00505ACC"/>
    <w:rsid w:val="0050645A"/>
    <w:rsid w:val="00507682"/>
    <w:rsid w:val="00511F84"/>
    <w:rsid w:val="005128EA"/>
    <w:rsid w:val="00512D9F"/>
    <w:rsid w:val="00520B81"/>
    <w:rsid w:val="00521CB2"/>
    <w:rsid w:val="0052270A"/>
    <w:rsid w:val="005230DB"/>
    <w:rsid w:val="00525189"/>
    <w:rsid w:val="00525248"/>
    <w:rsid w:val="00525429"/>
    <w:rsid w:val="005266F6"/>
    <w:rsid w:val="00530265"/>
    <w:rsid w:val="00534051"/>
    <w:rsid w:val="00534814"/>
    <w:rsid w:val="00534A56"/>
    <w:rsid w:val="00545AEE"/>
    <w:rsid w:val="00546F41"/>
    <w:rsid w:val="00547C7F"/>
    <w:rsid w:val="0055024B"/>
    <w:rsid w:val="00551C4A"/>
    <w:rsid w:val="0055233E"/>
    <w:rsid w:val="00554549"/>
    <w:rsid w:val="00554BC5"/>
    <w:rsid w:val="005629AC"/>
    <w:rsid w:val="00570478"/>
    <w:rsid w:val="0057075C"/>
    <w:rsid w:val="005726AB"/>
    <w:rsid w:val="005744F1"/>
    <w:rsid w:val="00575AD0"/>
    <w:rsid w:val="00580339"/>
    <w:rsid w:val="00580B04"/>
    <w:rsid w:val="00584E70"/>
    <w:rsid w:val="00593721"/>
    <w:rsid w:val="00596FCE"/>
    <w:rsid w:val="005A09B1"/>
    <w:rsid w:val="005A19F3"/>
    <w:rsid w:val="005A1E5A"/>
    <w:rsid w:val="005B294E"/>
    <w:rsid w:val="005B4D76"/>
    <w:rsid w:val="005B5292"/>
    <w:rsid w:val="005B6BF8"/>
    <w:rsid w:val="005C07AC"/>
    <w:rsid w:val="005C236B"/>
    <w:rsid w:val="005C36C0"/>
    <w:rsid w:val="005C388A"/>
    <w:rsid w:val="005C6CB1"/>
    <w:rsid w:val="005C6DC2"/>
    <w:rsid w:val="005D2854"/>
    <w:rsid w:val="005D5F82"/>
    <w:rsid w:val="005E3F9B"/>
    <w:rsid w:val="005F023C"/>
    <w:rsid w:val="005F3147"/>
    <w:rsid w:val="005F3208"/>
    <w:rsid w:val="0060114F"/>
    <w:rsid w:val="00601777"/>
    <w:rsid w:val="0060198D"/>
    <w:rsid w:val="00602106"/>
    <w:rsid w:val="00604FB5"/>
    <w:rsid w:val="006051A1"/>
    <w:rsid w:val="0061073F"/>
    <w:rsid w:val="006122B8"/>
    <w:rsid w:val="0061231C"/>
    <w:rsid w:val="0061312C"/>
    <w:rsid w:val="00613CC3"/>
    <w:rsid w:val="00613E49"/>
    <w:rsid w:val="00614258"/>
    <w:rsid w:val="00614B9D"/>
    <w:rsid w:val="00616D84"/>
    <w:rsid w:val="00626560"/>
    <w:rsid w:val="006276C6"/>
    <w:rsid w:val="006323C6"/>
    <w:rsid w:val="00632CBD"/>
    <w:rsid w:val="00632CC6"/>
    <w:rsid w:val="00633DB3"/>
    <w:rsid w:val="00634BB9"/>
    <w:rsid w:val="00635DC9"/>
    <w:rsid w:val="00636C66"/>
    <w:rsid w:val="00644DD2"/>
    <w:rsid w:val="00651227"/>
    <w:rsid w:val="006573EF"/>
    <w:rsid w:val="00657A33"/>
    <w:rsid w:val="00657F69"/>
    <w:rsid w:val="00662B17"/>
    <w:rsid w:val="006661E2"/>
    <w:rsid w:val="00667884"/>
    <w:rsid w:val="00670EDB"/>
    <w:rsid w:val="00673D8C"/>
    <w:rsid w:val="00674CAC"/>
    <w:rsid w:val="00680B1E"/>
    <w:rsid w:val="00683525"/>
    <w:rsid w:val="00695B7B"/>
    <w:rsid w:val="006A17E0"/>
    <w:rsid w:val="006A3D8B"/>
    <w:rsid w:val="006A584E"/>
    <w:rsid w:val="006A6519"/>
    <w:rsid w:val="006A68D2"/>
    <w:rsid w:val="006B0B12"/>
    <w:rsid w:val="006B4646"/>
    <w:rsid w:val="006B7A84"/>
    <w:rsid w:val="006C05E0"/>
    <w:rsid w:val="006C18E2"/>
    <w:rsid w:val="006E0240"/>
    <w:rsid w:val="006E245B"/>
    <w:rsid w:val="006E30BE"/>
    <w:rsid w:val="006E4AE0"/>
    <w:rsid w:val="006E5AB8"/>
    <w:rsid w:val="006E7713"/>
    <w:rsid w:val="006F2304"/>
    <w:rsid w:val="006F325A"/>
    <w:rsid w:val="006F46B7"/>
    <w:rsid w:val="006F7ED2"/>
    <w:rsid w:val="00700C77"/>
    <w:rsid w:val="007038D3"/>
    <w:rsid w:val="0070499D"/>
    <w:rsid w:val="00704B0C"/>
    <w:rsid w:val="00707973"/>
    <w:rsid w:val="0071496C"/>
    <w:rsid w:val="0071692F"/>
    <w:rsid w:val="00721C17"/>
    <w:rsid w:val="00726D89"/>
    <w:rsid w:val="00726DE8"/>
    <w:rsid w:val="00727461"/>
    <w:rsid w:val="00731A1D"/>
    <w:rsid w:val="00732BA3"/>
    <w:rsid w:val="00735368"/>
    <w:rsid w:val="007364A0"/>
    <w:rsid w:val="007449E0"/>
    <w:rsid w:val="00747968"/>
    <w:rsid w:val="0075078A"/>
    <w:rsid w:val="0075185A"/>
    <w:rsid w:val="00752D17"/>
    <w:rsid w:val="00752E43"/>
    <w:rsid w:val="0075405E"/>
    <w:rsid w:val="0075506B"/>
    <w:rsid w:val="007550BD"/>
    <w:rsid w:val="007558A0"/>
    <w:rsid w:val="00756D61"/>
    <w:rsid w:val="00760808"/>
    <w:rsid w:val="007616F4"/>
    <w:rsid w:val="007630A2"/>
    <w:rsid w:val="00764E8D"/>
    <w:rsid w:val="00766734"/>
    <w:rsid w:val="00766E95"/>
    <w:rsid w:val="00770201"/>
    <w:rsid w:val="007711ED"/>
    <w:rsid w:val="007731BF"/>
    <w:rsid w:val="00774BBA"/>
    <w:rsid w:val="0077763F"/>
    <w:rsid w:val="00782117"/>
    <w:rsid w:val="00791D32"/>
    <w:rsid w:val="0079588E"/>
    <w:rsid w:val="0079627C"/>
    <w:rsid w:val="007A0A24"/>
    <w:rsid w:val="007A109E"/>
    <w:rsid w:val="007A1917"/>
    <w:rsid w:val="007A4B56"/>
    <w:rsid w:val="007A627B"/>
    <w:rsid w:val="007B0302"/>
    <w:rsid w:val="007B10A6"/>
    <w:rsid w:val="007B2854"/>
    <w:rsid w:val="007B2CB7"/>
    <w:rsid w:val="007B31FE"/>
    <w:rsid w:val="007B535C"/>
    <w:rsid w:val="007B6970"/>
    <w:rsid w:val="007B7F34"/>
    <w:rsid w:val="007C0D42"/>
    <w:rsid w:val="007C108F"/>
    <w:rsid w:val="007C35B0"/>
    <w:rsid w:val="007D1343"/>
    <w:rsid w:val="007D18DF"/>
    <w:rsid w:val="007D49A6"/>
    <w:rsid w:val="007E1684"/>
    <w:rsid w:val="007E190C"/>
    <w:rsid w:val="007E27ED"/>
    <w:rsid w:val="007E33B5"/>
    <w:rsid w:val="007F0923"/>
    <w:rsid w:val="007F19BF"/>
    <w:rsid w:val="007F2129"/>
    <w:rsid w:val="007F463E"/>
    <w:rsid w:val="007F4769"/>
    <w:rsid w:val="007F47A2"/>
    <w:rsid w:val="0080434F"/>
    <w:rsid w:val="00804571"/>
    <w:rsid w:val="00806A2B"/>
    <w:rsid w:val="00807F0B"/>
    <w:rsid w:val="00810571"/>
    <w:rsid w:val="00810F78"/>
    <w:rsid w:val="00812849"/>
    <w:rsid w:val="00812FA9"/>
    <w:rsid w:val="00814860"/>
    <w:rsid w:val="00816EF5"/>
    <w:rsid w:val="008211D0"/>
    <w:rsid w:val="00821E74"/>
    <w:rsid w:val="00825EA8"/>
    <w:rsid w:val="00835F2C"/>
    <w:rsid w:val="008408C3"/>
    <w:rsid w:val="00841F72"/>
    <w:rsid w:val="0084569C"/>
    <w:rsid w:val="00857E11"/>
    <w:rsid w:val="008605CE"/>
    <w:rsid w:val="00863F42"/>
    <w:rsid w:val="00865DC5"/>
    <w:rsid w:val="00867D44"/>
    <w:rsid w:val="0087479D"/>
    <w:rsid w:val="0087689A"/>
    <w:rsid w:val="00885D2F"/>
    <w:rsid w:val="00886B04"/>
    <w:rsid w:val="0089112B"/>
    <w:rsid w:val="008911C6"/>
    <w:rsid w:val="008912A6"/>
    <w:rsid w:val="0089155F"/>
    <w:rsid w:val="00893163"/>
    <w:rsid w:val="008935DF"/>
    <w:rsid w:val="008955EF"/>
    <w:rsid w:val="008956EE"/>
    <w:rsid w:val="008958B2"/>
    <w:rsid w:val="00895D55"/>
    <w:rsid w:val="00896A16"/>
    <w:rsid w:val="00897B72"/>
    <w:rsid w:val="008A07B5"/>
    <w:rsid w:val="008A1DB8"/>
    <w:rsid w:val="008A2655"/>
    <w:rsid w:val="008A2E90"/>
    <w:rsid w:val="008A68F0"/>
    <w:rsid w:val="008A6E01"/>
    <w:rsid w:val="008A789A"/>
    <w:rsid w:val="008B1975"/>
    <w:rsid w:val="008B2C4B"/>
    <w:rsid w:val="008B4561"/>
    <w:rsid w:val="008C5D1C"/>
    <w:rsid w:val="008C64F0"/>
    <w:rsid w:val="008C7328"/>
    <w:rsid w:val="008C7D13"/>
    <w:rsid w:val="008D4078"/>
    <w:rsid w:val="008D4CD5"/>
    <w:rsid w:val="008E1EAE"/>
    <w:rsid w:val="008E5AE3"/>
    <w:rsid w:val="008E6198"/>
    <w:rsid w:val="008F24B7"/>
    <w:rsid w:val="008F29C1"/>
    <w:rsid w:val="0090252C"/>
    <w:rsid w:val="00902CBD"/>
    <w:rsid w:val="00902FB3"/>
    <w:rsid w:val="009041C0"/>
    <w:rsid w:val="009112F5"/>
    <w:rsid w:val="00912919"/>
    <w:rsid w:val="00916C72"/>
    <w:rsid w:val="0092360E"/>
    <w:rsid w:val="00925165"/>
    <w:rsid w:val="00927786"/>
    <w:rsid w:val="00930F8B"/>
    <w:rsid w:val="00932BDA"/>
    <w:rsid w:val="00933E5A"/>
    <w:rsid w:val="009435EF"/>
    <w:rsid w:val="0094369E"/>
    <w:rsid w:val="00945BA3"/>
    <w:rsid w:val="0095205B"/>
    <w:rsid w:val="0095215F"/>
    <w:rsid w:val="0095588C"/>
    <w:rsid w:val="009619D8"/>
    <w:rsid w:val="00962392"/>
    <w:rsid w:val="00963A9A"/>
    <w:rsid w:val="009655D7"/>
    <w:rsid w:val="00971B2A"/>
    <w:rsid w:val="009721A2"/>
    <w:rsid w:val="00972D10"/>
    <w:rsid w:val="00977EF6"/>
    <w:rsid w:val="009807D6"/>
    <w:rsid w:val="00982C38"/>
    <w:rsid w:val="0098382B"/>
    <w:rsid w:val="00983F4F"/>
    <w:rsid w:val="00984B1C"/>
    <w:rsid w:val="0098784E"/>
    <w:rsid w:val="00992930"/>
    <w:rsid w:val="00994486"/>
    <w:rsid w:val="00994EB1"/>
    <w:rsid w:val="00994FA9"/>
    <w:rsid w:val="00995756"/>
    <w:rsid w:val="00995FE4"/>
    <w:rsid w:val="0099627B"/>
    <w:rsid w:val="009A0E44"/>
    <w:rsid w:val="009A4D14"/>
    <w:rsid w:val="009A55C9"/>
    <w:rsid w:val="009A73B8"/>
    <w:rsid w:val="009A756E"/>
    <w:rsid w:val="009A7E38"/>
    <w:rsid w:val="009B01F1"/>
    <w:rsid w:val="009B516E"/>
    <w:rsid w:val="009B654B"/>
    <w:rsid w:val="009B6DF5"/>
    <w:rsid w:val="009C0FDB"/>
    <w:rsid w:val="009C2309"/>
    <w:rsid w:val="009C664D"/>
    <w:rsid w:val="009D2424"/>
    <w:rsid w:val="009D634D"/>
    <w:rsid w:val="009E299D"/>
    <w:rsid w:val="009E2FB6"/>
    <w:rsid w:val="009E43A2"/>
    <w:rsid w:val="009E5022"/>
    <w:rsid w:val="009E655E"/>
    <w:rsid w:val="009E6FB7"/>
    <w:rsid w:val="009F5C2E"/>
    <w:rsid w:val="009F5E9A"/>
    <w:rsid w:val="009F5FE0"/>
    <w:rsid w:val="00A004A7"/>
    <w:rsid w:val="00A02406"/>
    <w:rsid w:val="00A0370B"/>
    <w:rsid w:val="00A1067B"/>
    <w:rsid w:val="00A10898"/>
    <w:rsid w:val="00A121EF"/>
    <w:rsid w:val="00A12BB3"/>
    <w:rsid w:val="00A15322"/>
    <w:rsid w:val="00A2264B"/>
    <w:rsid w:val="00A226E7"/>
    <w:rsid w:val="00A22BF1"/>
    <w:rsid w:val="00A22D36"/>
    <w:rsid w:val="00A24EDD"/>
    <w:rsid w:val="00A31233"/>
    <w:rsid w:val="00A33B5C"/>
    <w:rsid w:val="00A35FE6"/>
    <w:rsid w:val="00A43FE4"/>
    <w:rsid w:val="00A45C22"/>
    <w:rsid w:val="00A46D08"/>
    <w:rsid w:val="00A514D4"/>
    <w:rsid w:val="00A5178E"/>
    <w:rsid w:val="00A51859"/>
    <w:rsid w:val="00A529CE"/>
    <w:rsid w:val="00A54811"/>
    <w:rsid w:val="00A60BF5"/>
    <w:rsid w:val="00A6145E"/>
    <w:rsid w:val="00A633ED"/>
    <w:rsid w:val="00A63BB7"/>
    <w:rsid w:val="00A647F3"/>
    <w:rsid w:val="00A7035D"/>
    <w:rsid w:val="00A73A5B"/>
    <w:rsid w:val="00A87128"/>
    <w:rsid w:val="00A918BF"/>
    <w:rsid w:val="00A93C14"/>
    <w:rsid w:val="00A94FBE"/>
    <w:rsid w:val="00A9644C"/>
    <w:rsid w:val="00AA10DF"/>
    <w:rsid w:val="00AA1FF4"/>
    <w:rsid w:val="00AA7CAA"/>
    <w:rsid w:val="00AB052C"/>
    <w:rsid w:val="00AB0A28"/>
    <w:rsid w:val="00AB2493"/>
    <w:rsid w:val="00AB6B19"/>
    <w:rsid w:val="00AB6D05"/>
    <w:rsid w:val="00AB72BB"/>
    <w:rsid w:val="00AC0B36"/>
    <w:rsid w:val="00AC2D92"/>
    <w:rsid w:val="00AC5076"/>
    <w:rsid w:val="00AC5A8C"/>
    <w:rsid w:val="00AC5D29"/>
    <w:rsid w:val="00AC62A9"/>
    <w:rsid w:val="00AC70D1"/>
    <w:rsid w:val="00AC7178"/>
    <w:rsid w:val="00AD302E"/>
    <w:rsid w:val="00AE055F"/>
    <w:rsid w:val="00AE1DA1"/>
    <w:rsid w:val="00AE2B13"/>
    <w:rsid w:val="00AF0DC9"/>
    <w:rsid w:val="00AF1B33"/>
    <w:rsid w:val="00AF268C"/>
    <w:rsid w:val="00AF5062"/>
    <w:rsid w:val="00AF5ADC"/>
    <w:rsid w:val="00AF5B1D"/>
    <w:rsid w:val="00B030B9"/>
    <w:rsid w:val="00B06034"/>
    <w:rsid w:val="00B06948"/>
    <w:rsid w:val="00B07290"/>
    <w:rsid w:val="00B07AFF"/>
    <w:rsid w:val="00B108F5"/>
    <w:rsid w:val="00B12024"/>
    <w:rsid w:val="00B141DD"/>
    <w:rsid w:val="00B14FD7"/>
    <w:rsid w:val="00B1500F"/>
    <w:rsid w:val="00B15340"/>
    <w:rsid w:val="00B157DD"/>
    <w:rsid w:val="00B16F1C"/>
    <w:rsid w:val="00B170FE"/>
    <w:rsid w:val="00B178E1"/>
    <w:rsid w:val="00B20F50"/>
    <w:rsid w:val="00B2154A"/>
    <w:rsid w:val="00B216BB"/>
    <w:rsid w:val="00B232DF"/>
    <w:rsid w:val="00B234DF"/>
    <w:rsid w:val="00B23D29"/>
    <w:rsid w:val="00B26F7F"/>
    <w:rsid w:val="00B27FE2"/>
    <w:rsid w:val="00B31CAB"/>
    <w:rsid w:val="00B404D4"/>
    <w:rsid w:val="00B40D6B"/>
    <w:rsid w:val="00B42AFD"/>
    <w:rsid w:val="00B44C73"/>
    <w:rsid w:val="00B44EE8"/>
    <w:rsid w:val="00B4616D"/>
    <w:rsid w:val="00B50485"/>
    <w:rsid w:val="00B50884"/>
    <w:rsid w:val="00B508B7"/>
    <w:rsid w:val="00B51135"/>
    <w:rsid w:val="00B513A1"/>
    <w:rsid w:val="00B55C96"/>
    <w:rsid w:val="00B55E2B"/>
    <w:rsid w:val="00B55E94"/>
    <w:rsid w:val="00B55F97"/>
    <w:rsid w:val="00B56096"/>
    <w:rsid w:val="00B56397"/>
    <w:rsid w:val="00B61D09"/>
    <w:rsid w:val="00B6444F"/>
    <w:rsid w:val="00B64ED6"/>
    <w:rsid w:val="00B64F30"/>
    <w:rsid w:val="00B70762"/>
    <w:rsid w:val="00B70F5E"/>
    <w:rsid w:val="00B74773"/>
    <w:rsid w:val="00B74FBC"/>
    <w:rsid w:val="00B7676B"/>
    <w:rsid w:val="00B77C6A"/>
    <w:rsid w:val="00B84A06"/>
    <w:rsid w:val="00B84BA3"/>
    <w:rsid w:val="00B84BFA"/>
    <w:rsid w:val="00B86D3B"/>
    <w:rsid w:val="00B86FE9"/>
    <w:rsid w:val="00B96FAF"/>
    <w:rsid w:val="00BA3155"/>
    <w:rsid w:val="00BA3B89"/>
    <w:rsid w:val="00BB28AB"/>
    <w:rsid w:val="00BB3BD2"/>
    <w:rsid w:val="00BB405D"/>
    <w:rsid w:val="00BB5C7F"/>
    <w:rsid w:val="00BB6AA3"/>
    <w:rsid w:val="00BC27FE"/>
    <w:rsid w:val="00BC58A5"/>
    <w:rsid w:val="00BD05B5"/>
    <w:rsid w:val="00BD1505"/>
    <w:rsid w:val="00BD22E7"/>
    <w:rsid w:val="00BD440E"/>
    <w:rsid w:val="00BD5D9D"/>
    <w:rsid w:val="00BE0EEC"/>
    <w:rsid w:val="00BE1877"/>
    <w:rsid w:val="00BE41E7"/>
    <w:rsid w:val="00BE53DA"/>
    <w:rsid w:val="00BE5600"/>
    <w:rsid w:val="00BF33D4"/>
    <w:rsid w:val="00BF6870"/>
    <w:rsid w:val="00BF78BF"/>
    <w:rsid w:val="00C00A0D"/>
    <w:rsid w:val="00C0121D"/>
    <w:rsid w:val="00C02B14"/>
    <w:rsid w:val="00C03F1C"/>
    <w:rsid w:val="00C06E0F"/>
    <w:rsid w:val="00C07368"/>
    <w:rsid w:val="00C10326"/>
    <w:rsid w:val="00C11E2F"/>
    <w:rsid w:val="00C13F95"/>
    <w:rsid w:val="00C140BA"/>
    <w:rsid w:val="00C159AD"/>
    <w:rsid w:val="00C224E8"/>
    <w:rsid w:val="00C24860"/>
    <w:rsid w:val="00C26A75"/>
    <w:rsid w:val="00C27E45"/>
    <w:rsid w:val="00C3301E"/>
    <w:rsid w:val="00C407B3"/>
    <w:rsid w:val="00C41D94"/>
    <w:rsid w:val="00C51CD0"/>
    <w:rsid w:val="00C546A7"/>
    <w:rsid w:val="00C55F2D"/>
    <w:rsid w:val="00C5753A"/>
    <w:rsid w:val="00C5766C"/>
    <w:rsid w:val="00C63EA2"/>
    <w:rsid w:val="00C65BA7"/>
    <w:rsid w:val="00C67B42"/>
    <w:rsid w:val="00C70954"/>
    <w:rsid w:val="00C72BD2"/>
    <w:rsid w:val="00C73287"/>
    <w:rsid w:val="00C74583"/>
    <w:rsid w:val="00C76482"/>
    <w:rsid w:val="00C77DE7"/>
    <w:rsid w:val="00C823BC"/>
    <w:rsid w:val="00C833B4"/>
    <w:rsid w:val="00C84FB1"/>
    <w:rsid w:val="00C86515"/>
    <w:rsid w:val="00C86D85"/>
    <w:rsid w:val="00C9145D"/>
    <w:rsid w:val="00C91C53"/>
    <w:rsid w:val="00C92774"/>
    <w:rsid w:val="00C96DA2"/>
    <w:rsid w:val="00CA0E15"/>
    <w:rsid w:val="00CA1784"/>
    <w:rsid w:val="00CA1879"/>
    <w:rsid w:val="00CA32D6"/>
    <w:rsid w:val="00CA7F0B"/>
    <w:rsid w:val="00CB0DD8"/>
    <w:rsid w:val="00CB2091"/>
    <w:rsid w:val="00CB2880"/>
    <w:rsid w:val="00CB42DF"/>
    <w:rsid w:val="00CB4A1E"/>
    <w:rsid w:val="00CB4B9A"/>
    <w:rsid w:val="00CC01C8"/>
    <w:rsid w:val="00CC1929"/>
    <w:rsid w:val="00CC3575"/>
    <w:rsid w:val="00CC3B6A"/>
    <w:rsid w:val="00CD5504"/>
    <w:rsid w:val="00CE1597"/>
    <w:rsid w:val="00CE1D5B"/>
    <w:rsid w:val="00CE2030"/>
    <w:rsid w:val="00CE334A"/>
    <w:rsid w:val="00CE4F48"/>
    <w:rsid w:val="00CE535B"/>
    <w:rsid w:val="00CE634A"/>
    <w:rsid w:val="00CF39E6"/>
    <w:rsid w:val="00CF4BDB"/>
    <w:rsid w:val="00CF6A69"/>
    <w:rsid w:val="00D00165"/>
    <w:rsid w:val="00D00676"/>
    <w:rsid w:val="00D0080B"/>
    <w:rsid w:val="00D03358"/>
    <w:rsid w:val="00D035E6"/>
    <w:rsid w:val="00D0448B"/>
    <w:rsid w:val="00D10FB1"/>
    <w:rsid w:val="00D118DF"/>
    <w:rsid w:val="00D13FF9"/>
    <w:rsid w:val="00D1408C"/>
    <w:rsid w:val="00D175E5"/>
    <w:rsid w:val="00D22F19"/>
    <w:rsid w:val="00D25DFB"/>
    <w:rsid w:val="00D27C2C"/>
    <w:rsid w:val="00D27F06"/>
    <w:rsid w:val="00D315FE"/>
    <w:rsid w:val="00D4547A"/>
    <w:rsid w:val="00D46EA7"/>
    <w:rsid w:val="00D51180"/>
    <w:rsid w:val="00D5279B"/>
    <w:rsid w:val="00D52C55"/>
    <w:rsid w:val="00D568CB"/>
    <w:rsid w:val="00D57127"/>
    <w:rsid w:val="00D57864"/>
    <w:rsid w:val="00D627E5"/>
    <w:rsid w:val="00D650DA"/>
    <w:rsid w:val="00D73617"/>
    <w:rsid w:val="00D7473A"/>
    <w:rsid w:val="00D74D0B"/>
    <w:rsid w:val="00D75584"/>
    <w:rsid w:val="00D757B5"/>
    <w:rsid w:val="00D77F0F"/>
    <w:rsid w:val="00D82CC8"/>
    <w:rsid w:val="00D83A88"/>
    <w:rsid w:val="00D90554"/>
    <w:rsid w:val="00D9154A"/>
    <w:rsid w:val="00D91D93"/>
    <w:rsid w:val="00D94207"/>
    <w:rsid w:val="00D96B88"/>
    <w:rsid w:val="00D96E5B"/>
    <w:rsid w:val="00D9751B"/>
    <w:rsid w:val="00DA1C94"/>
    <w:rsid w:val="00DA266F"/>
    <w:rsid w:val="00DB01BE"/>
    <w:rsid w:val="00DB19F8"/>
    <w:rsid w:val="00DB2ADF"/>
    <w:rsid w:val="00DB5980"/>
    <w:rsid w:val="00DB5F9D"/>
    <w:rsid w:val="00DB69AB"/>
    <w:rsid w:val="00DB79D6"/>
    <w:rsid w:val="00DB7BFC"/>
    <w:rsid w:val="00DC6724"/>
    <w:rsid w:val="00DD33A4"/>
    <w:rsid w:val="00DD3AAC"/>
    <w:rsid w:val="00DE0D76"/>
    <w:rsid w:val="00DE10F5"/>
    <w:rsid w:val="00DE3D98"/>
    <w:rsid w:val="00DE56A7"/>
    <w:rsid w:val="00DF3FBA"/>
    <w:rsid w:val="00DF42F1"/>
    <w:rsid w:val="00DF5412"/>
    <w:rsid w:val="00DF5D19"/>
    <w:rsid w:val="00DF5F1C"/>
    <w:rsid w:val="00DF7743"/>
    <w:rsid w:val="00E04100"/>
    <w:rsid w:val="00E07AC7"/>
    <w:rsid w:val="00E117C7"/>
    <w:rsid w:val="00E1753E"/>
    <w:rsid w:val="00E1784C"/>
    <w:rsid w:val="00E227E9"/>
    <w:rsid w:val="00E34FB9"/>
    <w:rsid w:val="00E34FEC"/>
    <w:rsid w:val="00E3666A"/>
    <w:rsid w:val="00E44CD3"/>
    <w:rsid w:val="00E4556B"/>
    <w:rsid w:val="00E47962"/>
    <w:rsid w:val="00E523CC"/>
    <w:rsid w:val="00E52BF0"/>
    <w:rsid w:val="00E54BD4"/>
    <w:rsid w:val="00E56004"/>
    <w:rsid w:val="00E65EC0"/>
    <w:rsid w:val="00E709B6"/>
    <w:rsid w:val="00E70F5A"/>
    <w:rsid w:val="00E71BC8"/>
    <w:rsid w:val="00E72F5D"/>
    <w:rsid w:val="00E73882"/>
    <w:rsid w:val="00E74786"/>
    <w:rsid w:val="00E76636"/>
    <w:rsid w:val="00E7709F"/>
    <w:rsid w:val="00E80FB3"/>
    <w:rsid w:val="00E84FC8"/>
    <w:rsid w:val="00E86798"/>
    <w:rsid w:val="00E90A8E"/>
    <w:rsid w:val="00E92B08"/>
    <w:rsid w:val="00E94037"/>
    <w:rsid w:val="00E9625A"/>
    <w:rsid w:val="00EA11EA"/>
    <w:rsid w:val="00EA3B8E"/>
    <w:rsid w:val="00EA54BF"/>
    <w:rsid w:val="00EB4C34"/>
    <w:rsid w:val="00EC08B4"/>
    <w:rsid w:val="00EC7A88"/>
    <w:rsid w:val="00ED0F5E"/>
    <w:rsid w:val="00ED14FF"/>
    <w:rsid w:val="00ED42E4"/>
    <w:rsid w:val="00ED5649"/>
    <w:rsid w:val="00ED6EE2"/>
    <w:rsid w:val="00ED6EF8"/>
    <w:rsid w:val="00EE0C65"/>
    <w:rsid w:val="00EE160D"/>
    <w:rsid w:val="00EF1966"/>
    <w:rsid w:val="00EF27FF"/>
    <w:rsid w:val="00EF4B32"/>
    <w:rsid w:val="00EF5579"/>
    <w:rsid w:val="00EF7EA0"/>
    <w:rsid w:val="00F01A86"/>
    <w:rsid w:val="00F0232B"/>
    <w:rsid w:val="00F0321A"/>
    <w:rsid w:val="00F03EDB"/>
    <w:rsid w:val="00F04011"/>
    <w:rsid w:val="00F0558A"/>
    <w:rsid w:val="00F056BE"/>
    <w:rsid w:val="00F05E44"/>
    <w:rsid w:val="00F06AAC"/>
    <w:rsid w:val="00F0781F"/>
    <w:rsid w:val="00F15D92"/>
    <w:rsid w:val="00F24E02"/>
    <w:rsid w:val="00F31DAF"/>
    <w:rsid w:val="00F3490E"/>
    <w:rsid w:val="00F37ADB"/>
    <w:rsid w:val="00F4176C"/>
    <w:rsid w:val="00F417B4"/>
    <w:rsid w:val="00F42D7C"/>
    <w:rsid w:val="00F50C2E"/>
    <w:rsid w:val="00F50CF3"/>
    <w:rsid w:val="00F513B9"/>
    <w:rsid w:val="00F52940"/>
    <w:rsid w:val="00F52B61"/>
    <w:rsid w:val="00F53C4A"/>
    <w:rsid w:val="00F53EC2"/>
    <w:rsid w:val="00F54C25"/>
    <w:rsid w:val="00F617C0"/>
    <w:rsid w:val="00F702C9"/>
    <w:rsid w:val="00F7145B"/>
    <w:rsid w:val="00F71CF8"/>
    <w:rsid w:val="00F750AF"/>
    <w:rsid w:val="00F76907"/>
    <w:rsid w:val="00F76FDF"/>
    <w:rsid w:val="00F86F79"/>
    <w:rsid w:val="00F9013E"/>
    <w:rsid w:val="00F90B82"/>
    <w:rsid w:val="00F95AAA"/>
    <w:rsid w:val="00FA2DE5"/>
    <w:rsid w:val="00FA4D83"/>
    <w:rsid w:val="00FA4EFC"/>
    <w:rsid w:val="00FA5AC7"/>
    <w:rsid w:val="00FB050F"/>
    <w:rsid w:val="00FB1668"/>
    <w:rsid w:val="00FB6A42"/>
    <w:rsid w:val="00FC05C5"/>
    <w:rsid w:val="00FC06DA"/>
    <w:rsid w:val="00FC081A"/>
    <w:rsid w:val="00FC2FB1"/>
    <w:rsid w:val="00FC3E61"/>
    <w:rsid w:val="00FC4131"/>
    <w:rsid w:val="00FD0551"/>
    <w:rsid w:val="00FD05E6"/>
    <w:rsid w:val="00FD0D04"/>
    <w:rsid w:val="00FD1EEA"/>
    <w:rsid w:val="00FD29D7"/>
    <w:rsid w:val="00FD63EB"/>
    <w:rsid w:val="00FD6861"/>
    <w:rsid w:val="00FD6B36"/>
    <w:rsid w:val="00FD7C0E"/>
    <w:rsid w:val="00FE02B4"/>
    <w:rsid w:val="00FE1864"/>
    <w:rsid w:val="00FE5848"/>
    <w:rsid w:val="00FF0DB2"/>
    <w:rsid w:val="00FF5F73"/>
    <w:rsid w:val="00FF6E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D39823"/>
  <w15:chartTrackingRefBased/>
  <w15:docId w15:val="{E490F087-C697-468B-9164-78162A2E4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051247"/>
    <w:pPr>
      <w:pBdr>
        <w:top w:val="nil"/>
        <w:left w:val="nil"/>
        <w:bottom w:val="nil"/>
        <w:right w:val="nil"/>
        <w:between w:val="nil"/>
      </w:pBdr>
      <w:spacing w:after="0" w:line="276" w:lineRule="auto"/>
    </w:pPr>
    <w:rPr>
      <w:rFonts w:ascii="Arial" w:eastAsia="Arial" w:hAnsi="Arial" w:cs="Arial"/>
      <w:color w:val="000000"/>
      <w:lang w:val="en" w:eastAsia="en-GB"/>
    </w:rPr>
  </w:style>
  <w:style w:type="paragraph" w:styleId="Heading1">
    <w:name w:val="heading 1"/>
    <w:basedOn w:val="Normal"/>
    <w:next w:val="Normal"/>
    <w:link w:val="Heading1Char"/>
    <w:rsid w:val="00051247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link w:val="Heading2Char"/>
    <w:rsid w:val="00051247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rsid w:val="00051247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rsid w:val="00051247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rsid w:val="00051247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link w:val="Heading6Char"/>
    <w:rsid w:val="00051247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051247"/>
    <w:rPr>
      <w:rFonts w:ascii="Arial" w:eastAsia="Arial" w:hAnsi="Arial" w:cs="Arial"/>
      <w:color w:val="000000"/>
      <w:sz w:val="40"/>
      <w:szCs w:val="40"/>
      <w:lang w:val="en" w:eastAsia="en-GB"/>
    </w:rPr>
  </w:style>
  <w:style w:type="character" w:customStyle="1" w:styleId="Heading2Char">
    <w:name w:val="Heading 2 Char"/>
    <w:basedOn w:val="DefaultParagraphFont"/>
    <w:link w:val="Heading2"/>
    <w:rsid w:val="00051247"/>
    <w:rPr>
      <w:rFonts w:ascii="Arial" w:eastAsia="Arial" w:hAnsi="Arial" w:cs="Arial"/>
      <w:color w:val="000000"/>
      <w:sz w:val="32"/>
      <w:szCs w:val="32"/>
      <w:lang w:val="en" w:eastAsia="en-GB"/>
    </w:rPr>
  </w:style>
  <w:style w:type="character" w:customStyle="1" w:styleId="Heading3Char">
    <w:name w:val="Heading 3 Char"/>
    <w:basedOn w:val="DefaultParagraphFont"/>
    <w:link w:val="Heading3"/>
    <w:rsid w:val="00051247"/>
    <w:rPr>
      <w:rFonts w:ascii="Arial" w:eastAsia="Arial" w:hAnsi="Arial" w:cs="Arial"/>
      <w:color w:val="434343"/>
      <w:sz w:val="28"/>
      <w:szCs w:val="28"/>
      <w:lang w:val="en" w:eastAsia="en-GB"/>
    </w:rPr>
  </w:style>
  <w:style w:type="character" w:customStyle="1" w:styleId="Heading4Char">
    <w:name w:val="Heading 4 Char"/>
    <w:basedOn w:val="DefaultParagraphFont"/>
    <w:link w:val="Heading4"/>
    <w:rsid w:val="00051247"/>
    <w:rPr>
      <w:rFonts w:ascii="Arial" w:eastAsia="Arial" w:hAnsi="Arial" w:cs="Arial"/>
      <w:color w:val="666666"/>
      <w:sz w:val="24"/>
      <w:szCs w:val="24"/>
      <w:lang w:val="en" w:eastAsia="en-GB"/>
    </w:rPr>
  </w:style>
  <w:style w:type="character" w:customStyle="1" w:styleId="Heading5Char">
    <w:name w:val="Heading 5 Char"/>
    <w:basedOn w:val="DefaultParagraphFont"/>
    <w:link w:val="Heading5"/>
    <w:rsid w:val="00051247"/>
    <w:rPr>
      <w:rFonts w:ascii="Arial" w:eastAsia="Arial" w:hAnsi="Arial" w:cs="Arial"/>
      <w:color w:val="666666"/>
      <w:lang w:val="en" w:eastAsia="en-GB"/>
    </w:rPr>
  </w:style>
  <w:style w:type="character" w:customStyle="1" w:styleId="Heading6Char">
    <w:name w:val="Heading 6 Char"/>
    <w:basedOn w:val="DefaultParagraphFont"/>
    <w:link w:val="Heading6"/>
    <w:rsid w:val="00051247"/>
    <w:rPr>
      <w:rFonts w:ascii="Arial" w:eastAsia="Arial" w:hAnsi="Arial" w:cs="Arial"/>
      <w:i/>
      <w:color w:val="666666"/>
      <w:lang w:val="en" w:eastAsia="en-GB"/>
    </w:rPr>
  </w:style>
  <w:style w:type="paragraph" w:styleId="Title">
    <w:name w:val="Title"/>
    <w:basedOn w:val="Normal"/>
    <w:next w:val="Normal"/>
    <w:link w:val="TitleChar"/>
    <w:rsid w:val="00051247"/>
    <w:pPr>
      <w:keepNext/>
      <w:keepLines/>
      <w:spacing w:after="60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rsid w:val="00051247"/>
    <w:rPr>
      <w:rFonts w:ascii="Arial" w:eastAsia="Arial" w:hAnsi="Arial" w:cs="Arial"/>
      <w:color w:val="000000"/>
      <w:sz w:val="52"/>
      <w:szCs w:val="52"/>
      <w:lang w:val="en" w:eastAsia="en-GB"/>
    </w:rPr>
  </w:style>
  <w:style w:type="paragraph" w:styleId="Subtitle">
    <w:name w:val="Subtitle"/>
    <w:basedOn w:val="Normal"/>
    <w:next w:val="Normal"/>
    <w:link w:val="SubtitleChar"/>
    <w:rsid w:val="00051247"/>
    <w:pPr>
      <w:keepNext/>
      <w:keepLines/>
      <w:spacing w:after="320"/>
    </w:pPr>
    <w:rPr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051247"/>
    <w:rPr>
      <w:rFonts w:ascii="Arial" w:eastAsia="Arial" w:hAnsi="Arial" w:cs="Arial"/>
      <w:color w:val="666666"/>
      <w:sz w:val="30"/>
      <w:szCs w:val="30"/>
      <w:lang w:val="en"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051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51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51247"/>
    <w:rPr>
      <w:rFonts w:ascii="Arial" w:eastAsia="Arial" w:hAnsi="Arial" w:cs="Arial"/>
      <w:color w:val="000000"/>
      <w:sz w:val="20"/>
      <w:szCs w:val="20"/>
      <w:lang w:val="en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1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1247"/>
    <w:rPr>
      <w:rFonts w:ascii="Arial" w:eastAsia="Arial" w:hAnsi="Arial" w:cs="Arial"/>
      <w:b/>
      <w:bCs/>
      <w:color w:val="000000"/>
      <w:sz w:val="20"/>
      <w:szCs w:val="20"/>
      <w:lang w:val="en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124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1247"/>
    <w:rPr>
      <w:rFonts w:ascii="Segoe UI" w:eastAsia="Arial" w:hAnsi="Segoe UI" w:cs="Segoe UI"/>
      <w:color w:val="000000"/>
      <w:sz w:val="18"/>
      <w:szCs w:val="18"/>
      <w:lang w:val="en" w:eastAsia="en-GB"/>
    </w:rPr>
  </w:style>
  <w:style w:type="paragraph" w:customStyle="1" w:styleId="EndNoteBibliographyTitle">
    <w:name w:val="EndNote Bibliography Title"/>
    <w:basedOn w:val="Normal"/>
    <w:rsid w:val="00051247"/>
    <w:pPr>
      <w:jc w:val="center"/>
    </w:pPr>
    <w:rPr>
      <w:lang w:val="en-GB"/>
    </w:rPr>
  </w:style>
  <w:style w:type="paragraph" w:customStyle="1" w:styleId="EndNoteBibliography">
    <w:name w:val="EndNote Bibliography"/>
    <w:basedOn w:val="Normal"/>
    <w:rsid w:val="00051247"/>
    <w:pPr>
      <w:spacing w:line="240" w:lineRule="auto"/>
    </w:pPr>
    <w:rPr>
      <w:lang w:val="en-GB"/>
    </w:rPr>
  </w:style>
  <w:style w:type="table" w:styleId="TableGrid">
    <w:name w:val="Table Grid"/>
    <w:basedOn w:val="TableNormal"/>
    <w:uiPriority w:val="39"/>
    <w:rsid w:val="0005124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nhideWhenUsed/>
    <w:rsid w:val="0005124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051247"/>
    <w:rPr>
      <w:rFonts w:ascii="Arial" w:eastAsia="Arial" w:hAnsi="Arial" w:cs="Arial"/>
      <w:color w:val="000000"/>
      <w:lang w:val="en" w:eastAsia="en-GB"/>
    </w:rPr>
  </w:style>
  <w:style w:type="paragraph" w:styleId="Footer">
    <w:name w:val="footer"/>
    <w:basedOn w:val="Normal"/>
    <w:link w:val="FooterChar"/>
    <w:uiPriority w:val="99"/>
    <w:unhideWhenUsed/>
    <w:rsid w:val="0005124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1247"/>
    <w:rPr>
      <w:rFonts w:ascii="Arial" w:eastAsia="Arial" w:hAnsi="Arial" w:cs="Arial"/>
      <w:color w:val="000000"/>
      <w:lang w:val="en" w:eastAsia="en-GB"/>
    </w:rPr>
  </w:style>
  <w:style w:type="paragraph" w:customStyle="1" w:styleId="p1">
    <w:name w:val="p1"/>
    <w:basedOn w:val="Normal"/>
    <w:rsid w:val="00051247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line="240" w:lineRule="auto"/>
    </w:pPr>
    <w:rPr>
      <w:rFonts w:ascii="Times" w:hAnsi="Times" w:cs="Times New Roman"/>
      <w:color w:val="auto"/>
      <w:sz w:val="15"/>
      <w:szCs w:val="15"/>
      <w:lang w:val="en-US" w:eastAsia="en-US"/>
    </w:rPr>
  </w:style>
  <w:style w:type="character" w:customStyle="1" w:styleId="s1">
    <w:name w:val="s1"/>
    <w:basedOn w:val="DefaultParagraphFont"/>
    <w:rsid w:val="00051247"/>
    <w:rPr>
      <w:rFonts w:ascii="Helvetica" w:hAnsi="Helvetica" w:hint="default"/>
      <w:sz w:val="15"/>
      <w:szCs w:val="15"/>
    </w:rPr>
  </w:style>
  <w:style w:type="character" w:customStyle="1" w:styleId="apple-converted-space">
    <w:name w:val="apple-converted-space"/>
    <w:basedOn w:val="DefaultParagraphFont"/>
    <w:rsid w:val="00051247"/>
  </w:style>
  <w:style w:type="character" w:styleId="PageNumber">
    <w:name w:val="page number"/>
    <w:basedOn w:val="DefaultParagraphFont"/>
    <w:uiPriority w:val="99"/>
    <w:semiHidden/>
    <w:unhideWhenUsed/>
    <w:rsid w:val="00051247"/>
  </w:style>
  <w:style w:type="character" w:styleId="LineNumber">
    <w:name w:val="line number"/>
    <w:basedOn w:val="DefaultParagraphFont"/>
    <w:uiPriority w:val="99"/>
    <w:semiHidden/>
    <w:unhideWhenUsed/>
    <w:rsid w:val="00051247"/>
  </w:style>
  <w:style w:type="character" w:styleId="Hyperlink">
    <w:name w:val="Hyperlink"/>
    <w:basedOn w:val="DefaultParagraphFont"/>
    <w:uiPriority w:val="99"/>
    <w:unhideWhenUsed/>
    <w:rsid w:val="00051247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51247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51247"/>
    <w:rPr>
      <w:rFonts w:ascii="Arial" w:eastAsia="Arial" w:hAnsi="Arial" w:cs="Arial"/>
      <w:color w:val="000000"/>
      <w:sz w:val="20"/>
      <w:szCs w:val="20"/>
      <w:lang w:val="en" w:eastAsia="en-GB"/>
    </w:rPr>
  </w:style>
  <w:style w:type="character" w:styleId="EndnoteReference">
    <w:name w:val="endnote reference"/>
    <w:basedOn w:val="DefaultParagraphFont"/>
    <w:uiPriority w:val="99"/>
    <w:semiHidden/>
    <w:unhideWhenUsed/>
    <w:rsid w:val="00051247"/>
    <w:rPr>
      <w:vertAlign w:val="superscript"/>
    </w:rPr>
  </w:style>
  <w:style w:type="paragraph" w:styleId="NoSpacing">
    <w:name w:val="No Spacing"/>
    <w:uiPriority w:val="1"/>
    <w:qFormat/>
    <w:rsid w:val="001C7C59"/>
    <w:pPr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Arial" w:eastAsia="Arial" w:hAnsi="Arial" w:cs="Arial"/>
      <w:color w:val="000000"/>
      <w:lang w:val="en" w:eastAsia="en-GB"/>
    </w:rPr>
  </w:style>
  <w:style w:type="paragraph" w:styleId="ListParagraph">
    <w:name w:val="List Paragraph"/>
    <w:basedOn w:val="Normal"/>
    <w:uiPriority w:val="34"/>
    <w:qFormat/>
    <w:rsid w:val="00FD055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90252C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val="en-GB"/>
    </w:rPr>
  </w:style>
  <w:style w:type="paragraph" w:styleId="Revision">
    <w:name w:val="Revision"/>
    <w:hidden/>
    <w:uiPriority w:val="99"/>
    <w:semiHidden/>
    <w:rsid w:val="00E52BF0"/>
    <w:pPr>
      <w:spacing w:after="0" w:line="240" w:lineRule="auto"/>
    </w:pPr>
    <w:rPr>
      <w:rFonts w:ascii="Arial" w:eastAsia="Arial" w:hAnsi="Arial" w:cs="Arial"/>
      <w:color w:val="000000"/>
      <w:lang w:val="en" w:eastAsia="en-GB"/>
    </w:rPr>
  </w:style>
  <w:style w:type="character" w:styleId="Emphasis">
    <w:name w:val="Emphasis"/>
    <w:basedOn w:val="DefaultParagraphFont"/>
    <w:uiPriority w:val="20"/>
    <w:qFormat/>
    <w:rsid w:val="00896A16"/>
    <w:rPr>
      <w:i/>
      <w:iCs/>
    </w:rPr>
  </w:style>
  <w:style w:type="paragraph" w:customStyle="1" w:styleId="pagecontents">
    <w:name w:val="pagecontents"/>
    <w:basedOn w:val="Normal"/>
    <w:rsid w:val="00EE160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</w:pBdr>
      <w:spacing w:before="100" w:beforeAutospacing="1" w:after="100" w:afterAutospacing="1" w:line="240" w:lineRule="auto"/>
    </w:pPr>
    <w:rPr>
      <w:rFonts w:ascii="Verdana" w:eastAsia="Times New Roman" w:hAnsi="Verdana" w:cs="Times New Roman"/>
      <w:sz w:val="17"/>
      <w:szCs w:val="17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291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9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8194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022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22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32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07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://www.pewresearch.org/fact-tank/2016/02/29/5-facts-about-online-datin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5A027C-CD03-F542-BA69-DC29131AD7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1</Pages>
  <Words>13558</Words>
  <Characters>77282</Characters>
  <Application>Microsoft Office Word</Application>
  <DocSecurity>0</DocSecurity>
  <Lines>644</Lines>
  <Paragraphs>1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Warwick</Company>
  <LinksUpToDate>false</LinksUpToDate>
  <CharactersWithSpaces>906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ulart de Mendonca, Marina</dc:creator>
  <cp:keywords/>
  <dc:description/>
  <cp:lastModifiedBy>ayten bilgin</cp:lastModifiedBy>
  <cp:revision>6</cp:revision>
  <cp:lastPrinted>2019-05-16T09:56:00Z</cp:lastPrinted>
  <dcterms:created xsi:type="dcterms:W3CDTF">2019-05-17T11:35:00Z</dcterms:created>
  <dcterms:modified xsi:type="dcterms:W3CDTF">2020-07-29T16:18:00Z</dcterms:modified>
</cp:coreProperties>
</file>